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BE29B9" w14:paraId="6D7B63E4" w14:textId="3C29C07C" w:rsidTr="0080123B">
        <w:tc>
          <w:tcPr>
            <w:tcW w:w="7704" w:type="dxa"/>
            <w:shd w:val="clear" w:color="auto" w:fill="auto"/>
          </w:tcPr>
          <w:p w14:paraId="681F171E" w14:textId="7888CC79" w:rsidR="00BA72BD" w:rsidRPr="00BE29B9" w:rsidRDefault="00291742" w:rsidP="00BA72BD">
            <w:pPr>
              <w:spacing w:line="360" w:lineRule="auto"/>
              <w:ind w:left="-90" w:right="-107"/>
              <w:jc w:val="center"/>
              <w:rPr>
                <w:rFonts w:ascii="Imprint MT Shadow" w:hAnsi="Imprint MT Shadow" w:cs="Arial"/>
                <w:bCs/>
                <w:sz w:val="6"/>
                <w:szCs w:val="6"/>
                <w:lang w:eastAsia="id-ID"/>
              </w:rPr>
            </w:pPr>
            <w:bookmarkStart w:id="0" w:name="_Hlk119611131"/>
            <w:r w:rsidRPr="00BE29B9">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3714CF13"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316029" w:rsidRPr="00316029">
                                    <w:rPr>
                                      <w:rFonts w:ascii="Imprint MT Shadow" w:hAnsi="Imprint MT Shadow" w:cs="Arial"/>
                                      <w:bCs/>
                                      <w:color w:val="385623" w:themeColor="accent6" w:themeShade="80"/>
                                      <w:lang w:eastAsia="id-ID"/>
                                    </w:rPr>
                                    <w:t>Islamic Education</w:t>
                                  </w:r>
                                  <w:r w:rsidR="00866F9A" w:rsidRPr="00673C4E">
                                    <w:rPr>
                                      <w:rFonts w:ascii="Imprint MT Shadow" w:hAnsi="Imprint MT Shadow" w:cs="Arial"/>
                                      <w:bCs/>
                                      <w:color w:val="385623" w:themeColor="accent6" w:themeShade="80"/>
                                      <w:lang w:eastAsia="id-ID"/>
                                    </w:rPr>
                                    <w:t xml:space="preserve">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3714CF13"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316029" w:rsidRPr="00316029">
                              <w:rPr>
                                <w:rFonts w:ascii="Imprint MT Shadow" w:hAnsi="Imprint MT Shadow" w:cs="Arial"/>
                                <w:bCs/>
                                <w:color w:val="385623" w:themeColor="accent6" w:themeShade="80"/>
                                <w:lang w:eastAsia="id-ID"/>
                              </w:rPr>
                              <w:t>Islamic Education</w:t>
                            </w:r>
                            <w:r w:rsidR="00866F9A" w:rsidRPr="00673C4E">
                              <w:rPr>
                                <w:rFonts w:ascii="Imprint MT Shadow" w:hAnsi="Imprint MT Shadow" w:cs="Arial"/>
                                <w:bCs/>
                                <w:color w:val="385623" w:themeColor="accent6" w:themeShade="80"/>
                                <w:lang w:eastAsia="id-ID"/>
                              </w:rPr>
                              <w:t xml:space="preserve"> | Research Article</w:t>
                            </w:r>
                          </w:p>
                        </w:txbxContent>
                      </v:textbox>
                    </v:rect>
                  </w:pict>
                </mc:Fallback>
              </mc:AlternateContent>
            </w:r>
            <w:r w:rsidR="00BA72BD" w:rsidRPr="00BE29B9">
              <w:rPr>
                <w:rFonts w:ascii="Imprint MT Shadow" w:hAnsi="Imprint MT Shadow" w:cs="Arial"/>
                <w:bCs/>
                <w:color w:val="FFFFFF" w:themeColor="background1"/>
                <w:sz w:val="6"/>
                <w:szCs w:val="6"/>
                <w:lang w:eastAsia="id-ID"/>
              </w:rPr>
              <w:t>Gh</w:t>
            </w:r>
          </w:p>
          <w:p w14:paraId="0339B32F" w14:textId="6A2C11A6" w:rsidR="00BA72BD" w:rsidRPr="00BE29B9"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r w:rsidRPr="00BE29B9">
              <w:rPr>
                <w:rFonts w:ascii="Imprint MT Shadow" w:hAnsi="Imprint MT Shadow" w:cs="Arial"/>
                <w:bCs/>
                <w:color w:val="FFFFFF" w:themeColor="background1"/>
                <w:sz w:val="32"/>
                <w:szCs w:val="32"/>
                <w:lang w:eastAsia="id-ID"/>
              </w:rPr>
              <w:t>D</w:t>
            </w:r>
            <w:r w:rsidR="00BA72BD" w:rsidRPr="00BE29B9">
              <w:rPr>
                <w:rFonts w:ascii="Imprint MT Shadow" w:hAnsi="Imprint MT Shadow" w:cs="Arial"/>
                <w:bCs/>
                <w:color w:val="FFFFFF" w:themeColor="background1"/>
                <w:sz w:val="32"/>
                <w:szCs w:val="32"/>
                <w:lang w:eastAsia="id-ID"/>
              </w:rPr>
              <w:t>afa</w:t>
            </w:r>
          </w:p>
          <w:p w14:paraId="0A39FBBE" w14:textId="7156AAC9" w:rsidR="00291742" w:rsidRPr="00BE29B9"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Pr="00BE29B9" w:rsidRDefault="00BA72BD">
            <w:pPr>
              <w:suppressAutoHyphens w:val="0"/>
              <w:rPr>
                <w:rFonts w:ascii="Imprint MT Shadow" w:hAnsi="Imprint MT Shadow" w:cs="Arial"/>
                <w:bCs/>
                <w:sz w:val="22"/>
                <w:szCs w:val="22"/>
                <w:lang w:eastAsia="id-ID"/>
              </w:rPr>
            </w:pPr>
          </w:p>
          <w:p w14:paraId="28CA254C" w14:textId="77777777" w:rsidR="00BA72BD" w:rsidRPr="00BE29B9"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BE29B9" w:rsidRDefault="0080123B" w:rsidP="00FF5187">
      <w:pPr>
        <w:spacing w:before="60"/>
        <w:ind w:right="1370"/>
        <w:jc w:val="right"/>
        <w:rPr>
          <w:rFonts w:ascii="Lucida Bright" w:hAnsi="Lucida Bright" w:cs="Arial"/>
          <w:bCs/>
          <w:color w:val="385623" w:themeColor="accent6" w:themeShade="80"/>
          <w:sz w:val="16"/>
          <w:szCs w:val="16"/>
          <w:lang w:eastAsia="id-ID"/>
        </w:rPr>
      </w:pPr>
      <w:r w:rsidRPr="00BE29B9">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BE29B9">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BE29B9" w:rsidRDefault="004E1242" w:rsidP="00F47BE9">
      <w:pPr>
        <w:jc w:val="center"/>
        <w:rPr>
          <w:b/>
          <w:bCs/>
          <w:sz w:val="28"/>
          <w:szCs w:val="28"/>
        </w:rPr>
      </w:pPr>
    </w:p>
    <w:p w14:paraId="40CDD37D" w14:textId="5490C706" w:rsidR="00F47BE9" w:rsidRPr="00DA0605" w:rsidRDefault="00E851FA" w:rsidP="00E851FA">
      <w:pPr>
        <w:jc w:val="center"/>
        <w:rPr>
          <w:b/>
          <w:bCs/>
          <w:i/>
          <w:iCs/>
          <w:sz w:val="26"/>
          <w:szCs w:val="26"/>
          <w:lang w:val="id-ID"/>
        </w:rPr>
      </w:pPr>
      <w:r w:rsidRPr="00E851FA">
        <w:rPr>
          <w:b/>
          <w:bCs/>
          <w:sz w:val="28"/>
          <w:szCs w:val="28"/>
        </w:rPr>
        <w:t>Ethical-Spiritual Dimensions of 21</w:t>
      </w:r>
      <w:r w:rsidRPr="00E851FA">
        <w:rPr>
          <w:b/>
          <w:bCs/>
          <w:sz w:val="28"/>
          <w:szCs w:val="28"/>
          <w:vertAlign w:val="superscript"/>
        </w:rPr>
        <w:t>st</w:t>
      </w:r>
      <w:r w:rsidRPr="00E851FA">
        <w:rPr>
          <w:b/>
          <w:bCs/>
          <w:sz w:val="28"/>
          <w:szCs w:val="28"/>
        </w:rPr>
        <w:t>-Century Education: Taming Artificial Intelligence with Human Intelligence</w:t>
      </w:r>
    </w:p>
    <w:p w14:paraId="41E0D820" w14:textId="77777777" w:rsidR="00981B3C" w:rsidRPr="00BE29B9" w:rsidRDefault="00981B3C" w:rsidP="00E21BB5">
      <w:pPr>
        <w:jc w:val="center"/>
        <w:rPr>
          <w:b/>
          <w:bCs/>
        </w:rPr>
      </w:pPr>
    </w:p>
    <w:p w14:paraId="6ABB81A6" w14:textId="7FF876D4" w:rsidR="00F47BE9" w:rsidRPr="00BE29B9" w:rsidRDefault="00A25964" w:rsidP="00A25964">
      <w:pPr>
        <w:jc w:val="center"/>
        <w:rPr>
          <w:b/>
          <w:iCs/>
          <w:sz w:val="22"/>
          <w:szCs w:val="22"/>
        </w:rPr>
      </w:pPr>
      <w:r w:rsidRPr="00A25964">
        <w:rPr>
          <w:b/>
          <w:iCs/>
          <w:color w:val="000000"/>
          <w:sz w:val="22"/>
          <w:szCs w:val="22"/>
        </w:rPr>
        <w:t>Muhammad Yaumi</w:t>
      </w:r>
    </w:p>
    <w:p w14:paraId="659000C7" w14:textId="57A2E2C2" w:rsidR="00794449" w:rsidRPr="00863EA4" w:rsidRDefault="00A25964" w:rsidP="00A25964">
      <w:pPr>
        <w:jc w:val="center"/>
        <w:rPr>
          <w:bCs/>
          <w:color w:val="000000"/>
          <w:sz w:val="20"/>
          <w:szCs w:val="20"/>
        </w:rPr>
      </w:pPr>
      <w:r w:rsidRPr="00A25964">
        <w:rPr>
          <w:bCs/>
          <w:color w:val="000000"/>
          <w:sz w:val="20"/>
          <w:szCs w:val="20"/>
        </w:rPr>
        <w:t>Faculty of Islamic Education and Teaching Sciences</w:t>
      </w:r>
      <w:r w:rsidR="00863EA4" w:rsidRPr="00863EA4">
        <w:rPr>
          <w:bCs/>
          <w:color w:val="000000"/>
          <w:sz w:val="20"/>
          <w:szCs w:val="20"/>
        </w:rPr>
        <w:t xml:space="preserve">, Universitas Islam Negeri </w:t>
      </w:r>
      <w:r>
        <w:rPr>
          <w:bCs/>
          <w:color w:val="000000"/>
          <w:sz w:val="20"/>
          <w:szCs w:val="20"/>
        </w:rPr>
        <w:t>Alauddin Makassar</w:t>
      </w:r>
      <w:r w:rsidR="00863EA4" w:rsidRPr="00863EA4">
        <w:rPr>
          <w:bCs/>
          <w:color w:val="000000"/>
          <w:sz w:val="20"/>
          <w:szCs w:val="20"/>
        </w:rPr>
        <w:t>, Indonesia</w:t>
      </w:r>
    </w:p>
    <w:p w14:paraId="2EC2AD51" w14:textId="77777777" w:rsidR="00974AE2" w:rsidRPr="00BE29B9"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BE29B9" w14:paraId="2D260142" w14:textId="77777777" w:rsidTr="00A92BED">
        <w:trPr>
          <w:trHeight w:val="250"/>
        </w:trPr>
        <w:tc>
          <w:tcPr>
            <w:tcW w:w="3167" w:type="dxa"/>
            <w:tcBorders>
              <w:right w:val="single" w:sz="4" w:space="0" w:color="auto"/>
            </w:tcBorders>
            <w:shd w:val="clear" w:color="auto" w:fill="E2EFD9" w:themeFill="accent6" w:themeFillTint="33"/>
          </w:tcPr>
          <w:p w14:paraId="37B9FCC7" w14:textId="340E1765" w:rsidR="00A93EE3" w:rsidRPr="00BE29B9" w:rsidRDefault="00A93EE3" w:rsidP="00B61EC2">
            <w:pPr>
              <w:spacing w:before="60"/>
              <w:rPr>
                <w:b/>
                <w:sz w:val="20"/>
                <w:szCs w:val="20"/>
              </w:rPr>
            </w:pPr>
            <w:r w:rsidRPr="00BE29B9">
              <w:rPr>
                <w:b/>
                <w:sz w:val="20"/>
                <w:szCs w:val="20"/>
              </w:rPr>
              <w:t xml:space="preserve">Article History: </w:t>
            </w:r>
          </w:p>
        </w:tc>
        <w:tc>
          <w:tcPr>
            <w:tcW w:w="5810" w:type="dxa"/>
            <w:tcBorders>
              <w:left w:val="single" w:sz="4" w:space="0" w:color="auto"/>
            </w:tcBorders>
            <w:shd w:val="clear" w:color="auto" w:fill="E2EFD9" w:themeFill="accent6" w:themeFillTint="33"/>
          </w:tcPr>
          <w:p w14:paraId="60C62929" w14:textId="51C6559A" w:rsidR="00A93EE3" w:rsidRPr="00BE29B9" w:rsidRDefault="00A93EE3" w:rsidP="009F5693">
            <w:pPr>
              <w:spacing w:before="60"/>
              <w:jc w:val="both"/>
              <w:rPr>
                <w:b/>
                <w:bCs/>
                <w:iCs/>
                <w:sz w:val="20"/>
                <w:szCs w:val="20"/>
              </w:rPr>
            </w:pPr>
            <w:r w:rsidRPr="00BE29B9">
              <w:rPr>
                <w:b/>
                <w:bCs/>
                <w:iCs/>
                <w:sz w:val="20"/>
                <w:szCs w:val="20"/>
              </w:rPr>
              <w:t>Abstract:</w:t>
            </w:r>
          </w:p>
        </w:tc>
      </w:tr>
      <w:tr w:rsidR="00A93EE3" w:rsidRPr="00BE29B9" w14:paraId="59903910" w14:textId="77777777" w:rsidTr="00A92BED">
        <w:trPr>
          <w:trHeight w:val="970"/>
        </w:trPr>
        <w:tc>
          <w:tcPr>
            <w:tcW w:w="3167" w:type="dxa"/>
            <w:tcBorders>
              <w:right w:val="single" w:sz="4" w:space="0" w:color="auto"/>
            </w:tcBorders>
            <w:shd w:val="clear" w:color="auto" w:fill="auto"/>
          </w:tcPr>
          <w:p w14:paraId="7C8922EF" w14:textId="7CDA19D0" w:rsidR="00A93EE3" w:rsidRPr="00BE29B9" w:rsidRDefault="00A93EE3" w:rsidP="00B61EC2">
            <w:pPr>
              <w:rPr>
                <w:bCs/>
                <w:sz w:val="20"/>
                <w:szCs w:val="20"/>
              </w:rPr>
            </w:pPr>
            <w:r w:rsidRPr="00BE29B9">
              <w:rPr>
                <w:bCs/>
                <w:sz w:val="20"/>
                <w:szCs w:val="20"/>
              </w:rPr>
              <w:t xml:space="preserve">Received: </w:t>
            </w:r>
            <w:r w:rsidR="002E7553">
              <w:rPr>
                <w:bCs/>
                <w:sz w:val="20"/>
                <w:szCs w:val="20"/>
                <w:lang w:val="id-ID"/>
              </w:rPr>
              <w:t>February</w:t>
            </w:r>
            <w:r w:rsidR="002A7E49">
              <w:rPr>
                <w:bCs/>
                <w:sz w:val="20"/>
                <w:szCs w:val="20"/>
                <w:lang w:val="id-ID"/>
              </w:rPr>
              <w:t xml:space="preserve"> </w:t>
            </w:r>
            <w:r w:rsidR="002E7553">
              <w:rPr>
                <w:bCs/>
                <w:sz w:val="20"/>
                <w:szCs w:val="20"/>
              </w:rPr>
              <w:t>09</w:t>
            </w:r>
            <w:r w:rsidR="002A7E49">
              <w:rPr>
                <w:bCs/>
                <w:sz w:val="20"/>
                <w:szCs w:val="20"/>
                <w:lang w:val="id-ID"/>
              </w:rPr>
              <w:t xml:space="preserve">, </w:t>
            </w:r>
            <w:r w:rsidR="002A7E49" w:rsidRPr="00D91209">
              <w:rPr>
                <w:bCs/>
                <w:sz w:val="20"/>
                <w:szCs w:val="20"/>
              </w:rPr>
              <w:t>2023</w:t>
            </w:r>
          </w:p>
          <w:p w14:paraId="0F3B3C92" w14:textId="61C0C869" w:rsidR="00A93EE3" w:rsidRPr="00BE29B9" w:rsidRDefault="00A93EE3" w:rsidP="00B61EC2">
            <w:pPr>
              <w:rPr>
                <w:bCs/>
                <w:sz w:val="20"/>
                <w:szCs w:val="20"/>
              </w:rPr>
            </w:pPr>
            <w:r w:rsidRPr="00BE29B9">
              <w:rPr>
                <w:bCs/>
                <w:sz w:val="20"/>
                <w:szCs w:val="20"/>
              </w:rPr>
              <w:t xml:space="preserve">Revised: </w:t>
            </w:r>
            <w:r w:rsidR="002E7553">
              <w:rPr>
                <w:bCs/>
                <w:sz w:val="20"/>
                <w:szCs w:val="20"/>
                <w:lang w:val="id-ID"/>
              </w:rPr>
              <w:t>May</w:t>
            </w:r>
            <w:r w:rsidR="002A7E49">
              <w:rPr>
                <w:bCs/>
                <w:sz w:val="20"/>
                <w:szCs w:val="20"/>
                <w:lang w:val="id-ID"/>
              </w:rPr>
              <w:t xml:space="preserve"> </w:t>
            </w:r>
            <w:r w:rsidR="00D91209" w:rsidRPr="00D91209">
              <w:rPr>
                <w:bCs/>
                <w:sz w:val="20"/>
                <w:szCs w:val="20"/>
              </w:rPr>
              <w:t>0</w:t>
            </w:r>
            <w:r w:rsidR="002E7553">
              <w:rPr>
                <w:bCs/>
                <w:sz w:val="20"/>
                <w:szCs w:val="20"/>
              </w:rPr>
              <w:t>2</w:t>
            </w:r>
            <w:r w:rsidR="002A7E49">
              <w:rPr>
                <w:bCs/>
                <w:sz w:val="20"/>
                <w:szCs w:val="20"/>
                <w:lang w:val="id-ID"/>
              </w:rPr>
              <w:t xml:space="preserve">, </w:t>
            </w:r>
            <w:r w:rsidR="002A7E49" w:rsidRPr="00D91209">
              <w:rPr>
                <w:bCs/>
                <w:sz w:val="20"/>
                <w:szCs w:val="20"/>
              </w:rPr>
              <w:t>202</w:t>
            </w:r>
            <w:r w:rsidR="002E7553">
              <w:rPr>
                <w:bCs/>
                <w:sz w:val="20"/>
                <w:szCs w:val="20"/>
              </w:rPr>
              <w:t>4</w:t>
            </w:r>
            <w:r w:rsidRPr="00BE29B9">
              <w:rPr>
                <w:bCs/>
                <w:sz w:val="20"/>
                <w:szCs w:val="20"/>
              </w:rPr>
              <w:t xml:space="preserve"> </w:t>
            </w:r>
          </w:p>
          <w:p w14:paraId="6E8F65D5" w14:textId="23039D72" w:rsidR="00A93EE3" w:rsidRPr="00BE29B9" w:rsidRDefault="00A93EE3" w:rsidP="00B61EC2">
            <w:pPr>
              <w:rPr>
                <w:bCs/>
                <w:sz w:val="20"/>
                <w:szCs w:val="20"/>
              </w:rPr>
            </w:pPr>
            <w:r w:rsidRPr="00BE29B9">
              <w:rPr>
                <w:bCs/>
                <w:sz w:val="20"/>
                <w:szCs w:val="20"/>
              </w:rPr>
              <w:t xml:space="preserve">Accepted: </w:t>
            </w:r>
            <w:r w:rsidR="002E7553">
              <w:rPr>
                <w:bCs/>
                <w:sz w:val="20"/>
                <w:szCs w:val="20"/>
                <w:lang w:val="id-ID"/>
              </w:rPr>
              <w:t>June</w:t>
            </w:r>
            <w:r w:rsidR="002A7E49">
              <w:rPr>
                <w:bCs/>
                <w:sz w:val="20"/>
                <w:szCs w:val="20"/>
                <w:lang w:val="id-ID"/>
              </w:rPr>
              <w:t xml:space="preserve"> </w:t>
            </w:r>
            <w:r w:rsidR="002E7553">
              <w:rPr>
                <w:bCs/>
                <w:sz w:val="20"/>
                <w:szCs w:val="20"/>
              </w:rPr>
              <w:t>14</w:t>
            </w:r>
            <w:r w:rsidR="002A7E49">
              <w:rPr>
                <w:bCs/>
                <w:sz w:val="20"/>
                <w:szCs w:val="20"/>
                <w:lang w:val="id-ID"/>
              </w:rPr>
              <w:t xml:space="preserve">, </w:t>
            </w:r>
            <w:r w:rsidR="002A7E49" w:rsidRPr="002A7E49">
              <w:rPr>
                <w:bCs/>
                <w:sz w:val="20"/>
                <w:szCs w:val="20"/>
              </w:rPr>
              <w:t>202</w:t>
            </w:r>
            <w:r w:rsidR="002E7553">
              <w:rPr>
                <w:bCs/>
                <w:sz w:val="20"/>
                <w:szCs w:val="20"/>
              </w:rPr>
              <w:t>4</w:t>
            </w:r>
            <w:r w:rsidR="002A7E49">
              <w:rPr>
                <w:bCs/>
                <w:sz w:val="20"/>
                <w:szCs w:val="20"/>
                <w:lang w:val="id-ID"/>
              </w:rPr>
              <w:t xml:space="preserve"> </w:t>
            </w:r>
          </w:p>
          <w:p w14:paraId="6C97858C" w14:textId="0EA8AD32" w:rsidR="00A93EE3" w:rsidRPr="00BE29B9" w:rsidRDefault="00A93EE3" w:rsidP="00E16BB7">
            <w:pPr>
              <w:rPr>
                <w:b/>
                <w:sz w:val="20"/>
                <w:szCs w:val="20"/>
              </w:rPr>
            </w:pPr>
          </w:p>
        </w:tc>
        <w:tc>
          <w:tcPr>
            <w:tcW w:w="5810" w:type="dxa"/>
            <w:vMerge w:val="restart"/>
            <w:tcBorders>
              <w:left w:val="single" w:sz="4" w:space="0" w:color="auto"/>
            </w:tcBorders>
            <w:shd w:val="clear" w:color="auto" w:fill="E2EFD9" w:themeFill="accent6" w:themeFillTint="33"/>
          </w:tcPr>
          <w:p w14:paraId="0BEB3656" w14:textId="2A595EBD" w:rsidR="00A25964" w:rsidRPr="00A25964" w:rsidRDefault="00A25964" w:rsidP="00A25964">
            <w:pPr>
              <w:spacing w:after="120"/>
              <w:ind w:right="23"/>
              <w:jc w:val="both"/>
              <w:rPr>
                <w:iCs/>
                <w:sz w:val="20"/>
                <w:szCs w:val="20"/>
              </w:rPr>
            </w:pPr>
            <w:r w:rsidRPr="00A25964">
              <w:rPr>
                <w:iCs/>
                <w:sz w:val="20"/>
                <w:szCs w:val="20"/>
                <w:lang w:val="fi-FI"/>
              </w:rPr>
              <w:t xml:space="preserve">Intellectual intelligence and multiple intelligences have produced very sophisticated artificial intelligence. The progress of the artificial intelligence sector has implications for an educational paradigm that prioritizes </w:t>
            </w:r>
            <w:r w:rsidRPr="00A25964">
              <w:rPr>
                <w:iCs/>
                <w:sz w:val="20"/>
                <w:szCs w:val="20"/>
              </w:rPr>
              <w:t>cognition</w:t>
            </w:r>
            <w:r w:rsidRPr="00A25964">
              <w:rPr>
                <w:iCs/>
                <w:sz w:val="20"/>
                <w:szCs w:val="20"/>
                <w:lang w:val="fi-FI"/>
              </w:rPr>
              <w:t xml:space="preserve"> so that the ethical-spiritual dimension of education is increasingly eroded. This study aims to analyze the importance of developing heart education (human intelligence) in 21</w:t>
            </w:r>
            <w:r w:rsidRPr="00A25964">
              <w:rPr>
                <w:iCs/>
                <w:sz w:val="20"/>
                <w:szCs w:val="20"/>
                <w:vertAlign w:val="superscript"/>
                <w:lang w:val="fi-FI"/>
              </w:rPr>
              <w:t>st</w:t>
            </w:r>
            <w:r w:rsidRPr="00A25964">
              <w:rPr>
                <w:iCs/>
                <w:sz w:val="20"/>
                <w:szCs w:val="20"/>
                <w:lang w:val="fi-FI"/>
              </w:rPr>
              <w:t>-century education. The discussions in this literature study are focused on human intelligence, artificial intelligence, and the ethical-spiritual dimension of 21</w:t>
            </w:r>
            <w:r w:rsidRPr="00A25964">
              <w:rPr>
                <w:iCs/>
                <w:sz w:val="20"/>
                <w:szCs w:val="20"/>
                <w:vertAlign w:val="superscript"/>
                <w:lang w:val="fi-FI"/>
              </w:rPr>
              <w:t>st</w:t>
            </w:r>
            <w:r w:rsidRPr="00A25964">
              <w:rPr>
                <w:iCs/>
                <w:sz w:val="20"/>
                <w:szCs w:val="20"/>
                <w:lang w:val="fi-FI"/>
              </w:rPr>
              <w:t>-century education. Documented data from books, journals, and articles was then analyzed using content analysis techniques. The results show that artificial intelligence is developed in a value-free and uncontrolled manner. The impact is an increase in the number of unemployed (job automation), privacy violations, and even weapons automation. This must be controlled from an early age, both through collective awareness of ethical-spiritual values and through the development of humane, dignified, and spiritual artificial intelligence creativity. This research has implications for the importance of developing the ethical-spiritual dimension of 21</w:t>
            </w:r>
            <w:r w:rsidRPr="00A25964">
              <w:rPr>
                <w:iCs/>
                <w:sz w:val="20"/>
                <w:szCs w:val="20"/>
                <w:vertAlign w:val="superscript"/>
                <w:lang w:val="fi-FI"/>
              </w:rPr>
              <w:t>st</w:t>
            </w:r>
            <w:r w:rsidRPr="00A25964">
              <w:rPr>
                <w:iCs/>
                <w:sz w:val="20"/>
                <w:szCs w:val="20"/>
                <w:lang w:val="fi-FI"/>
              </w:rPr>
              <w:t>-century education, which not only fills the void in values in education but also helps educators, students, and other concerned parties find and know God.</w:t>
            </w:r>
          </w:p>
        </w:tc>
      </w:tr>
      <w:tr w:rsidR="00A93EE3" w:rsidRPr="00BE29B9" w14:paraId="0288DBE7" w14:textId="77777777" w:rsidTr="00A92BED">
        <w:trPr>
          <w:trHeight w:val="198"/>
        </w:trPr>
        <w:tc>
          <w:tcPr>
            <w:tcW w:w="3167" w:type="dxa"/>
            <w:tcBorders>
              <w:right w:val="single" w:sz="4" w:space="0" w:color="auto"/>
            </w:tcBorders>
            <w:shd w:val="clear" w:color="auto" w:fill="E2EFD9" w:themeFill="accent6" w:themeFillTint="33"/>
          </w:tcPr>
          <w:p w14:paraId="0BD91CBB" w14:textId="780913A1" w:rsidR="00A93EE3" w:rsidRPr="00BE29B9" w:rsidRDefault="00BD326D" w:rsidP="00B61EC2">
            <w:pPr>
              <w:spacing w:before="60"/>
              <w:rPr>
                <w:bCs/>
                <w:sz w:val="20"/>
                <w:szCs w:val="20"/>
              </w:rPr>
            </w:pPr>
            <w:r w:rsidRPr="00BE29B9">
              <w:rPr>
                <w:b/>
                <w:sz w:val="20"/>
                <w:szCs w:val="20"/>
              </w:rPr>
              <w:t>*Correspondence:</w:t>
            </w:r>
          </w:p>
        </w:tc>
        <w:tc>
          <w:tcPr>
            <w:tcW w:w="5810" w:type="dxa"/>
            <w:vMerge/>
            <w:tcBorders>
              <w:left w:val="single" w:sz="4" w:space="0" w:color="auto"/>
            </w:tcBorders>
            <w:shd w:val="clear" w:color="auto" w:fill="E2EFD9" w:themeFill="accent6" w:themeFillTint="33"/>
          </w:tcPr>
          <w:p w14:paraId="232FF9A4" w14:textId="77777777" w:rsidR="00A93EE3" w:rsidRPr="00BE29B9" w:rsidRDefault="00A93EE3" w:rsidP="004A7F92">
            <w:pPr>
              <w:jc w:val="both"/>
              <w:rPr>
                <w:b/>
                <w:bCs/>
                <w:iCs/>
                <w:sz w:val="20"/>
                <w:szCs w:val="20"/>
              </w:rPr>
            </w:pPr>
          </w:p>
        </w:tc>
      </w:tr>
      <w:tr w:rsidR="00A93EE3" w:rsidRPr="00BE29B9" w14:paraId="4863DC88" w14:textId="77777777" w:rsidTr="00A92BED">
        <w:trPr>
          <w:trHeight w:val="1150"/>
        </w:trPr>
        <w:tc>
          <w:tcPr>
            <w:tcW w:w="3167" w:type="dxa"/>
            <w:tcBorders>
              <w:right w:val="single" w:sz="4" w:space="0" w:color="auto"/>
            </w:tcBorders>
            <w:shd w:val="clear" w:color="auto" w:fill="auto"/>
          </w:tcPr>
          <w:p w14:paraId="49EAA448" w14:textId="77777777" w:rsidR="00A93EE3" w:rsidRPr="00BE29B9" w:rsidRDefault="00A93EE3" w:rsidP="00B61EC2">
            <w:pPr>
              <w:rPr>
                <w:b/>
                <w:i/>
                <w:iCs/>
                <w:sz w:val="20"/>
                <w:szCs w:val="20"/>
              </w:rPr>
            </w:pPr>
            <w:r w:rsidRPr="00BE29B9">
              <w:rPr>
                <w:b/>
                <w:i/>
                <w:iCs/>
                <w:sz w:val="20"/>
                <w:szCs w:val="20"/>
              </w:rPr>
              <w:t xml:space="preserve">Address: </w:t>
            </w:r>
          </w:p>
          <w:p w14:paraId="47712CAD" w14:textId="52815480" w:rsidR="00C717F7" w:rsidRDefault="008D33AB" w:rsidP="00C717F7">
            <w:pPr>
              <w:rPr>
                <w:bCs/>
                <w:sz w:val="20"/>
                <w:szCs w:val="20"/>
                <w:lang w:val="fi-FI"/>
              </w:rPr>
            </w:pPr>
            <w:r w:rsidRPr="008D33AB">
              <w:rPr>
                <w:bCs/>
                <w:sz w:val="20"/>
                <w:szCs w:val="20"/>
              </w:rPr>
              <w:t>Jl. H.</w:t>
            </w:r>
            <w:r>
              <w:rPr>
                <w:bCs/>
                <w:sz w:val="20"/>
                <w:szCs w:val="20"/>
              </w:rPr>
              <w:t xml:space="preserve"> </w:t>
            </w:r>
            <w:r w:rsidRPr="008D33AB">
              <w:rPr>
                <w:bCs/>
                <w:sz w:val="20"/>
                <w:szCs w:val="20"/>
              </w:rPr>
              <w:t>M. Yasin Limpo No. 36</w:t>
            </w:r>
            <w:r>
              <w:rPr>
                <w:bCs/>
                <w:sz w:val="20"/>
                <w:szCs w:val="20"/>
              </w:rPr>
              <w:t xml:space="preserve">, </w:t>
            </w:r>
            <w:r w:rsidR="00C717F7" w:rsidRPr="00C717F7">
              <w:rPr>
                <w:bCs/>
                <w:sz w:val="20"/>
                <w:szCs w:val="20"/>
              </w:rPr>
              <w:t>Kampus</w:t>
            </w:r>
            <w:r w:rsidR="00C717F7">
              <w:rPr>
                <w:bCs/>
                <w:sz w:val="20"/>
                <w:szCs w:val="20"/>
                <w:lang w:val="fi-FI"/>
              </w:rPr>
              <w:t xml:space="preserve"> II UIN Alauddin, Samata, Gowa</w:t>
            </w:r>
            <w:r w:rsidR="00A82E3B">
              <w:rPr>
                <w:bCs/>
                <w:sz w:val="20"/>
                <w:szCs w:val="20"/>
                <w:lang w:val="fi-FI"/>
              </w:rPr>
              <w:t>,</w:t>
            </w:r>
            <w:r w:rsidR="00C717F7">
              <w:rPr>
                <w:bCs/>
                <w:sz w:val="20"/>
                <w:szCs w:val="20"/>
                <w:lang w:val="fi-FI"/>
              </w:rPr>
              <w:t xml:space="preserve"> 92113, Indonesia  </w:t>
            </w:r>
          </w:p>
          <w:p w14:paraId="5BCBBFB0" w14:textId="77777777" w:rsidR="00C717F7" w:rsidRDefault="00C717F7" w:rsidP="00C717F7">
            <w:pPr>
              <w:rPr>
                <w:b/>
                <w:i/>
                <w:iCs/>
                <w:sz w:val="20"/>
                <w:szCs w:val="20"/>
                <w:lang w:val="fi-FI"/>
              </w:rPr>
            </w:pPr>
            <w:r w:rsidRPr="00C717F7">
              <w:rPr>
                <w:b/>
                <w:i/>
                <w:iCs/>
                <w:sz w:val="20"/>
                <w:szCs w:val="20"/>
              </w:rPr>
              <w:t>Email</w:t>
            </w:r>
            <w:r>
              <w:rPr>
                <w:b/>
                <w:i/>
                <w:iCs/>
                <w:sz w:val="20"/>
                <w:szCs w:val="20"/>
                <w:lang w:val="fi-FI"/>
              </w:rPr>
              <w:t>:</w:t>
            </w:r>
          </w:p>
          <w:p w14:paraId="4742C9A5" w14:textId="3285B0C9" w:rsidR="00A93EE3" w:rsidRPr="00BE29B9" w:rsidRDefault="00C717F7" w:rsidP="00C717F7">
            <w:pPr>
              <w:rPr>
                <w:bCs/>
                <w:sz w:val="20"/>
                <w:szCs w:val="20"/>
              </w:rPr>
            </w:pPr>
            <w:r w:rsidRPr="00C717F7">
              <w:rPr>
                <w:bCs/>
                <w:sz w:val="20"/>
                <w:szCs w:val="20"/>
              </w:rPr>
              <w:t>muhammadyaumi</w:t>
            </w:r>
            <w:r>
              <w:rPr>
                <w:bCs/>
                <w:sz w:val="20"/>
                <w:szCs w:val="20"/>
                <w:lang w:val="fi-FI"/>
              </w:rPr>
              <w:t>@yahoo.com</w:t>
            </w:r>
          </w:p>
          <w:p w14:paraId="7B20899D" w14:textId="0828B765" w:rsidR="00A93EE3" w:rsidRPr="00BE29B9" w:rsidRDefault="00A93EE3" w:rsidP="00B61EC2">
            <w:pPr>
              <w:rPr>
                <w:bCs/>
                <w:sz w:val="20"/>
                <w:szCs w:val="20"/>
              </w:rPr>
            </w:pPr>
          </w:p>
        </w:tc>
        <w:tc>
          <w:tcPr>
            <w:tcW w:w="5810" w:type="dxa"/>
            <w:vMerge/>
            <w:tcBorders>
              <w:left w:val="single" w:sz="4" w:space="0" w:color="auto"/>
            </w:tcBorders>
            <w:shd w:val="clear" w:color="auto" w:fill="E2EFD9" w:themeFill="accent6" w:themeFillTint="33"/>
          </w:tcPr>
          <w:p w14:paraId="2A4C3396" w14:textId="77777777" w:rsidR="00A93EE3" w:rsidRPr="00BE29B9" w:rsidRDefault="00A93EE3" w:rsidP="004A7F92">
            <w:pPr>
              <w:jc w:val="both"/>
              <w:rPr>
                <w:b/>
                <w:bCs/>
                <w:iCs/>
                <w:sz w:val="20"/>
                <w:szCs w:val="20"/>
              </w:rPr>
            </w:pPr>
          </w:p>
        </w:tc>
      </w:tr>
      <w:tr w:rsidR="00A93EE3" w:rsidRPr="00BE29B9" w14:paraId="08269BAC" w14:textId="77777777" w:rsidTr="00A92BED">
        <w:trPr>
          <w:trHeight w:val="220"/>
        </w:trPr>
        <w:tc>
          <w:tcPr>
            <w:tcW w:w="3167" w:type="dxa"/>
            <w:tcBorders>
              <w:right w:val="single" w:sz="4" w:space="0" w:color="auto"/>
            </w:tcBorders>
            <w:shd w:val="clear" w:color="auto" w:fill="E2EFD9" w:themeFill="accent6" w:themeFillTint="33"/>
          </w:tcPr>
          <w:p w14:paraId="195EC0CC" w14:textId="1D105909" w:rsidR="00A93EE3" w:rsidRPr="00BE29B9" w:rsidRDefault="00BD326D" w:rsidP="00B61EC2">
            <w:pPr>
              <w:spacing w:before="60"/>
              <w:rPr>
                <w:bCs/>
                <w:sz w:val="20"/>
                <w:szCs w:val="20"/>
              </w:rPr>
            </w:pPr>
            <w:r w:rsidRPr="00BE29B9">
              <w:rPr>
                <w:b/>
                <w:sz w:val="20"/>
                <w:szCs w:val="20"/>
              </w:rPr>
              <w:t>Keywords:</w:t>
            </w:r>
          </w:p>
        </w:tc>
        <w:tc>
          <w:tcPr>
            <w:tcW w:w="5810" w:type="dxa"/>
            <w:vMerge/>
            <w:tcBorders>
              <w:left w:val="single" w:sz="4" w:space="0" w:color="auto"/>
            </w:tcBorders>
            <w:shd w:val="clear" w:color="auto" w:fill="E2EFD9" w:themeFill="accent6" w:themeFillTint="33"/>
          </w:tcPr>
          <w:p w14:paraId="631718FD" w14:textId="77777777" w:rsidR="00A93EE3" w:rsidRPr="00BE29B9" w:rsidRDefault="00A93EE3" w:rsidP="004A7F92">
            <w:pPr>
              <w:jc w:val="both"/>
              <w:rPr>
                <w:b/>
                <w:bCs/>
                <w:iCs/>
                <w:sz w:val="20"/>
                <w:szCs w:val="20"/>
              </w:rPr>
            </w:pPr>
          </w:p>
        </w:tc>
      </w:tr>
      <w:tr w:rsidR="00A93EE3" w:rsidRPr="00BE29B9" w14:paraId="0CBD463B" w14:textId="77777777" w:rsidTr="0083436C">
        <w:trPr>
          <w:trHeight w:val="411"/>
        </w:trPr>
        <w:tc>
          <w:tcPr>
            <w:tcW w:w="3167" w:type="dxa"/>
            <w:tcBorders>
              <w:right w:val="single" w:sz="4" w:space="0" w:color="auto"/>
            </w:tcBorders>
            <w:shd w:val="clear" w:color="auto" w:fill="auto"/>
          </w:tcPr>
          <w:p w14:paraId="549EDD04" w14:textId="3F529F80" w:rsidR="00A93EE3" w:rsidRPr="00BE29B9" w:rsidRDefault="00C717F7" w:rsidP="00C717F7">
            <w:pPr>
              <w:rPr>
                <w:bCs/>
                <w:sz w:val="20"/>
                <w:szCs w:val="20"/>
              </w:rPr>
            </w:pPr>
            <w:r w:rsidRPr="00C717F7">
              <w:rPr>
                <w:iCs/>
                <w:color w:val="000000"/>
                <w:sz w:val="20"/>
                <w:szCs w:val="20"/>
                <w:lang w:val="fi-FI"/>
              </w:rPr>
              <w:t>21</w:t>
            </w:r>
            <w:r w:rsidRPr="00C717F7">
              <w:rPr>
                <w:iCs/>
                <w:color w:val="000000"/>
                <w:sz w:val="20"/>
                <w:szCs w:val="20"/>
                <w:vertAlign w:val="superscript"/>
                <w:lang w:val="fi-FI"/>
              </w:rPr>
              <w:t>st</w:t>
            </w:r>
            <w:r w:rsidRPr="00C717F7">
              <w:rPr>
                <w:iCs/>
                <w:color w:val="000000"/>
                <w:sz w:val="20"/>
                <w:szCs w:val="20"/>
                <w:lang w:val="fi-FI"/>
              </w:rPr>
              <w:t>-century education, artificial intelligence, ethical-spiritual education, human intelligence</w:t>
            </w:r>
          </w:p>
        </w:tc>
        <w:tc>
          <w:tcPr>
            <w:tcW w:w="5810" w:type="dxa"/>
            <w:vMerge/>
            <w:tcBorders>
              <w:left w:val="single" w:sz="4" w:space="0" w:color="auto"/>
            </w:tcBorders>
            <w:shd w:val="clear" w:color="auto" w:fill="E2EFD9" w:themeFill="accent6" w:themeFillTint="33"/>
          </w:tcPr>
          <w:p w14:paraId="6D91C847" w14:textId="77777777" w:rsidR="00A93EE3" w:rsidRPr="00BE29B9" w:rsidRDefault="00A93EE3" w:rsidP="004A7F92">
            <w:pPr>
              <w:jc w:val="both"/>
              <w:rPr>
                <w:b/>
                <w:bCs/>
                <w:iCs/>
                <w:sz w:val="20"/>
                <w:szCs w:val="20"/>
              </w:rPr>
            </w:pPr>
          </w:p>
        </w:tc>
      </w:tr>
    </w:tbl>
    <w:p w14:paraId="260B0204" w14:textId="77777777" w:rsidR="00F47BE9" w:rsidRPr="00BE29B9" w:rsidRDefault="00F47BE9" w:rsidP="00F47BE9">
      <w:pPr>
        <w:jc w:val="center"/>
        <w:rPr>
          <w:rFonts w:cs="Arial"/>
          <w:b/>
          <w:lang w:eastAsia="id-ID"/>
        </w:rPr>
      </w:pPr>
    </w:p>
    <w:p w14:paraId="2A04A309" w14:textId="52E3DF16" w:rsidR="000A65BA" w:rsidRPr="000A65BA" w:rsidRDefault="000A65BA" w:rsidP="000A65BA">
      <w:pPr>
        <w:tabs>
          <w:tab w:val="left" w:pos="340"/>
        </w:tabs>
        <w:spacing w:line="276" w:lineRule="auto"/>
        <w:rPr>
          <w:b/>
          <w:caps/>
        </w:rPr>
      </w:pPr>
      <w:r w:rsidRPr="000A65BA">
        <w:rPr>
          <w:b/>
          <w:caps/>
        </w:rPr>
        <w:t>INTRODUCTIOn</w:t>
      </w:r>
    </w:p>
    <w:p w14:paraId="0EEF6192" w14:textId="6F0E2CA7" w:rsidR="000A65BA" w:rsidRPr="000A65BA" w:rsidRDefault="000A65BA" w:rsidP="000A65BA">
      <w:pPr>
        <w:autoSpaceDE w:val="0"/>
        <w:autoSpaceDN w:val="0"/>
        <w:adjustRightInd w:val="0"/>
        <w:spacing w:line="276" w:lineRule="auto"/>
        <w:ind w:firstLine="720"/>
        <w:jc w:val="both"/>
        <w:rPr>
          <w:b/>
          <w:bCs/>
          <w:lang w:eastAsia="en-US"/>
        </w:rPr>
      </w:pPr>
      <w:r w:rsidRPr="000A65BA">
        <w:rPr>
          <w:lang w:eastAsia="en-US"/>
        </w:rPr>
        <w:t xml:space="preserve">An </w:t>
      </w:r>
      <w:r w:rsidRPr="000A65BA">
        <w:t>inspiring</w:t>
      </w:r>
      <w:r w:rsidRPr="000A65BA">
        <w:rPr>
          <w:lang w:eastAsia="en-US"/>
        </w:rPr>
        <w:t xml:space="preserve"> statement by a Greek philosopher, Aristotle (384 BC-322 BC), that “educating the mind without educating the heart is no education at all” </w:t>
      </w:r>
      <w:r w:rsidRPr="000A65BA">
        <w:rPr>
          <w:lang w:eastAsia="en-US"/>
        </w:rPr>
        <w:fldChar w:fldCharType="begin" w:fldLock="1"/>
      </w:r>
      <w:r w:rsidRPr="000A65BA">
        <w:rPr>
          <w:lang w:eastAsia="en-US"/>
        </w:rPr>
        <w:instrText>ADDIN CSL_CITATION {"citationItems":[{"id":"ITEM-1","itemData":{"DOI":"10.1080/14739879.2018.1439307","author":[{"dropping-particle":"","family":"Wass","given":"Val","non-dropping-particle":"","parse-names":false,"suffix":""}],"container-title":"Education for Primary Care","id":"ITEM-1","issue":"2","issued":{"date-parts":[["2018"]]},"title":"Educating the mind without educating the heart is no education at all","type":"article-journal","volume":"29"},"uris":["http://www.mendeley.com/documents/?uuid=a1d91769-c98e-41f8-9d83-59f08deed4f7"]}],"mendeley":{"formattedCitation":"(Wass 2018)","plainTextFormattedCitation":"(Wass 2018)","previouslyFormattedCitation":"(Wass 2018)"},"properties":{"noteIndex":0},"schema":"https://github.com/citation-style-language/schema/raw/master/csl-citation.json"}</w:instrText>
      </w:r>
      <w:r w:rsidRPr="000A65BA">
        <w:rPr>
          <w:lang w:eastAsia="en-US"/>
        </w:rPr>
        <w:fldChar w:fldCharType="separate"/>
      </w:r>
      <w:r w:rsidRPr="000A65BA">
        <w:rPr>
          <w:noProof/>
          <w:lang w:eastAsia="en-US"/>
        </w:rPr>
        <w:t xml:space="preserve">(Wass </w:t>
      </w:r>
      <w:hyperlink w:anchor="Wass" w:history="1">
        <w:r w:rsidRPr="000A65BA">
          <w:rPr>
            <w:rStyle w:val="Hyperlink"/>
            <w:noProof/>
            <w:u w:val="none"/>
            <w:lang w:eastAsia="en-US"/>
          </w:rPr>
          <w:t>2018</w:t>
        </w:r>
      </w:hyperlink>
      <w:r w:rsidRPr="000A65BA">
        <w:rPr>
          <w:noProof/>
          <w:lang w:eastAsia="en-US"/>
        </w:rPr>
        <w:t>)</w:t>
      </w:r>
      <w:r w:rsidRPr="000A65BA">
        <w:rPr>
          <w:lang w:eastAsia="en-US"/>
        </w:rPr>
        <w:fldChar w:fldCharType="end"/>
      </w:r>
      <w:r w:rsidRPr="000A65BA">
        <w:rPr>
          <w:lang w:eastAsia="en-US"/>
        </w:rPr>
        <w:t xml:space="preserve">, serves as the foundation for an ethical-constructive argument. Of course, this classic statement jolts the academic reasoning of contemporary educational scientists, who position the processing of intellectual intelligence—such as lower and higher-order thinking skills—as a central point in today’s education and learning process </w:t>
      </w:r>
      <w:r w:rsidRPr="000A65BA">
        <w:rPr>
          <w:lang w:eastAsia="en-US"/>
        </w:rPr>
        <w:fldChar w:fldCharType="begin" w:fldLock="1"/>
      </w:r>
      <w:r w:rsidRPr="000A65BA">
        <w:rPr>
          <w:lang w:eastAsia="en-US"/>
        </w:rPr>
        <w:instrText>ADDIN CSL_CITATION {"citationItems":[{"id":"ITEM-1","itemData":{"ISBN":"3030567117","author":[{"dropping-particle":"","family":"Ghanizadeh","given":"Afsaneh","non-dropping-particle":"","parse-names":false,"suffix":""},{"dropping-particle":"","family":"Al-Hoorie","given":"Ali H","non-dropping-particle":"","parse-names":false,"suffix":""},{"dropping-particle":"","family":"Jahedizadeh","given":"Safoura","non-dropping-particle":"","parse-names":false,"suffix":""}],"id":"ITEM-1","issued":{"date-parts":[["2020"]]},"publisher":"Springer","title":"Higher order thinking skills in the language classroom: A concise guide","type":"book"},"uris":["http://www.mendeley.com/documents/?uuid=7b94ad03-f268-4c5f-a752-231fdd7108cf"]}],"mendeley":{"formattedCitation":"(Ghanizadeh, Al-Hoorie, and Jahedizadeh 2020)","manualFormatting":"(Ghanizadeh, Al-Hoorie, and Jahedizadeh 2020;","plainTextFormattedCitation":"(Ghanizadeh, Al-Hoorie, and Jahedizadeh 2020)","previouslyFormattedCitation":"(Ghanizadeh, Al-Hoorie, and Jahedizadeh 2020)"},"properties":{"noteIndex":0},"schema":"https://github.com/citation-style-language/schema/raw/master/csl-citation.json"}</w:instrText>
      </w:r>
      <w:r w:rsidRPr="000A65BA">
        <w:rPr>
          <w:lang w:eastAsia="en-US"/>
        </w:rPr>
        <w:fldChar w:fldCharType="separate"/>
      </w:r>
      <w:r w:rsidRPr="000A65BA">
        <w:rPr>
          <w:noProof/>
          <w:lang w:eastAsia="en-US"/>
        </w:rPr>
        <w:t xml:space="preserve">(Ghanizadeh, Al-Hoorie, and Jahedizadeh </w:t>
      </w:r>
      <w:hyperlink w:anchor="Ghanizadeh" w:history="1">
        <w:r w:rsidRPr="000A65BA">
          <w:rPr>
            <w:rStyle w:val="Hyperlink"/>
            <w:noProof/>
            <w:u w:val="none"/>
            <w:lang w:eastAsia="en-US"/>
          </w:rPr>
          <w:t>2020</w:t>
        </w:r>
      </w:hyperlink>
      <w:r w:rsidRPr="000A65BA">
        <w:rPr>
          <w:noProof/>
          <w:lang w:eastAsia="en-US"/>
        </w:rPr>
        <w:t>;</w:t>
      </w:r>
      <w:r w:rsidRPr="000A65BA">
        <w:rPr>
          <w:lang w:eastAsia="en-US"/>
        </w:rPr>
        <w:fldChar w:fldCharType="end"/>
      </w:r>
      <w:r w:rsidRPr="000A65BA">
        <w:rPr>
          <w:lang w:eastAsia="en-US"/>
        </w:rPr>
        <w:t xml:space="preserve"> </w:t>
      </w:r>
      <w:r w:rsidRPr="000A65BA">
        <w:rPr>
          <w:lang w:eastAsia="en-US"/>
        </w:rPr>
        <w:fldChar w:fldCharType="begin" w:fldLock="1"/>
      </w:r>
      <w:r w:rsidRPr="000A65BA">
        <w:rPr>
          <w:lang w:eastAsia="en-US"/>
        </w:rPr>
        <w:instrText>ADDIN CSL_CITATION {"citationItems":[{"id":"ITEM-1","itemData":{"ISBN":"1425895271","author":[{"dropping-particle":"","family":"Conklin","given":"Wendy","non-dropping-particle":"","parse-names":false,"suffix":""}],"id":"ITEM-1","issued":{"date-parts":[["2011"]]},"publisher":"Teacher Created Materials","title":"Higher-order thinking skills to develop 21st century learners","type":"book"},"uris":["http://www.mendeley.com/documents/?uuid=c9a326a6-3d07-428b-9949-4eaaa148beb9"]}],"mendeley":{"formattedCitation":"(Conklin 2011)","manualFormatting":"Conklin 2011)","plainTextFormattedCitation":"(Conklin 2011)","previouslyFormattedCitation":"(Conklin 2011)"},"properties":{"noteIndex":0},"schema":"https://github.com/citation-style-language/schema/raw/master/csl-citation.json"}</w:instrText>
      </w:r>
      <w:r w:rsidRPr="000A65BA">
        <w:rPr>
          <w:lang w:eastAsia="en-US"/>
        </w:rPr>
        <w:fldChar w:fldCharType="separate"/>
      </w:r>
      <w:r w:rsidRPr="000A65BA">
        <w:rPr>
          <w:noProof/>
          <w:lang w:eastAsia="en-US"/>
        </w:rPr>
        <w:t xml:space="preserve">Conklin </w:t>
      </w:r>
      <w:hyperlink w:anchor="Conklin" w:history="1">
        <w:r w:rsidRPr="000A65BA">
          <w:rPr>
            <w:rStyle w:val="Hyperlink"/>
            <w:noProof/>
            <w:u w:val="none"/>
            <w:lang w:eastAsia="en-US"/>
          </w:rPr>
          <w:t>2011</w:t>
        </w:r>
      </w:hyperlink>
      <w:r w:rsidRPr="000A65BA">
        <w:rPr>
          <w:noProof/>
          <w:lang w:eastAsia="en-US"/>
        </w:rPr>
        <w:t>)</w:t>
      </w:r>
      <w:r w:rsidRPr="000A65BA">
        <w:rPr>
          <w:lang w:eastAsia="en-US"/>
        </w:rPr>
        <w:fldChar w:fldCharType="end"/>
      </w:r>
      <w:r w:rsidRPr="000A65BA">
        <w:rPr>
          <w:lang w:eastAsia="en-US"/>
        </w:rPr>
        <w:t xml:space="preserve">. Even Aristotle's statement was ignored by educational policymakers who developed a curriculum based on industrial needs, not human needs </w:t>
      </w:r>
      <w:r w:rsidRPr="000A65BA">
        <w:rPr>
          <w:lang w:eastAsia="en-US"/>
        </w:rPr>
        <w:fldChar w:fldCharType="begin" w:fldLock="1"/>
      </w:r>
      <w:r w:rsidRPr="000A65BA">
        <w:rPr>
          <w:lang w:eastAsia="en-US"/>
        </w:rPr>
        <w:instrText>ADDIN CSL_CITATION {"citationItems":[{"id":"ITEM-1","itemData":{"ISSN":"1363-6820","author":[{"dropping-particle":"","family":"Young","given":"Michael","non-dropping-particle":"","parse-names":false,"suffix":""},{"dropping-particle":"","family":"Hordern","given":"Jim","non-dropping-particle":"","parse-names":false,"suffix":""}],"container-title":"Journal of Vocational Education &amp; Training","id":"ITEM-1","issue":"1","issued":{"date-parts":[["2022"]]},"page":"68-88","publisher":"Taylor &amp; Francis","title":"Does the vocational curriculum have a future?","type":"article-journal","volume":"74"},"uris":["http://www.mendeley.com/documents/?uuid=eb9c1cd9-c0f7-43b5-97fd-04657cc2fb88"]}],"mendeley":{"formattedCitation":"(Young and Hordern 2022)","manualFormatting":"(Young and Hordern 2022;","plainTextFormattedCitation":"(Young and Hordern 2022)","previouslyFormattedCitation":"(Young and Hordern 2022)"},"properties":{"noteIndex":0},"schema":"https://github.com/citation-style-language/schema/raw/master/csl-citation.json"}</w:instrText>
      </w:r>
      <w:r w:rsidRPr="000A65BA">
        <w:rPr>
          <w:lang w:eastAsia="en-US"/>
        </w:rPr>
        <w:fldChar w:fldCharType="separate"/>
      </w:r>
      <w:r w:rsidRPr="000A65BA">
        <w:rPr>
          <w:noProof/>
          <w:lang w:eastAsia="en-US"/>
        </w:rPr>
        <w:t xml:space="preserve">(Young and Hordern </w:t>
      </w:r>
      <w:hyperlink w:anchor="Young" w:history="1">
        <w:r w:rsidRPr="000A65BA">
          <w:rPr>
            <w:rStyle w:val="Hyperlink"/>
            <w:noProof/>
            <w:u w:val="none"/>
            <w:lang w:eastAsia="en-US"/>
          </w:rPr>
          <w:t>2022</w:t>
        </w:r>
      </w:hyperlink>
      <w:r w:rsidRPr="000A65BA">
        <w:rPr>
          <w:noProof/>
          <w:lang w:eastAsia="en-US"/>
        </w:rPr>
        <w:t>;</w:t>
      </w:r>
      <w:r w:rsidRPr="000A65BA">
        <w:rPr>
          <w:lang w:eastAsia="en-US"/>
        </w:rPr>
        <w:fldChar w:fldCharType="end"/>
      </w:r>
      <w:r w:rsidRPr="000A65BA">
        <w:rPr>
          <w:lang w:eastAsia="en-US"/>
        </w:rPr>
        <w:t xml:space="preserve"> </w:t>
      </w:r>
      <w:r w:rsidRPr="000A65BA">
        <w:rPr>
          <w:lang w:eastAsia="en-US"/>
        </w:rPr>
        <w:fldChar w:fldCharType="begin" w:fldLock="1"/>
      </w:r>
      <w:r w:rsidRPr="000A65BA">
        <w:rPr>
          <w:lang w:eastAsia="en-US"/>
        </w:rPr>
        <w:instrText>ADDIN CSL_CITATION {"citationItems":[{"id":"ITEM-1","itemData":{"ISSN":"0190-7409","author":[{"dropping-particle":"","family":"Pambudi","given":"Nugroho Agung","non-dropping-particle":"","parse-names":false,"suffix":""},{"dropping-particle":"","family":"Harjanto","given":"Budi","non-dropping-particle":"","parse-names":false,"suffix":""}],"container-title":"Children and Youth Services Review","id":"ITEM-1","issued":{"date-parts":[["2020"]]},"page":"105092","publisher":"Elsevier","title":"Vocational education in Indonesia: History, development, opportunities, and challenges","type":"article-journal","volume":"115"},"uris":["http://www.mendeley.com/documents/?uuid=a5920328-97a1-40a2-b2bc-72a74cda4399"]}],"mendeley":{"formattedCitation":"(Pambudi and Harjanto 2020)","manualFormatting":"Pambudi and Harjanto 2020)","plainTextFormattedCitation":"(Pambudi and Harjanto 2020)","previouslyFormattedCitation":"(Pambudi and Harjanto 2020)"},"properties":{"noteIndex":0},"schema":"https://github.com/citation-style-language/schema/raw/master/csl-citation.json"}</w:instrText>
      </w:r>
      <w:r w:rsidRPr="000A65BA">
        <w:rPr>
          <w:lang w:eastAsia="en-US"/>
        </w:rPr>
        <w:fldChar w:fldCharType="separate"/>
      </w:r>
      <w:r w:rsidRPr="000A65BA">
        <w:rPr>
          <w:noProof/>
          <w:lang w:eastAsia="en-US"/>
        </w:rPr>
        <w:t xml:space="preserve">Pambudi and Harjanto </w:t>
      </w:r>
      <w:hyperlink w:anchor="Pambudi" w:history="1">
        <w:r w:rsidRPr="000A65BA">
          <w:rPr>
            <w:rStyle w:val="Hyperlink"/>
            <w:noProof/>
            <w:u w:val="none"/>
            <w:lang w:eastAsia="en-US"/>
          </w:rPr>
          <w:t>2020</w:t>
        </w:r>
      </w:hyperlink>
      <w:r w:rsidRPr="000A65BA">
        <w:rPr>
          <w:noProof/>
          <w:lang w:eastAsia="en-US"/>
        </w:rPr>
        <w:t>)</w:t>
      </w:r>
      <w:r w:rsidRPr="000A65BA">
        <w:rPr>
          <w:lang w:eastAsia="en-US"/>
        </w:rPr>
        <w:fldChar w:fldCharType="end"/>
      </w:r>
      <w:r w:rsidRPr="000A65BA">
        <w:rPr>
          <w:lang w:eastAsia="en-US"/>
        </w:rPr>
        <w:t xml:space="preserve">. They place intellectual development as more important than emotional and spiritual intelligence </w:t>
      </w:r>
      <w:r w:rsidRPr="000A65BA">
        <w:rPr>
          <w:lang w:eastAsia="en-US"/>
        </w:rPr>
        <w:fldChar w:fldCharType="begin" w:fldLock="1"/>
      </w:r>
      <w:r w:rsidRPr="000A65BA">
        <w:rPr>
          <w:lang w:eastAsia="en-US"/>
        </w:rPr>
        <w:instrText>ADDIN CSL_CITATION {"citationItems":[{"id":"ITEM-1","itemData":{"DOI":"10.56324/al-musannif.v1i1.16","author":[{"dropping-particle":"","family":"Burga","given":"Muhammad Alqadri","non-dropping-particle":"","parse-names":false,"suffix":""}],"container-title":"Al-Musannif","id":"ITEM-1","issue":"1","issued":{"date-parts":[["2019"]]},"page":"19-32","title":"Hakikat Manusia Sebagai Makhluk Pedagogik","type":"article-journal","volume":"1"},"uris":["http://www.mendeley.com/documents/?uuid=f6c54ed9-94c7-47d2-8cc7-ecf183668e8e"]}],"mendeley":{"formattedCitation":"(Burga 2019)","plainTextFormattedCitation":"(Burga 2019)","previouslyFormattedCitation":"(Burga 2019)"},"properties":{"noteIndex":0},"schema":"https://github.com/citation-style-language/schema/raw/master/csl-citation.json"}</w:instrText>
      </w:r>
      <w:r w:rsidRPr="000A65BA">
        <w:rPr>
          <w:lang w:eastAsia="en-US"/>
        </w:rPr>
        <w:fldChar w:fldCharType="separate"/>
      </w:r>
      <w:r w:rsidRPr="000A65BA">
        <w:rPr>
          <w:noProof/>
          <w:lang w:eastAsia="en-US"/>
        </w:rPr>
        <w:t xml:space="preserve">(Burga </w:t>
      </w:r>
      <w:hyperlink w:anchor="Burga" w:history="1">
        <w:r w:rsidRPr="000A65BA">
          <w:rPr>
            <w:rStyle w:val="Hyperlink"/>
            <w:noProof/>
            <w:u w:val="none"/>
            <w:lang w:eastAsia="en-US"/>
          </w:rPr>
          <w:t>2019</w:t>
        </w:r>
      </w:hyperlink>
      <w:r w:rsidRPr="000A65BA">
        <w:rPr>
          <w:noProof/>
          <w:lang w:eastAsia="en-US"/>
        </w:rPr>
        <w:t>)</w:t>
      </w:r>
      <w:r w:rsidRPr="000A65BA">
        <w:rPr>
          <w:lang w:eastAsia="en-US"/>
        </w:rPr>
        <w:fldChar w:fldCharType="end"/>
      </w:r>
      <w:r w:rsidRPr="000A65BA">
        <w:rPr>
          <w:lang w:eastAsia="en-US"/>
        </w:rPr>
        <w:t>.</w:t>
      </w:r>
    </w:p>
    <w:p w14:paraId="107ED497" w14:textId="054FA4A5"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 xml:space="preserve">It is </w:t>
      </w:r>
      <w:r w:rsidRPr="000A65BA">
        <w:t>undeniable</w:t>
      </w:r>
      <w:r w:rsidRPr="000A65BA">
        <w:rPr>
          <w:lang w:eastAsia="en-US"/>
        </w:rPr>
        <w:t xml:space="preserve"> that studies on intellectual intelligence—such as Intelligence Quotient (IQ)—as the mental capacity of human thinking have dominated the realms of psychology and education in the last ten decades. Beginning with William Stern</w:t>
      </w:r>
      <w:r w:rsidR="00E43938">
        <w:rPr>
          <w:lang w:eastAsia="en-US"/>
        </w:rPr>
        <w:t>’</w:t>
      </w:r>
      <w:r w:rsidRPr="000A65BA">
        <w:rPr>
          <w:lang w:eastAsia="en-US"/>
        </w:rPr>
        <w:t xml:space="preserve">s findings on the concept of IQ </w:t>
      </w:r>
      <w:r w:rsidRPr="000A65BA">
        <w:rPr>
          <w:lang w:eastAsia="en-US"/>
        </w:rPr>
        <w:lastRenderedPageBreak/>
        <w:t xml:space="preserve">in the 1890s, who found a relationship between the neo-cortex layer in the human brain and the ability to count, speak, and visualize </w:t>
      </w:r>
      <w:r w:rsidRPr="000A65BA">
        <w:rPr>
          <w:lang w:eastAsia="en-US"/>
        </w:rPr>
        <w:fldChar w:fldCharType="begin" w:fldLock="1"/>
      </w:r>
      <w:r w:rsidRPr="000A65BA">
        <w:rPr>
          <w:lang w:eastAsia="en-US"/>
        </w:rPr>
        <w:instrText>ADDIN CSL_CITATION {"citationItems":[{"id":"ITEM-1","itemData":{"DOI":"10.1037/a0027439","ISSN":"1939-0610","author":[{"dropping-particle":"","family":"Lamiell","given":"James T","non-dropping-particle":"","parse-names":false,"suffix":""}],"container-title":"History of Psychology","id":"ITEM-1","issue":"4","issued":{"date-parts":[["2012"]]},"page":"379","publisher":"Educational Publishing Foundation","title":"Introducing William Stern (1871–1938).","type":"article-journal","volume":"15"},"uris":["http://www.mendeley.com/documents/?uuid=e965d263-801e-458c-8f94-9aa0fc7483b7"]}],"mendeley":{"formattedCitation":"(Lamiell 2012)","plainTextFormattedCitation":"(Lamiell 2012)","previouslyFormattedCitation":"(Lamiell 2012)"},"properties":{"noteIndex":0},"schema":"https://github.com/citation-style-language/schema/raw/master/csl-citation.json"}</w:instrText>
      </w:r>
      <w:r w:rsidRPr="000A65BA">
        <w:rPr>
          <w:lang w:eastAsia="en-US"/>
        </w:rPr>
        <w:fldChar w:fldCharType="separate"/>
      </w:r>
      <w:r w:rsidRPr="000A65BA">
        <w:rPr>
          <w:noProof/>
          <w:lang w:eastAsia="en-US"/>
        </w:rPr>
        <w:t xml:space="preserve">(Lamiell </w:t>
      </w:r>
      <w:hyperlink w:anchor="Lamiell" w:history="1">
        <w:r w:rsidRPr="000A65BA">
          <w:rPr>
            <w:rStyle w:val="Hyperlink"/>
            <w:noProof/>
            <w:u w:val="none"/>
            <w:lang w:eastAsia="en-US"/>
          </w:rPr>
          <w:t>2012</w:t>
        </w:r>
      </w:hyperlink>
      <w:r w:rsidRPr="000A65BA">
        <w:rPr>
          <w:noProof/>
          <w:lang w:eastAsia="en-US"/>
        </w:rPr>
        <w:t>)</w:t>
      </w:r>
      <w:r w:rsidRPr="000A65BA">
        <w:rPr>
          <w:lang w:eastAsia="en-US"/>
        </w:rPr>
        <w:fldChar w:fldCharType="end"/>
      </w:r>
      <w:r w:rsidRPr="000A65BA">
        <w:rPr>
          <w:lang w:eastAsia="en-US"/>
        </w:rPr>
        <w:t xml:space="preserve">. At the same time, these findings received serious attention from Alfred Binet, who developed an IQ test in 1899 </w:t>
      </w:r>
      <w:r w:rsidRPr="000A65BA">
        <w:rPr>
          <w:lang w:eastAsia="en-US"/>
        </w:rPr>
        <w:fldChar w:fldCharType="begin" w:fldLock="1"/>
      </w:r>
      <w:r w:rsidRPr="000A65BA">
        <w:rPr>
          <w:lang w:eastAsia="en-US"/>
        </w:rPr>
        <w:instrText>ADDIN CSL_CITATION {"citationItems":[{"id":"ITEM-1","itemData":{"DOI":"10.1016/j.envpol.2021.118316","ISSN":"0269-7491","author":[{"dropping-particle":"","family":"Galiciolli","given":"Maria Eduarda A","non-dropping-particle":"","parse-names":false,"suffix":""},{"dropping-particle":"","family":"Lima","given":"Luíza Siqueira","non-dropping-particle":"","parse-names":false,"suffix":""},{"dropping-particle":"","family":"Costa","given":"Nayara de Souza","non-dropping-particle":"da","parse-names":false,"suffix":""},{"dropping-particle":"","family":"Andrade","given":"Diancarlos P","non-dropping-particle":"de","parse-names":false,"suffix":""},{"dropping-particle":"","family":"Irioda","given":"Ana C","non-dropping-particle":"","parse-names":false,"suffix":""},{"dropping-particle":"","family":"Oliveira","given":"Cláudia S","non-dropping-particle":"","parse-names":false,"suffix":""}],"container-title":"Environmental Pollution","id":"ITEM-1","issued":{"date-parts":[["2022"]]},"page":"118316","publisher":"Elsevier","title":"IQ alteration induced by lead in developed and underdeveloped/developing countries: A systematic review and a meta-analysis","type":"article-journal","volume":"292"},"uris":["http://www.mendeley.com/documents/?uuid=02ed707e-6d03-4780-8a4c-8a2b9c886d9f"]}],"mendeley":{"formattedCitation":"(Galiciolli et al. 2022)","plainTextFormattedCitation":"(Galiciolli et al. 2022)","previouslyFormattedCitation":"(Galiciolli et al. 2022)"},"properties":{"noteIndex":0},"schema":"https://github.com/citation-style-language/schema/raw/master/csl-citation.json"}</w:instrText>
      </w:r>
      <w:r w:rsidRPr="000A65BA">
        <w:rPr>
          <w:lang w:eastAsia="en-US"/>
        </w:rPr>
        <w:fldChar w:fldCharType="separate"/>
      </w:r>
      <w:r w:rsidRPr="000A65BA">
        <w:rPr>
          <w:noProof/>
          <w:lang w:eastAsia="en-US"/>
        </w:rPr>
        <w:t xml:space="preserve">(Galiciolli et al. </w:t>
      </w:r>
      <w:hyperlink w:anchor="Galiciolli" w:history="1">
        <w:r w:rsidRPr="000A65BA">
          <w:rPr>
            <w:rStyle w:val="Hyperlink"/>
            <w:noProof/>
            <w:u w:val="none"/>
            <w:lang w:eastAsia="en-US"/>
          </w:rPr>
          <w:t>2022</w:t>
        </w:r>
      </w:hyperlink>
      <w:r w:rsidRPr="000A65BA">
        <w:rPr>
          <w:noProof/>
          <w:lang w:eastAsia="en-US"/>
        </w:rPr>
        <w:t>)</w:t>
      </w:r>
      <w:r w:rsidRPr="000A65BA">
        <w:rPr>
          <w:lang w:eastAsia="en-US"/>
        </w:rPr>
        <w:fldChar w:fldCharType="end"/>
      </w:r>
      <w:r w:rsidRPr="000A65BA">
        <w:rPr>
          <w:lang w:eastAsia="en-US"/>
        </w:rPr>
        <w:t xml:space="preserve"> and underwent several revisions with Theodore Simon, whose test is popularly called the Binet-Simon Test </w:t>
      </w:r>
      <w:r w:rsidRPr="000A65BA">
        <w:rPr>
          <w:lang w:eastAsia="en-US"/>
        </w:rPr>
        <w:fldChar w:fldCharType="begin" w:fldLock="1"/>
      </w:r>
      <w:r w:rsidRPr="000A65BA">
        <w:rPr>
          <w:lang w:eastAsia="en-US"/>
        </w:rPr>
        <w:instrText>ADDIN CSL_CITATION {"citationItems":[{"id":"ITEM-1","itemData":{"author":[{"dropping-particle":"","family":"Boeck","given":"Paul","non-dropping-particle":"De","parse-names":false,"suffix":""},{"dropping-particle":"","family":"Gore","given":"Laurence Robert","non-dropping-particle":"","parse-names":false,"suffix":""},{"dropping-particle":"","family":"González","given":"Trinidad","non-dropping-particle":"","parse-names":false,"suffix":""},{"dropping-particle":"","family":"San Martín","given":"Ernesto","non-dropping-particle":"","parse-names":false,"suffix":""}],"container-title":"Cambridge Handbook of Intelligence, 2nd ed.; Sternberg, RJ, Ed","id":"ITEM-1","issued":{"date-parts":[["2020"]]},"title":"An alternative view on the measurement of intelligence and its history","type":"article-journal"},"uris":["http://www.mendeley.com/documents/?uuid=2992d54f-695a-4043-b8f6-5ec634b71208"]}],"mendeley":{"formattedCitation":"(De Boeck et al. 2020)","manualFormatting":"(De Boeck et al. 2020;","plainTextFormattedCitation":"(De Boeck et al. 2020)","previouslyFormattedCitation":"(De Boeck et al. 2020)"},"properties":{"noteIndex":0},"schema":"https://github.com/citation-style-language/schema/raw/master/csl-citation.json"}</w:instrText>
      </w:r>
      <w:r w:rsidRPr="000A65BA">
        <w:rPr>
          <w:lang w:eastAsia="en-US"/>
        </w:rPr>
        <w:fldChar w:fldCharType="separate"/>
      </w:r>
      <w:r w:rsidRPr="000A65BA">
        <w:rPr>
          <w:noProof/>
          <w:lang w:eastAsia="en-US"/>
        </w:rPr>
        <w:t xml:space="preserve">(De Boeck et al. </w:t>
      </w:r>
      <w:hyperlink w:anchor="Boeck" w:history="1">
        <w:r w:rsidRPr="000A65BA">
          <w:rPr>
            <w:rStyle w:val="Hyperlink"/>
            <w:noProof/>
            <w:u w:val="none"/>
            <w:lang w:eastAsia="en-US"/>
          </w:rPr>
          <w:t>2020</w:t>
        </w:r>
      </w:hyperlink>
      <w:r w:rsidRPr="000A65BA">
        <w:rPr>
          <w:noProof/>
          <w:lang w:eastAsia="en-US"/>
        </w:rPr>
        <w:t>;</w:t>
      </w:r>
      <w:r w:rsidRPr="000A65BA">
        <w:rPr>
          <w:lang w:eastAsia="en-US"/>
        </w:rPr>
        <w:fldChar w:fldCharType="end"/>
      </w:r>
      <w:r w:rsidRPr="000A65BA">
        <w:rPr>
          <w:lang w:eastAsia="en-US"/>
        </w:rPr>
        <w:t xml:space="preserve"> </w:t>
      </w:r>
      <w:r w:rsidRPr="000A65BA">
        <w:rPr>
          <w:lang w:eastAsia="en-US"/>
        </w:rPr>
        <w:fldChar w:fldCharType="begin" w:fldLock="1"/>
      </w:r>
      <w:r w:rsidRPr="000A65BA">
        <w:rPr>
          <w:lang w:eastAsia="en-US"/>
        </w:rPr>
        <w:instrText>ADDIN CSL_CITATION {"citationItems":[{"id":"ITEM-1","itemData":{"ISBN":"019879620X","author":[{"dropping-particle":"","family":"Deary","given":"Ian J","non-dropping-particle":"","parse-names":false,"suffix":""}],"id":"ITEM-1","issued":{"date-parts":[["2020"]]},"publisher":"USA: Oxford University Press","title":"Intelligence: A very short introduction","type":"book","volume":"39"},"uris":["http://www.mendeley.com/documents/?uuid=5d5561ce-475c-4a70-a781-56f8adba05da"]}],"mendeley":{"formattedCitation":"(Deary 2020)","manualFormatting":"Deary 2020)","plainTextFormattedCitation":"(Deary 2020)","previouslyFormattedCitation":"(Deary 2020)"},"properties":{"noteIndex":0},"schema":"https://github.com/citation-style-language/schema/raw/master/csl-citation.json"}</w:instrText>
      </w:r>
      <w:r w:rsidRPr="000A65BA">
        <w:rPr>
          <w:lang w:eastAsia="en-US"/>
        </w:rPr>
        <w:fldChar w:fldCharType="separate"/>
      </w:r>
      <w:r w:rsidRPr="000A65BA">
        <w:rPr>
          <w:noProof/>
          <w:lang w:eastAsia="en-US"/>
        </w:rPr>
        <w:t xml:space="preserve">Deary </w:t>
      </w:r>
      <w:hyperlink w:anchor="Deary" w:history="1">
        <w:r w:rsidRPr="000A65BA">
          <w:rPr>
            <w:rStyle w:val="Hyperlink"/>
            <w:noProof/>
            <w:u w:val="none"/>
            <w:lang w:eastAsia="en-US"/>
          </w:rPr>
          <w:t>2020</w:t>
        </w:r>
      </w:hyperlink>
      <w:r w:rsidRPr="000A65BA">
        <w:rPr>
          <w:noProof/>
          <w:lang w:eastAsia="en-US"/>
        </w:rPr>
        <w:t>)</w:t>
      </w:r>
      <w:r w:rsidRPr="000A65BA">
        <w:rPr>
          <w:lang w:eastAsia="en-US"/>
        </w:rPr>
        <w:fldChar w:fldCharType="end"/>
      </w:r>
      <w:r w:rsidRPr="000A65BA">
        <w:rPr>
          <w:lang w:eastAsia="en-US"/>
        </w:rPr>
        <w:t xml:space="preserve">. In further development, Lewis Madison Terman of Stanford University adopted the test known as the Stanford Binet Test in 1916, then released it in 1937 </w:t>
      </w:r>
      <w:r w:rsidRPr="000A65BA">
        <w:rPr>
          <w:lang w:eastAsia="en-US"/>
        </w:rPr>
        <w:fldChar w:fldCharType="begin" w:fldLock="1"/>
      </w:r>
      <w:r w:rsidRPr="000A65BA">
        <w:rPr>
          <w:lang w:eastAsia="en-US"/>
        </w:rPr>
        <w:instrText>ADDIN CSL_CITATION {"citationItems":[{"id":"ITEM-1","itemData":{"author":[{"dropping-particle":"","family":"Hollingworth","given":"Leta Stetter","non-dropping-particle":"","parse-names":false,"suffix":""}],"id":"ITEM-1","issued":{"date-parts":[["2022"]]},"publisher":"DigiCat","title":"Children above 180 IQ Stanford-Binet: origin and development","type":"book"},"uris":["http://www.mendeley.com/documents/?uuid=2ef96ba5-57b5-457d-9c05-1a3af9dd0893"]}],"mendeley":{"formattedCitation":"(Hollingworth 2022)","manualFormatting":"(Hollingworth 2022;","plainTextFormattedCitation":"(Hollingworth 2022)","previouslyFormattedCitation":"(Hollingworth 2022)"},"properties":{"noteIndex":0},"schema":"https://github.com/citation-style-language/schema/raw/master/csl-citation.json"}</w:instrText>
      </w:r>
      <w:r w:rsidRPr="000A65BA">
        <w:rPr>
          <w:lang w:eastAsia="en-US"/>
        </w:rPr>
        <w:fldChar w:fldCharType="separate"/>
      </w:r>
      <w:r w:rsidRPr="000A65BA">
        <w:rPr>
          <w:noProof/>
          <w:lang w:eastAsia="en-US"/>
        </w:rPr>
        <w:t xml:space="preserve">(Hollingworth </w:t>
      </w:r>
      <w:hyperlink w:anchor="Hollingworth" w:history="1">
        <w:r w:rsidRPr="000A65BA">
          <w:rPr>
            <w:rStyle w:val="Hyperlink"/>
            <w:noProof/>
            <w:u w:val="none"/>
            <w:lang w:eastAsia="en-US"/>
          </w:rPr>
          <w:t>2022</w:t>
        </w:r>
      </w:hyperlink>
      <w:r w:rsidRPr="000A65BA">
        <w:rPr>
          <w:noProof/>
          <w:lang w:eastAsia="en-US"/>
        </w:rPr>
        <w:t>;</w:t>
      </w:r>
      <w:r w:rsidRPr="000A65BA">
        <w:rPr>
          <w:lang w:eastAsia="en-US"/>
        </w:rPr>
        <w:fldChar w:fldCharType="end"/>
      </w:r>
      <w:r w:rsidRPr="000A65BA">
        <w:rPr>
          <w:lang w:eastAsia="en-US"/>
        </w:rPr>
        <w:t xml:space="preserve"> </w:t>
      </w:r>
      <w:r w:rsidRPr="000A65BA">
        <w:rPr>
          <w:lang w:eastAsia="en-US"/>
        </w:rPr>
        <w:fldChar w:fldCharType="begin" w:fldLock="1"/>
      </w:r>
      <w:r w:rsidRPr="000A65BA">
        <w:rPr>
          <w:lang w:eastAsia="en-US"/>
        </w:rPr>
        <w:instrText>ADDIN CSL_CITATION {"citationItems":[{"id":"ITEM-1","itemData":{"author":[{"dropping-particle":"","family":"Peterson","given":"Kristina C","non-dropping-particle":"","parse-names":false,"suffix":""},{"dropping-particle":"","family":"Peterson","given":"Matthew","non-dropping-particle":"","parse-names":false,"suffix":""},{"dropping-particle":"","family":"Carducci","given":"Bernardo J","non-dropping-particle":"","parse-names":false,"suffix":""}],"container-title":"The Wiley Encyclopedia of Personality and Individual Differences: Measurement and Assessment","id":"ITEM-1","issued":{"date-parts":[["2020"]]},"page":"451-455","publisher":"Wiley Online Library","title":"Stanford‐Binet Intelligence Scale","type":"article-journal"},"uris":["http://www.mendeley.com/documents/?uuid=f31b834d-7c2f-4897-890f-a33fe28cc6a2"]}],"mendeley":{"formattedCitation":"(Peterson, Peterson, and Carducci 2020)","manualFormatting":"Peterson, Peterson, and Carducci 2020)","plainTextFormattedCitation":"(Peterson, Peterson, and Carducci 2020)","previouslyFormattedCitation":"(Peterson, Peterson, and Carducci 2020)"},"properties":{"noteIndex":0},"schema":"https://github.com/citation-style-language/schema/raw/master/csl-citation.json"}</w:instrText>
      </w:r>
      <w:r w:rsidRPr="000A65BA">
        <w:rPr>
          <w:lang w:eastAsia="en-US"/>
        </w:rPr>
        <w:fldChar w:fldCharType="separate"/>
      </w:r>
      <w:r w:rsidRPr="000A65BA">
        <w:rPr>
          <w:noProof/>
          <w:lang w:eastAsia="en-US"/>
        </w:rPr>
        <w:t xml:space="preserve">Peterson, Peterson, and Carducci </w:t>
      </w:r>
      <w:hyperlink w:anchor="Peterson" w:history="1">
        <w:r w:rsidRPr="000A65BA">
          <w:rPr>
            <w:rStyle w:val="Hyperlink"/>
            <w:noProof/>
            <w:u w:val="none"/>
            <w:lang w:eastAsia="en-US"/>
          </w:rPr>
          <w:t>2020</w:t>
        </w:r>
      </w:hyperlink>
      <w:r w:rsidRPr="000A65BA">
        <w:rPr>
          <w:noProof/>
          <w:lang w:eastAsia="en-US"/>
        </w:rPr>
        <w:t>)</w:t>
      </w:r>
      <w:r w:rsidRPr="000A65BA">
        <w:rPr>
          <w:lang w:eastAsia="en-US"/>
        </w:rPr>
        <w:fldChar w:fldCharType="end"/>
      </w:r>
      <w:r w:rsidRPr="000A65BA">
        <w:rPr>
          <w:lang w:eastAsia="en-US"/>
        </w:rPr>
        <w:t>. This Bine-Simon and Stanford-Binet intelligence scale has influenced many psychological and educational tests up to the present day. </w:t>
      </w:r>
    </w:p>
    <w:p w14:paraId="6CAE6152" w14:textId="1F6742A6"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 xml:space="preserve">In the field of education, the study of intellectual intelligence has received wide support from adherents of cognitivism and constructivism learning theories. One cognitive psychologist named Jean Piaget built a theory of intellectual development through four stages of cognitive development that are connected with age chronology. The four stages are the sensorimotor stage (age 0–2 years), the preoperational stage (age 2–7 years), the concrete operational stage (age 7–11 years), and the formal operational stage (age 11–adulthood) </w:t>
      </w:r>
      <w:r w:rsidRPr="000A65BA">
        <w:rPr>
          <w:lang w:eastAsia="en-US"/>
        </w:rPr>
        <w:fldChar w:fldCharType="begin" w:fldLock="1"/>
      </w:r>
      <w:r w:rsidRPr="000A65BA">
        <w:rPr>
          <w:lang w:eastAsia="en-US"/>
        </w:rPr>
        <w:instrText>ADDIN CSL_CITATION {"citationItems":[{"id":"ITEM-1","itemData":{"ISSN":"1662-453X","author":[{"dropping-particle":"","family":"Zhao","given":"Jian","non-dropping-particle":"","parse-names":false,"suffix":""},{"dropping-particle":"","family":"Wu","given":"Mengqing","non-dropping-particle":"","parse-names":false,"suffix":""},{"dropping-particle":"","family":"Zhou","given":"Liyun","non-dropping-particle":"","parse-names":false,"suffix":""},{"dropping-particle":"","family":"Wang","given":"Xuezhu","non-dropping-particle":"","parse-names":false,"suffix":""},{"dropping-particle":"","family":"Jia","given":"Jian","non-dropping-particle":"","parse-names":false,"suffix":""}],"container-title":"Frontiers in neuroscience","id":"ITEM-1","issued":{"date-parts":[["2022"]]},"page":"1024316","publisher":"Frontiers Media SA","title":"Cognitive psychology-based artificial intelligence review","type":"article-journal","volume":"16"},"uris":["http://www.mendeley.com/documents/?uuid=63f2d1fb-52d6-4e29-a4d6-b0433952c1ac"]}],"mendeley":{"formattedCitation":"(Zhao et al. 2022)","plainTextFormattedCitation":"(Zhao et al. 2022)","previouslyFormattedCitation":"(Zhao et al. 2022)"},"properties":{"noteIndex":0},"schema":"https://github.com/citation-style-language/schema/raw/master/csl-citation.json"}</w:instrText>
      </w:r>
      <w:r w:rsidRPr="000A65BA">
        <w:rPr>
          <w:lang w:eastAsia="en-US"/>
        </w:rPr>
        <w:fldChar w:fldCharType="separate"/>
      </w:r>
      <w:r w:rsidRPr="000A65BA">
        <w:rPr>
          <w:noProof/>
          <w:lang w:eastAsia="en-US"/>
        </w:rPr>
        <w:t xml:space="preserve">(Zhao et al. </w:t>
      </w:r>
      <w:hyperlink w:anchor="Zhao" w:history="1">
        <w:r w:rsidRPr="000A65BA">
          <w:rPr>
            <w:rStyle w:val="Hyperlink"/>
            <w:noProof/>
            <w:u w:val="none"/>
            <w:lang w:eastAsia="en-US"/>
          </w:rPr>
          <w:t>2022</w:t>
        </w:r>
      </w:hyperlink>
      <w:r w:rsidRPr="000A65BA">
        <w:rPr>
          <w:noProof/>
          <w:lang w:eastAsia="en-US"/>
        </w:rPr>
        <w:t>)</w:t>
      </w:r>
      <w:r w:rsidRPr="000A65BA">
        <w:rPr>
          <w:lang w:eastAsia="en-US"/>
        </w:rPr>
        <w:fldChar w:fldCharType="end"/>
      </w:r>
      <w:r w:rsidRPr="000A65BA">
        <w:rPr>
          <w:lang w:eastAsia="en-US"/>
        </w:rPr>
        <w:t xml:space="preserve">. This theory contributes positively to the determination of elementary school age, which starts at the beginning of the concrete operational phase or the age of 7 years, so that it changes the old paradigm that links physical development with school age. In the past, schoolchildren's age was measured based on their ability to hold the right earlobe by using the fingers of the left hand across the head, or vice versa </w:t>
      </w:r>
      <w:r w:rsidRPr="000A65BA">
        <w:rPr>
          <w:lang w:eastAsia="en-US"/>
        </w:rPr>
        <w:fldChar w:fldCharType="begin" w:fldLock="1"/>
      </w:r>
      <w:r w:rsidRPr="000A65BA">
        <w:rPr>
          <w:lang w:eastAsia="en-US"/>
        </w:rPr>
        <w:instrText>ADDIN CSL_CITATION {"citationItems":[{"id":"ITEM-1","itemData":{"ISSN":"0033-2941","author":[{"dropping-particle":"","family":"Rindermann","given":"Heiner","non-dropping-particle":"","parse-names":false,"suffix":""},{"dropping-particle":"","family":"Laura Ackermann","given":"A","non-dropping-particle":"","parse-names":false,"suffix":""}],"container-title":"Psychological Reports","id":"ITEM-1","issue":"6","issued":{"date-parts":[["2021"]]},"page":"2795-2821","publisher":"SAGE Publications Sage CA: Los Angeles, CA","title":"Piagetian tasks and psychometric intelligence: Different or similar constructs?","type":"article-journal","volume":"124"},"uris":["http://www.mendeley.com/documents/?uuid=70b0ce9e-abb9-4b9b-8ea4-5bd0aeebc66b"]}],"mendeley":{"formattedCitation":"(Rindermann and Laura Ackermann 2021)","plainTextFormattedCitation":"(Rindermann and Laura Ackermann 2021)","previouslyFormattedCitation":"(Rindermann and Laura Ackermann 2021)"},"properties":{"noteIndex":0},"schema":"https://github.com/citation-style-language/schema/raw/master/csl-citation.json"}</w:instrText>
      </w:r>
      <w:r w:rsidRPr="000A65BA">
        <w:rPr>
          <w:lang w:eastAsia="en-US"/>
        </w:rPr>
        <w:fldChar w:fldCharType="separate"/>
      </w:r>
      <w:r w:rsidRPr="000A65BA">
        <w:rPr>
          <w:noProof/>
          <w:lang w:eastAsia="en-US"/>
        </w:rPr>
        <w:t xml:space="preserve">(Rindermann and Laura Ackermann </w:t>
      </w:r>
      <w:hyperlink w:anchor="Rindermann" w:history="1">
        <w:r w:rsidRPr="000A65BA">
          <w:rPr>
            <w:rStyle w:val="Hyperlink"/>
            <w:noProof/>
            <w:u w:val="none"/>
            <w:lang w:eastAsia="en-US"/>
          </w:rPr>
          <w:t>2021</w:t>
        </w:r>
      </w:hyperlink>
      <w:r w:rsidRPr="000A65BA">
        <w:rPr>
          <w:noProof/>
          <w:lang w:eastAsia="en-US"/>
        </w:rPr>
        <w:t>)</w:t>
      </w:r>
      <w:r w:rsidRPr="000A65BA">
        <w:rPr>
          <w:lang w:eastAsia="en-US"/>
        </w:rPr>
        <w:fldChar w:fldCharType="end"/>
      </w:r>
      <w:r w:rsidRPr="000A65BA">
        <w:rPr>
          <w:lang w:eastAsia="en-US"/>
        </w:rPr>
        <w:t>.</w:t>
      </w:r>
    </w:p>
    <w:p w14:paraId="78D87707" w14:textId="34C2D29E"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Piaget</w:t>
      </w:r>
      <w:r w:rsidR="00E43938">
        <w:rPr>
          <w:lang w:eastAsia="en-US"/>
        </w:rPr>
        <w:t>’</w:t>
      </w:r>
      <w:r w:rsidRPr="000A65BA">
        <w:rPr>
          <w:lang w:eastAsia="en-US"/>
        </w:rPr>
        <w:t xml:space="preserve">s view, which tends to generalize the universality of age as a standard age in one's intellectual development, invited Lev Semyonovich Vygotsky to conduct a study of intellectual development from the perspective of socio-cultural psychology and succeeded in building a theory of the Zone of Proximal Development, abbreviated as ZPD. ZPD is the distance between the zones of actual development (current ability) and potential development (actual ability) </w:t>
      </w:r>
      <w:r w:rsidRPr="000A65BA">
        <w:rPr>
          <w:lang w:eastAsia="en-US"/>
        </w:rPr>
        <w:fldChar w:fldCharType="begin" w:fldLock="1"/>
      </w:r>
      <w:r w:rsidRPr="000A65BA">
        <w:rPr>
          <w:lang w:eastAsia="en-US"/>
        </w:rPr>
        <w:instrText>ADDIN CSL_CITATION {"citationItems":[{"id":"ITEM-1","itemData":{"ISBN":"883365639X","author":[{"dropping-particle":"","family":"Benvenuto","given":"Guido","non-dropping-particle":"","parse-names":false,"suffix":""}],"id":"ITEM-1","issued":{"date-parts":[["2023"]]},"publisher":"Edizioni Nuova Cultura","title":"The Zone of Proximal Development (ZDP) in the school education and clinical practice: Proceedings of the symposium for the 9th Intercontinental Convention of Psychology Hominis 2023","type":"book"},"uris":["http://www.mendeley.com/documents/?uuid=246feb17-7aea-4a55-b45b-7874efc10164"]}],"mendeley":{"formattedCitation":"(Benvenuto 2023)","manualFormatting":"(Benvenuto 2023;","plainTextFormattedCitation":"(Benvenuto 2023)","previouslyFormattedCitation":"(Benvenuto 2023)"},"properties":{"noteIndex":0},"schema":"https://github.com/citation-style-language/schema/raw/master/csl-citation.json"}</w:instrText>
      </w:r>
      <w:r w:rsidRPr="000A65BA">
        <w:rPr>
          <w:lang w:eastAsia="en-US"/>
        </w:rPr>
        <w:fldChar w:fldCharType="separate"/>
      </w:r>
      <w:r w:rsidRPr="000A65BA">
        <w:rPr>
          <w:noProof/>
          <w:lang w:eastAsia="en-US"/>
        </w:rPr>
        <w:t xml:space="preserve">(Benvenuto </w:t>
      </w:r>
      <w:hyperlink w:anchor="Benvenuto" w:history="1">
        <w:r w:rsidRPr="000A65BA">
          <w:rPr>
            <w:rStyle w:val="Hyperlink"/>
            <w:noProof/>
            <w:u w:val="none"/>
            <w:lang w:eastAsia="en-US"/>
          </w:rPr>
          <w:t>2023</w:t>
        </w:r>
      </w:hyperlink>
      <w:r w:rsidRPr="000A65BA">
        <w:rPr>
          <w:noProof/>
          <w:lang w:eastAsia="en-US"/>
        </w:rPr>
        <w:t>;</w:t>
      </w:r>
      <w:r w:rsidRPr="000A65BA">
        <w:rPr>
          <w:lang w:eastAsia="en-US"/>
        </w:rPr>
        <w:fldChar w:fldCharType="end"/>
      </w:r>
      <w:r w:rsidRPr="000A65BA">
        <w:rPr>
          <w:lang w:eastAsia="en-US"/>
        </w:rPr>
        <w:t xml:space="preserve"> </w:t>
      </w:r>
      <w:r w:rsidRPr="000A65BA">
        <w:rPr>
          <w:lang w:eastAsia="en-US"/>
        </w:rPr>
        <w:fldChar w:fldCharType="begin" w:fldLock="1"/>
      </w:r>
      <w:r w:rsidRPr="000A65BA">
        <w:rPr>
          <w:lang w:eastAsia="en-US"/>
        </w:rPr>
        <w:instrText>ADDIN CSL_CITATION {"citationItems":[{"id":"ITEM-1","itemData":{"DOI":"10.30862/jhm.v2i2.69","author":[{"dropping-particle":"","family":"Tinungki","given":"Georgina Maria","non-dropping-particle":"","parse-names":false,"suffix":""}],"container-title":"Journal of Honai Math","id":"ITEM-1","issue":"2","issued":{"date-parts":[["2019"]]},"page":"129-142","title":"Zone Proximal Development Gives a New Meaning To the Students’ Intelligence in Statistical Method Lesson","type":"article-journal","volume":"2"},"uris":["http://www.mendeley.com/documents/?uuid=6850d10e-22d0-4735-b823-4e461b956dec"]}],"mendeley":{"formattedCitation":"(Tinungki 2019)","manualFormatting":"Tinungki 2019)","plainTextFormattedCitation":"(Tinungki 2019)","previouslyFormattedCitation":"(Tinungki 2019)"},"properties":{"noteIndex":0},"schema":"https://github.com/citation-style-language/schema/raw/master/csl-citation.json"}</w:instrText>
      </w:r>
      <w:r w:rsidRPr="000A65BA">
        <w:rPr>
          <w:lang w:eastAsia="en-US"/>
        </w:rPr>
        <w:fldChar w:fldCharType="separate"/>
      </w:r>
      <w:r w:rsidRPr="000A65BA">
        <w:rPr>
          <w:noProof/>
          <w:lang w:eastAsia="en-US"/>
        </w:rPr>
        <w:t xml:space="preserve">Tinungki </w:t>
      </w:r>
      <w:hyperlink w:anchor="Tinungki" w:history="1">
        <w:r w:rsidRPr="000A65BA">
          <w:rPr>
            <w:rStyle w:val="Hyperlink"/>
            <w:noProof/>
            <w:u w:val="none"/>
            <w:lang w:eastAsia="en-US"/>
          </w:rPr>
          <w:t>2019</w:t>
        </w:r>
      </w:hyperlink>
      <w:r w:rsidRPr="000A65BA">
        <w:rPr>
          <w:noProof/>
          <w:lang w:eastAsia="en-US"/>
        </w:rPr>
        <w:t>)</w:t>
      </w:r>
      <w:r w:rsidRPr="000A65BA">
        <w:rPr>
          <w:lang w:eastAsia="en-US"/>
        </w:rPr>
        <w:fldChar w:fldCharType="end"/>
      </w:r>
      <w:r w:rsidRPr="000A65BA">
        <w:rPr>
          <w:lang w:eastAsia="en-US"/>
        </w:rPr>
        <w:t>. The zones of intellectual development are: (1) full dependence; (2) less dependence; (3) automatization (initial independence); (4) D-automatization (perfect independence). Zones 1 and 2 have sparked the birth of a collaborative learning model. While the entire intellectual development zone contributes positively to the development of acceleration and escalation programs by tracing the talents and interests of generations who have above-average levels of intelligence, it also serves as a psychological-academic foundation for formulating Independent Learning-Independent Campus (MBKM).</w:t>
      </w:r>
    </w:p>
    <w:p w14:paraId="235B4BA5" w14:textId="244ED0D0"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 xml:space="preserve">A similar study was also carried out by Howard Gardner by polarizing the left and right brains as zones of intelligence, known as the theory of multiple intelligences (MI). A theory of the eight human intelligences, including linguistic, mathematical, visual, kinesthetic, musical, intrapersonal, interpersonal, and naturalistic. Admirers of this theory claim that MI has existed to correct the established conditions of IQ theory with limited coverage that only covers the four intelligences: verbal, logical, visual, and intrapersonal </w:t>
      </w:r>
      <w:r w:rsidRPr="000A65BA">
        <w:rPr>
          <w:lang w:eastAsia="en-US"/>
        </w:rPr>
        <w:fldChar w:fldCharType="begin" w:fldLock="1"/>
      </w:r>
      <w:r w:rsidRPr="000A65BA">
        <w:rPr>
          <w:lang w:eastAsia="en-US"/>
        </w:rPr>
        <w:instrText>ADDIN CSL_CITATION {"citationItems":[{"id":"ITEM-1","itemData":{"DOI":"10.1177/2158244018809216","author":[{"dropping-particle":"","family":"Yaumi","given":"Muhammad","non-dropping-particle":"","parse-names":false,"suffix":""},{"dropping-particle":"","family":"Sirate","given":"Sitti Fatimah Sangkala","non-dropping-particle":"","parse-names":false,"suffix":""},{"dropping-particle":"","family":"Patak","given":"Andi Anto","non-dropping-particle":"","parse-names":false,"suffix":""}],"container-title":"SAGE Open","id":"ITEM-1","issue":"4","issued":{"date-parts":[["2018"]]},"title":"Investigating multiple intelligence-based instructions approach on performance improvement of Indonesian elementary madrasah teachers","type":"article-journal","volume":"8"},"uris":["http://www.mendeley.com/documents/?uuid=37827009-ac69-4503-8f34-bf02a93ab2b7"]}],"mendeley":{"formattedCitation":"(Yaumi, Sirate, and Patak 2018)","manualFormatting":"(Yaumi, Sirate, and Patak 2018;","plainTextFormattedCitation":"(Yaumi, Sirate, and Patak 2018)","previouslyFormattedCitation":"(Yaumi, Sirate, and Patak 2018)"},"properties":{"noteIndex":0},"schema":"https://github.com/citation-style-language/schema/raw/master/csl-citation.json"}</w:instrText>
      </w:r>
      <w:r w:rsidRPr="000A65BA">
        <w:rPr>
          <w:lang w:eastAsia="en-US"/>
        </w:rPr>
        <w:fldChar w:fldCharType="separate"/>
      </w:r>
      <w:r w:rsidRPr="000A65BA">
        <w:rPr>
          <w:noProof/>
          <w:lang w:eastAsia="en-US"/>
        </w:rPr>
        <w:t xml:space="preserve">(Yaumi, Sirate, and Patak </w:t>
      </w:r>
      <w:hyperlink w:anchor="YaumiSitti" w:history="1">
        <w:r w:rsidRPr="000A65BA">
          <w:rPr>
            <w:rStyle w:val="Hyperlink"/>
            <w:noProof/>
            <w:u w:val="none"/>
            <w:lang w:eastAsia="en-US"/>
          </w:rPr>
          <w:t>2018</w:t>
        </w:r>
      </w:hyperlink>
      <w:r w:rsidRPr="000A65BA">
        <w:rPr>
          <w:noProof/>
          <w:lang w:eastAsia="en-US"/>
        </w:rPr>
        <w:t>;</w:t>
      </w:r>
      <w:r w:rsidRPr="000A65BA">
        <w:rPr>
          <w:lang w:eastAsia="en-US"/>
        </w:rPr>
        <w:fldChar w:fldCharType="end"/>
      </w:r>
      <w:r w:rsidRPr="000A65BA">
        <w:rPr>
          <w:lang w:eastAsia="en-US"/>
        </w:rPr>
        <w:t xml:space="preserve"> </w:t>
      </w:r>
      <w:r w:rsidRPr="000A65BA">
        <w:rPr>
          <w:lang w:eastAsia="en-US"/>
        </w:rPr>
        <w:fldChar w:fldCharType="begin" w:fldLock="1"/>
      </w:r>
      <w:r w:rsidRPr="000A65BA">
        <w:rPr>
          <w:lang w:eastAsia="en-US"/>
        </w:rPr>
        <w:instrText>ADDIN CSL_CITATION {"citationItems":[{"id":"ITEM-1","itemData":{"author":[{"dropping-particle":"","family":"Artvinli","given":"Eyüp","non-dropping-particle":"","parse-names":false,"suffix":""},{"dropping-particle":"","family":"Dönmez","given":"Leyla","non-dropping-particle":"","parse-names":false,"suffix":""}],"container-title":"Proceedings Book","id":"ITEM-1","issued":{"date-parts":[["2020"]]},"page":"68","title":"IQ Levels in Geography of Preschool Students Multiple Intelligence Types","type":"article-journal"},"uris":["http://www.mendeley.com/documents/?uuid=d0511bb9-5b5a-481b-80a2-d4b120ee8280"]}],"mendeley":{"formattedCitation":"(Artvinli and Dönmez 2020)","manualFormatting":"Artvinli and Dönmez 2020)","plainTextFormattedCitation":"(Artvinli and Dönmez 2020)","previouslyFormattedCitation":"(Artvinli and Dönmez 2020)"},"properties":{"noteIndex":0},"schema":"https://github.com/citation-style-language/schema/raw/master/csl-citation.json"}</w:instrText>
      </w:r>
      <w:r w:rsidRPr="000A65BA">
        <w:rPr>
          <w:lang w:eastAsia="en-US"/>
        </w:rPr>
        <w:fldChar w:fldCharType="separate"/>
      </w:r>
      <w:r w:rsidRPr="000A65BA">
        <w:rPr>
          <w:noProof/>
          <w:lang w:eastAsia="en-US"/>
        </w:rPr>
        <w:t xml:space="preserve">Artvinli and Dönmez </w:t>
      </w:r>
      <w:hyperlink w:anchor="Artvinli" w:history="1">
        <w:r w:rsidRPr="000A65BA">
          <w:rPr>
            <w:rStyle w:val="Hyperlink"/>
            <w:noProof/>
            <w:u w:val="none"/>
            <w:lang w:eastAsia="en-US"/>
          </w:rPr>
          <w:t>2020</w:t>
        </w:r>
      </w:hyperlink>
      <w:r w:rsidRPr="000A65BA">
        <w:rPr>
          <w:noProof/>
          <w:lang w:eastAsia="en-US"/>
        </w:rPr>
        <w:t>)</w:t>
      </w:r>
      <w:r w:rsidRPr="000A65BA">
        <w:rPr>
          <w:lang w:eastAsia="en-US"/>
        </w:rPr>
        <w:fldChar w:fldCharType="end"/>
      </w:r>
      <w:r w:rsidRPr="000A65BA">
        <w:rPr>
          <w:lang w:eastAsia="en-US"/>
        </w:rPr>
        <w:t xml:space="preserve">. Later, the MI theory was adopted in educational institutions throughout the United States through the Harvard Project Zero program </w:t>
      </w:r>
      <w:r w:rsidRPr="000A65BA">
        <w:rPr>
          <w:lang w:eastAsia="en-US"/>
        </w:rPr>
        <w:fldChar w:fldCharType="begin" w:fldLock="1"/>
      </w:r>
      <w:r w:rsidRPr="000A65BA">
        <w:rPr>
          <w:lang w:eastAsia="en-US"/>
        </w:rPr>
        <w:instrText>ADDIN CSL_CITATION {"citationItems":[{"id":"ITEM-1","itemData":{"ISBN":"0807782459","author":[{"dropping-particle":"","family":"Gardner","given":"Howard","non-dropping-particle":"","parse-names":false,"suffix":""}],"id":"ITEM-1","issued":{"date-parts":[["2024"]]},"publisher":"Teachers College Press","title":"The Essential Howard Gardner on Education","type":"book"},"uris":["http://www.mendeley.com/documents/?uuid=263b5a5d-7200-48bb-b622-56626a0b6be4"]}],"mendeley":{"formattedCitation":"(Gardner 2024)","plainTextFormattedCitation":"(Gardner 2024)","previouslyFormattedCitation":"(Gardner 2024)"},"properties":{"noteIndex":0},"schema":"https://github.com/citation-style-language/schema/raw/master/csl-citation.json"}</w:instrText>
      </w:r>
      <w:r w:rsidRPr="000A65BA">
        <w:rPr>
          <w:lang w:eastAsia="en-US"/>
        </w:rPr>
        <w:fldChar w:fldCharType="separate"/>
      </w:r>
      <w:r w:rsidRPr="000A65BA">
        <w:rPr>
          <w:noProof/>
          <w:lang w:eastAsia="en-US"/>
        </w:rPr>
        <w:t xml:space="preserve">(Gardner </w:t>
      </w:r>
      <w:hyperlink w:anchor="Gardner" w:history="1">
        <w:r w:rsidRPr="000A65BA">
          <w:rPr>
            <w:rStyle w:val="Hyperlink"/>
            <w:noProof/>
            <w:u w:val="none"/>
            <w:lang w:eastAsia="en-US"/>
          </w:rPr>
          <w:t>2024</w:t>
        </w:r>
      </w:hyperlink>
      <w:r w:rsidRPr="000A65BA">
        <w:rPr>
          <w:noProof/>
          <w:lang w:eastAsia="en-US"/>
        </w:rPr>
        <w:t>)</w:t>
      </w:r>
      <w:r w:rsidRPr="000A65BA">
        <w:rPr>
          <w:lang w:eastAsia="en-US"/>
        </w:rPr>
        <w:fldChar w:fldCharType="end"/>
      </w:r>
      <w:r w:rsidRPr="000A65BA">
        <w:rPr>
          <w:lang w:eastAsia="en-US"/>
        </w:rPr>
        <w:t xml:space="preserve">. The author conducted research related to Project Zero at nine schools in the state of Ohio, USA, </w:t>
      </w:r>
      <w:r w:rsidRPr="000A65BA">
        <w:rPr>
          <w:lang w:eastAsia="en-US"/>
        </w:rPr>
        <w:lastRenderedPageBreak/>
        <w:t xml:space="preserve">between 2010-2011, which later became a book entitled Multiple Intelligence-Based Learning </w:t>
      </w:r>
      <w:r w:rsidRPr="000A65BA">
        <w:rPr>
          <w:lang w:eastAsia="en-US"/>
        </w:rPr>
        <w:fldChar w:fldCharType="begin" w:fldLock="1"/>
      </w:r>
      <w:r w:rsidRPr="000A65BA">
        <w:rPr>
          <w:lang w:eastAsia="en-US"/>
        </w:rPr>
        <w:instrText>ADDIN CSL_CITATION {"citationItems":[{"id":"ITEM-1","itemData":{"ISBN":"6235327668","author":[{"dropping-particle":"","family":"Nurani","given":"Yuliani","non-dropping-particle":"","parse-names":false,"suffix":""}],"id":"ITEM-1","issued":{"date-parts":[["2023"]]},"publisher":"UNJ PRESS","title":"Kurikulum Bermain Kreatif Berbasis Kecerdasan Jamak","type":"book"},"uris":["http://www.mendeley.com/documents/?uuid=5b1b3901-eb95-425d-9670-eab764884bbe"]}],"mendeley":{"formattedCitation":"(Nurani 2023)","manualFormatting":"(Nurani 2023;","plainTextFormattedCitation":"(Nurani 2023)","previouslyFormattedCitation":"(Nurani 2023)"},"properties":{"noteIndex":0},"schema":"https://github.com/citation-style-language/schema/raw/master/csl-citation.json"}</w:instrText>
      </w:r>
      <w:r w:rsidRPr="000A65BA">
        <w:rPr>
          <w:lang w:eastAsia="en-US"/>
        </w:rPr>
        <w:fldChar w:fldCharType="separate"/>
      </w:r>
      <w:r w:rsidRPr="000A65BA">
        <w:rPr>
          <w:noProof/>
          <w:lang w:eastAsia="en-US"/>
        </w:rPr>
        <w:t xml:space="preserve">(Nurani </w:t>
      </w:r>
      <w:hyperlink w:anchor="Nurani" w:history="1">
        <w:r w:rsidRPr="000A65BA">
          <w:rPr>
            <w:rStyle w:val="Hyperlink"/>
            <w:noProof/>
            <w:u w:val="none"/>
            <w:lang w:eastAsia="en-US"/>
          </w:rPr>
          <w:t>2023</w:t>
        </w:r>
      </w:hyperlink>
      <w:r w:rsidRPr="000A65BA">
        <w:rPr>
          <w:noProof/>
          <w:lang w:eastAsia="en-US"/>
        </w:rPr>
        <w:t>;</w:t>
      </w:r>
      <w:r w:rsidRPr="000A65BA">
        <w:rPr>
          <w:lang w:eastAsia="en-US"/>
        </w:rPr>
        <w:fldChar w:fldCharType="end"/>
      </w:r>
      <w:r w:rsidRPr="000A65BA">
        <w:rPr>
          <w:lang w:eastAsia="en-US"/>
        </w:rPr>
        <w:t xml:space="preserve"> </w:t>
      </w:r>
      <w:r w:rsidRPr="000A65BA">
        <w:rPr>
          <w:lang w:eastAsia="en-US"/>
        </w:rPr>
        <w:fldChar w:fldCharType="begin" w:fldLock="1"/>
      </w:r>
      <w:r w:rsidRPr="000A65BA">
        <w:rPr>
          <w:lang w:eastAsia="en-US"/>
        </w:rPr>
        <w:instrText>ADDIN CSL_CITATION {"citationItems":[{"id":"ITEM-1","itemData":{"author":[{"dropping-particle":"","family":"Yaumi","given":"Muhammad","non-dropping-particle":"","parse-names":false,"suffix":""},{"dropping-particle":"","family":"Ibrahim","given":"N","non-dropping-particle":"","parse-names":false,"suffix":""}],"id":"ITEM-1","issued":{"date-parts":[["2013"]]},"publisher":"Kencana","publisher-place":"Jakarta","title":"Pembelajaran berbasis kecerdasan jamak","type":"book"},"uris":["http://www.mendeley.com/documents/?uuid=ac018400-3594-4454-bda4-e5983b0bcbd3"]}],"mendeley":{"formattedCitation":"(Yaumi and Ibrahim 2013)","manualFormatting":"Yaumi and Ibrahim 2013)","plainTextFormattedCitation":"(Yaumi and Ibrahim 2013)","previouslyFormattedCitation":"(Yaumi and Ibrahim 2013)"},"properties":{"noteIndex":0},"schema":"https://github.com/citation-style-language/schema/raw/master/csl-citation.json"}</w:instrText>
      </w:r>
      <w:r w:rsidRPr="000A65BA">
        <w:rPr>
          <w:lang w:eastAsia="en-US"/>
        </w:rPr>
        <w:fldChar w:fldCharType="separate"/>
      </w:r>
      <w:r w:rsidRPr="000A65BA">
        <w:rPr>
          <w:noProof/>
          <w:lang w:eastAsia="en-US"/>
        </w:rPr>
        <w:t xml:space="preserve">Yaumi and Ibrahim </w:t>
      </w:r>
      <w:hyperlink w:anchor="Yaumi" w:history="1">
        <w:r w:rsidRPr="000A65BA">
          <w:rPr>
            <w:rStyle w:val="Hyperlink"/>
            <w:noProof/>
            <w:u w:val="none"/>
            <w:lang w:eastAsia="en-US"/>
          </w:rPr>
          <w:t>2013</w:t>
        </w:r>
      </w:hyperlink>
      <w:r w:rsidRPr="000A65BA">
        <w:rPr>
          <w:noProof/>
          <w:lang w:eastAsia="en-US"/>
        </w:rPr>
        <w:t>)</w:t>
      </w:r>
      <w:r w:rsidRPr="000A65BA">
        <w:rPr>
          <w:lang w:eastAsia="en-US"/>
        </w:rPr>
        <w:fldChar w:fldCharType="end"/>
      </w:r>
      <w:r w:rsidRPr="000A65BA">
        <w:rPr>
          <w:lang w:eastAsia="en-US"/>
        </w:rPr>
        <w:t>.</w:t>
      </w:r>
    </w:p>
    <w:p w14:paraId="0071B56A" w14:textId="1FF6051D"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Although classical studies on IQ, intellectual intelligence, and multiple intelligences have been proven to build human creativity and change the world’s paradigm of scientific progress, they have not reflected Aristotle</w:t>
      </w:r>
      <w:r w:rsidR="00E43938">
        <w:rPr>
          <w:lang w:eastAsia="en-US"/>
        </w:rPr>
        <w:t>’</w:t>
      </w:r>
      <w:r w:rsidRPr="000A65BA">
        <w:rPr>
          <w:lang w:eastAsia="en-US"/>
        </w:rPr>
        <w:t>s ethical-constructive arguments previously described. Therefore, the ethical-spiritual dimension of education has not been specifically studied by previous researchers.</w:t>
      </w:r>
    </w:p>
    <w:p w14:paraId="25494707" w14:textId="77777777"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This study highlights the importance of developing heart education (human intelligence) in 21</w:t>
      </w:r>
      <w:r w:rsidRPr="000A65BA">
        <w:rPr>
          <w:vertAlign w:val="superscript"/>
          <w:lang w:eastAsia="en-US"/>
        </w:rPr>
        <w:t>st</w:t>
      </w:r>
      <w:r w:rsidRPr="000A65BA">
        <w:rPr>
          <w:lang w:eastAsia="en-US"/>
        </w:rPr>
        <w:t>-century education. The sub-discussions are focused on human and artificial intelligences and the ethical-spiritual dimension of 21</w:t>
      </w:r>
      <w:r w:rsidRPr="000A65BA">
        <w:rPr>
          <w:vertAlign w:val="superscript"/>
          <w:lang w:eastAsia="en-US"/>
        </w:rPr>
        <w:t>st</w:t>
      </w:r>
      <w:r w:rsidRPr="000A65BA">
        <w:rPr>
          <w:lang w:eastAsia="en-US"/>
        </w:rPr>
        <w:t>-century education. The focus of this discussion is very important because it analyzes the artificial intelligence taming model in a humane and dignified manner through the development of the ethical-spiritual dimension of education.</w:t>
      </w:r>
    </w:p>
    <w:p w14:paraId="07368EC5" w14:textId="4D52053C"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This type of research is a literature study. The data sources consist of journals and books that discuss human intelligence, artificial intelligence, and the ethical-spiritual dimensions of 21</w:t>
      </w:r>
      <w:r w:rsidRPr="000A65BA">
        <w:rPr>
          <w:vertAlign w:val="superscript"/>
          <w:lang w:eastAsia="en-US"/>
        </w:rPr>
        <w:t>st</w:t>
      </w:r>
      <w:r w:rsidRPr="000A65BA">
        <w:rPr>
          <w:lang w:eastAsia="en-US"/>
        </w:rPr>
        <w:t>-century education. Data was collected using documentation techniques and then analyzed using content analysis techniques.</w:t>
      </w:r>
    </w:p>
    <w:p w14:paraId="530FD586" w14:textId="77777777" w:rsidR="000A65BA" w:rsidRPr="000A65BA" w:rsidRDefault="000A65BA" w:rsidP="000A65BA">
      <w:pPr>
        <w:autoSpaceDE w:val="0"/>
        <w:autoSpaceDN w:val="0"/>
        <w:adjustRightInd w:val="0"/>
        <w:ind w:firstLine="720"/>
        <w:jc w:val="both"/>
      </w:pPr>
    </w:p>
    <w:p w14:paraId="217F4F7C" w14:textId="77777777" w:rsidR="000A65BA" w:rsidRPr="000A65BA" w:rsidRDefault="000A65BA" w:rsidP="000A65BA">
      <w:pPr>
        <w:tabs>
          <w:tab w:val="left" w:pos="340"/>
        </w:tabs>
        <w:spacing w:line="276" w:lineRule="auto"/>
        <w:rPr>
          <w:b/>
          <w:bCs/>
          <w:lang w:eastAsia="en-US"/>
        </w:rPr>
      </w:pPr>
      <w:r w:rsidRPr="000A65BA">
        <w:rPr>
          <w:b/>
          <w:caps/>
        </w:rPr>
        <w:t>HUMAN AND ARTIFICIAL INTELLIGENCES</w:t>
      </w:r>
      <w:r w:rsidRPr="000A65BA">
        <w:rPr>
          <w:b/>
          <w:bCs/>
          <w:lang w:eastAsia="en-US"/>
        </w:rPr>
        <w:t xml:space="preserve"> </w:t>
      </w:r>
    </w:p>
    <w:p w14:paraId="2C190318" w14:textId="31C4CA1A" w:rsidR="000A65BA" w:rsidRPr="000A65BA" w:rsidRDefault="000A65BA" w:rsidP="000A65BA">
      <w:pPr>
        <w:autoSpaceDE w:val="0"/>
        <w:autoSpaceDN w:val="0"/>
        <w:adjustRightInd w:val="0"/>
        <w:spacing w:line="276" w:lineRule="auto"/>
        <w:ind w:firstLine="720"/>
        <w:jc w:val="both"/>
        <w:rPr>
          <w:lang w:eastAsia="en-US"/>
        </w:rPr>
      </w:pPr>
      <w:r w:rsidRPr="000A65BA">
        <w:rPr>
          <w:lang w:val="sv-SE"/>
        </w:rPr>
        <w:t>Most of the United States</w:t>
      </w:r>
      <w:r w:rsidR="00E43938">
        <w:rPr>
          <w:lang w:val="sv-SE"/>
        </w:rPr>
        <w:t>’</w:t>
      </w:r>
      <w:r w:rsidRPr="000A65BA">
        <w:rPr>
          <w:lang w:val="sv-SE"/>
        </w:rPr>
        <w:t xml:space="preserve"> scientists and academics attended the 1948 American Psychological Association Convention held in Boston. Outside of the official agenda of the convention, scientists held informal dialogic meetings to reflect on and evaluate 172 years of education and scientific development since the United States</w:t>
      </w:r>
      <w:r w:rsidR="00E43938">
        <w:rPr>
          <w:lang w:val="sv-SE"/>
        </w:rPr>
        <w:t>’</w:t>
      </w:r>
      <w:r w:rsidRPr="000A65BA">
        <w:rPr>
          <w:lang w:val="sv-SE"/>
        </w:rPr>
        <w:t xml:space="preserve"> independence in 1776. The meeting gave birth to a new idea about</w:t>
      </w:r>
      <w:r w:rsidR="00E43938">
        <w:rPr>
          <w:lang w:val="sv-SE"/>
        </w:rPr>
        <w:t xml:space="preserve"> </w:t>
      </w:r>
      <w:r w:rsidR="00E43938">
        <w:rPr>
          <w:lang w:eastAsia="en-US"/>
        </w:rPr>
        <w:t>“</w:t>
      </w:r>
      <w:r w:rsidR="00E43938">
        <w:rPr>
          <w:lang w:val="sv-SE"/>
        </w:rPr>
        <w:t>U</w:t>
      </w:r>
      <w:r w:rsidRPr="000A65BA">
        <w:rPr>
          <w:lang w:val="sv-SE"/>
        </w:rPr>
        <w:t xml:space="preserve">rgency Taxonomy of Educational Objectives” as a basic framework in educational development that began with a national conference that was held in 1949–1953. During the five years that the conference lasted, the organizing committee succeeded in formulating a new formulation of educational goals in three domains: cognitive, affective, and psychomotor </w:t>
      </w:r>
      <w:r w:rsidRPr="000A65BA">
        <w:rPr>
          <w:lang w:val="sv-SE"/>
        </w:rPr>
        <w:fldChar w:fldCharType="begin" w:fldLock="1"/>
      </w:r>
      <w:r w:rsidRPr="000A65BA">
        <w:rPr>
          <w:lang w:val="sv-SE"/>
        </w:rPr>
        <w:instrText>ADDIN CSL_CITATION {"citationItems":[{"id":"ITEM-1","itemData":{"ISSN":"2988-4926","author":[{"dropping-particle":"","family":"Pranajaya","given":"Syatria Adymas","non-dropping-particle":"","parse-names":false,"suffix":""},{"dropping-particle":"","family":"Idris","given":"Jamaluddin","non-dropping-particle":"","parse-names":false,"suffix":""},{"dropping-particle":"","family":"Abidin","given":"Zainal","non-dropping-particle":"","parse-names":false,"suffix":""}],"container-title":"Sinergi International Journal of Education","id":"ITEM-1","issue":"2","issued":{"date-parts":[["2023"]]},"page":"95-108","title":"Integration of Cognitive, Affective, and Psychomotor Domain Scoring in Islamic Religious Education","type":"article-journal","volume":"1"},"uris":["http://www.mendeley.com/documents/?uuid=f0d5159e-2a47-4fc7-87cb-cc0868e1bfbe"]}],"mendeley":{"formattedCitation":"(Pranajaya, Idris, and Abidin 2023)","manualFormatting":"(Pranajaya, Idris, and Abidin 2023;","plainTextFormattedCitation":"(Pranajaya, Idris, and Abidin 2023)","previouslyFormattedCitation":"(Pranajaya, Idris, and Abidin 2023)"},"properties":{"noteIndex":0},"schema":"https://github.com/citation-style-language/schema/raw/master/csl-citation.json"}</w:instrText>
      </w:r>
      <w:r w:rsidRPr="000A65BA">
        <w:rPr>
          <w:lang w:val="sv-SE"/>
        </w:rPr>
        <w:fldChar w:fldCharType="separate"/>
      </w:r>
      <w:r w:rsidRPr="000A65BA">
        <w:rPr>
          <w:noProof/>
          <w:lang w:val="sv-SE"/>
        </w:rPr>
        <w:t xml:space="preserve">(Pranajaya, Idris, and Abidin </w:t>
      </w:r>
      <w:hyperlink w:anchor="Pranajaya" w:history="1">
        <w:r w:rsidRPr="000A65BA">
          <w:rPr>
            <w:rStyle w:val="Hyperlink"/>
            <w:noProof/>
            <w:u w:val="none"/>
            <w:lang w:val="sv-SE"/>
          </w:rPr>
          <w:t>2023</w:t>
        </w:r>
      </w:hyperlink>
      <w:r w:rsidRPr="000A65BA">
        <w:rPr>
          <w:noProof/>
          <w:lang w:val="sv-SE"/>
        </w:rPr>
        <w:t>;</w:t>
      </w:r>
      <w:r w:rsidRPr="000A65BA">
        <w:rPr>
          <w:lang w:val="sv-SE"/>
        </w:rPr>
        <w:fldChar w:fldCharType="end"/>
      </w:r>
      <w:r w:rsidRPr="000A65BA">
        <w:rPr>
          <w:lang w:val="sv-SE"/>
        </w:rPr>
        <w:t xml:space="preserve"> </w:t>
      </w:r>
      <w:r w:rsidRPr="000A65BA">
        <w:rPr>
          <w:lang w:val="sv-SE"/>
        </w:rPr>
        <w:fldChar w:fldCharType="begin" w:fldLock="1"/>
      </w:r>
      <w:r w:rsidRPr="000A65BA">
        <w:rPr>
          <w:lang w:val="sv-SE"/>
        </w:rPr>
        <w:instrText>ADDIN CSL_CITATION {"citationItems":[{"id":"ITEM-1","itemData":{"author":[{"dropping-particle":"","family":"Mallillin","given":"Leovigildo Lito D","non-dropping-particle":"","parse-names":false,"suffix":""}],"container-title":"Journal of Educational System","id":"ITEM-1","issue":"1","issued":{"date-parts":[["2020"]]},"page":"1-11","title":"Different Domains in Learning and the Academic Performance of the Students","type":"article-journal","volume":"4"},"uris":["http://www.mendeley.com/documents/?uuid=47baad5f-e22c-475f-be2c-615c8cc3568d"]}],"mendeley":{"formattedCitation":"(Mallillin 2020)","manualFormatting":"Mallillin 2020)","plainTextFormattedCitation":"(Mallillin 2020)","previouslyFormattedCitation":"(Mallillin 2020)"},"properties":{"noteIndex":0},"schema":"https://github.com/citation-style-language/schema/raw/master/csl-citation.json"}</w:instrText>
      </w:r>
      <w:r w:rsidRPr="000A65BA">
        <w:rPr>
          <w:lang w:val="sv-SE"/>
        </w:rPr>
        <w:fldChar w:fldCharType="separate"/>
      </w:r>
      <w:r w:rsidRPr="000A65BA">
        <w:rPr>
          <w:noProof/>
          <w:lang w:val="sv-SE"/>
        </w:rPr>
        <w:t xml:space="preserve">Mallillin </w:t>
      </w:r>
      <w:hyperlink w:anchor="Mallillin" w:history="1">
        <w:r w:rsidRPr="000A65BA">
          <w:rPr>
            <w:rStyle w:val="Hyperlink"/>
            <w:noProof/>
            <w:u w:val="none"/>
            <w:lang w:val="sv-SE"/>
          </w:rPr>
          <w:t>2020</w:t>
        </w:r>
      </w:hyperlink>
      <w:r w:rsidRPr="000A65BA">
        <w:rPr>
          <w:noProof/>
          <w:lang w:val="sv-SE"/>
        </w:rPr>
        <w:t>)</w:t>
      </w:r>
      <w:r w:rsidRPr="000A65BA">
        <w:rPr>
          <w:lang w:val="sv-SE"/>
        </w:rPr>
        <w:fldChar w:fldCharType="end"/>
      </w:r>
      <w:r w:rsidRPr="000A65BA">
        <w:rPr>
          <w:lang w:val="sv-SE"/>
        </w:rPr>
        <w:t xml:space="preserve">. The standard formulation of the cognitive domain can be published officially under the coordination of Benjamin S. Bloom in 1956; for the affective domain, under the coordination of David R. Krathwohl in 1956 </w:t>
      </w:r>
      <w:r w:rsidRPr="000A65BA">
        <w:rPr>
          <w:lang w:val="sv-SE"/>
        </w:rPr>
        <w:fldChar w:fldCharType="begin" w:fldLock="1"/>
      </w:r>
      <w:r w:rsidRPr="000A65BA">
        <w:rPr>
          <w:lang w:val="sv-SE"/>
        </w:rPr>
        <w:instrText>ADDIN CSL_CITATION {"citationItems":[{"id":"ITEM-1","itemData":{"ISSN":"2641-7995","author":[{"dropping-particle":"","family":"Hoque","given":"Shahjada Syed Irfanul","non-dropping-particle":"","parse-names":false,"suffix":""},{"dropping-particle":"","family":"Chowdhury","given":"Ali Azgar","non-dropping-particle":"","parse-names":false,"suffix":""},{"dropping-particle":"","family":"Hossen","given":"Md Rabiul","non-dropping-particle":"","parse-names":false,"suffix":""},{"dropping-particle":"","family":"Arjumand","given":"Dina","non-dropping-particle":"","parse-names":false,"suffix":""}],"container-title":"American International Journal of Education and Linguistics Research","id":"ITEM-1","issue":"1","issued":{"date-parts":[["2021"]]},"page":"31-38","title":"Can tailoring skills be delivered through e-learning platform; perspective of the three-learning domains (cognitive, affective and psychomotor domain)","type":"article-journal","volume":"4"},"uris":["http://www.mendeley.com/documents/?uuid=fb5852d1-4e16-4838-93af-994ee8ad4e16"]}],"mendeley":{"formattedCitation":"(Hoque et al. 2021)","plainTextFormattedCitation":"(Hoque et al. 2021)","previouslyFormattedCitation":"(Hoque et al. 2021)"},"properties":{"noteIndex":0},"schema":"https://github.com/citation-style-language/schema/raw/master/csl-citation.json"}</w:instrText>
      </w:r>
      <w:r w:rsidRPr="000A65BA">
        <w:rPr>
          <w:lang w:val="sv-SE"/>
        </w:rPr>
        <w:fldChar w:fldCharType="separate"/>
      </w:r>
      <w:r w:rsidRPr="000A65BA">
        <w:rPr>
          <w:noProof/>
          <w:lang w:val="sv-SE"/>
        </w:rPr>
        <w:t xml:space="preserve">(Hoque et al. </w:t>
      </w:r>
      <w:hyperlink w:anchor="Hoque" w:history="1">
        <w:r w:rsidRPr="000A65BA">
          <w:rPr>
            <w:rStyle w:val="Hyperlink"/>
            <w:noProof/>
            <w:u w:val="none"/>
            <w:lang w:val="sv-SE"/>
          </w:rPr>
          <w:t>2021</w:t>
        </w:r>
      </w:hyperlink>
      <w:r w:rsidRPr="000A65BA">
        <w:rPr>
          <w:noProof/>
          <w:lang w:val="sv-SE"/>
        </w:rPr>
        <w:t>)</w:t>
      </w:r>
      <w:r w:rsidRPr="000A65BA">
        <w:rPr>
          <w:lang w:val="sv-SE"/>
        </w:rPr>
        <w:fldChar w:fldCharType="end"/>
      </w:r>
      <w:r w:rsidRPr="000A65BA">
        <w:rPr>
          <w:lang w:val="sv-SE"/>
        </w:rPr>
        <w:t xml:space="preserve">; and for the psychomotor domain, by Elizabeth Jane Simpson in 1966 and continued by Anita J. Harrow in 1972 </w:t>
      </w:r>
      <w:r w:rsidRPr="000A65BA">
        <w:rPr>
          <w:lang w:val="sv-SE"/>
        </w:rPr>
        <w:fldChar w:fldCharType="begin" w:fldLock="1"/>
      </w:r>
      <w:r w:rsidRPr="000A65BA">
        <w:rPr>
          <w:lang w:val="sv-SE"/>
        </w:rPr>
        <w:instrText>ADDIN CSL_CITATION {"citationItems":[{"id":"ITEM-1","itemData":{"ISSN":"2354-2160","author":[{"dropping-particle":"","family":"Dalkiran","given":"Oguzhan","non-dropping-particle":"","parse-names":false,"suffix":""},{"dropping-particle":"","family":"Eryigit","given":"Fatma","non-dropping-particle":"","parse-names":false,"suffix":""},{"dropping-particle":"","family":"Sivri","given":"Soner","non-dropping-particle":"","parse-names":false,"suffix":""}],"container-title":"African Educational Research Journal","id":"ITEM-1","issued":{"date-parts":[["2020"]]},"page":"327-334","publisher":"ERIC","title":"Comparison of the Effects of Constructivist Learning on Cognitive, Affective and Psychomotor Fields Applied in Physical Education Courses.","type":"article-journal","volume":"8"},"uris":["http://www.mendeley.com/documents/?uuid=7ffb8eb3-052b-4e2a-ad9a-b9c6b3f3b4d3"]}],"mendeley":{"formattedCitation":"(Dalkiran, Eryigit, and Sivri 2020)","plainTextFormattedCitation":"(Dalkiran, Eryigit, and Sivri 2020)","previouslyFormattedCitation":"(Dalkiran, Eryigit, and Sivri 2020)"},"properties":{"noteIndex":0},"schema":"https://github.com/citation-style-language/schema/raw/master/csl-citation.json"}</w:instrText>
      </w:r>
      <w:r w:rsidRPr="000A65BA">
        <w:rPr>
          <w:lang w:val="sv-SE"/>
        </w:rPr>
        <w:fldChar w:fldCharType="separate"/>
      </w:r>
      <w:r w:rsidRPr="000A65BA">
        <w:rPr>
          <w:noProof/>
          <w:lang w:val="sv-SE"/>
        </w:rPr>
        <w:t xml:space="preserve">(Dalkiran, Eryigit, and Sivri </w:t>
      </w:r>
      <w:hyperlink w:anchor="Dalkiran" w:history="1">
        <w:r w:rsidRPr="000A65BA">
          <w:rPr>
            <w:rStyle w:val="Hyperlink"/>
            <w:noProof/>
            <w:u w:val="none"/>
            <w:lang w:val="sv-SE"/>
          </w:rPr>
          <w:t>2020</w:t>
        </w:r>
      </w:hyperlink>
      <w:r w:rsidRPr="000A65BA">
        <w:rPr>
          <w:noProof/>
          <w:lang w:val="sv-SE"/>
        </w:rPr>
        <w:t>)</w:t>
      </w:r>
      <w:r w:rsidRPr="000A65BA">
        <w:rPr>
          <w:lang w:val="sv-SE"/>
        </w:rPr>
        <w:fldChar w:fldCharType="end"/>
      </w:r>
      <w:r w:rsidRPr="000A65BA">
        <w:rPr>
          <w:lang w:val="sv-SE"/>
        </w:rPr>
        <w:t xml:space="preserve">. In subsequent developments, the taxonomy of educational goals in the cognitive domain was revised by Anderson &amp; Krathwohl </w:t>
      </w:r>
      <w:r w:rsidRPr="000A65BA">
        <w:rPr>
          <w:lang w:val="sv-SE"/>
        </w:rPr>
        <w:fldChar w:fldCharType="begin" w:fldLock="1"/>
      </w:r>
      <w:r w:rsidRPr="000A65BA">
        <w:rPr>
          <w:lang w:val="sv-SE"/>
        </w:rPr>
        <w:instrText>ADDIN CSL_CITATION {"citationItems":[{"id":"ITEM-1","itemData":{"author":[{"dropping-particle":"","family":"Adijaya","given":"Made Aryawan","non-dropping-particle":"","parse-names":false,"suffix":""},{"dropping-particle":"","family":"Widiana","given":"I Wayan","non-dropping-particle":"","parse-names":false,"suffix":""},{"dropping-particle":"","family":"Agung Parwata","given":"I","non-dropping-particle":"","parse-names":false,"suffix":""},{"dropping-particle":"","family":"Suwela Antara","given":"I","non-dropping-particle":"","parse-names":false,"suffix":""}],"container-title":"International Journal of Educational Methodology","id":"ITEM-1","issue":"1","issued":{"date-parts":[["2023"]]},"page":"261-270","publisher":"ERIC","title":"Bloom's Taxonomy Revision-Oriented Learning Activities to Improve Procedural Capabilities and Learning Outcomes.","type":"article-journal","volume":"9"},"uris":["http://www.mendeley.com/documents/?uuid=6a600a44-4dc2-4f11-9ad2-f101a9f4b92e"]}],"mendeley":{"formattedCitation":"(Adijaya et al. 2023)","plainTextFormattedCitation":"(Adijaya et al. 2023)","previouslyFormattedCitation":"(Adijaya et al. 2023)"},"properties":{"noteIndex":0},"schema":"https://github.com/citation-style-language/schema/raw/master/csl-citation.json"}</w:instrText>
      </w:r>
      <w:r w:rsidRPr="000A65BA">
        <w:rPr>
          <w:lang w:val="sv-SE"/>
        </w:rPr>
        <w:fldChar w:fldCharType="separate"/>
      </w:r>
      <w:r w:rsidRPr="000A65BA">
        <w:rPr>
          <w:noProof/>
          <w:lang w:val="sv-SE"/>
        </w:rPr>
        <w:t xml:space="preserve">(Adijaya et al. </w:t>
      </w:r>
      <w:hyperlink w:anchor="Adijaya" w:history="1">
        <w:r w:rsidRPr="000A65BA">
          <w:rPr>
            <w:rStyle w:val="Hyperlink"/>
            <w:noProof/>
            <w:u w:val="none"/>
            <w:lang w:val="sv-SE"/>
          </w:rPr>
          <w:t>2023</w:t>
        </w:r>
      </w:hyperlink>
      <w:r w:rsidRPr="000A65BA">
        <w:rPr>
          <w:noProof/>
          <w:lang w:val="sv-SE"/>
        </w:rPr>
        <w:t>)</w:t>
      </w:r>
      <w:r w:rsidRPr="000A65BA">
        <w:rPr>
          <w:lang w:val="sv-SE"/>
        </w:rPr>
        <w:fldChar w:fldCharType="end"/>
      </w:r>
      <w:r w:rsidRPr="000A65BA">
        <w:rPr>
          <w:lang w:val="sv-SE"/>
        </w:rPr>
        <w:t xml:space="preserve"> by changing several levels of thinking, as shown in Figure 1 below</w:t>
      </w:r>
      <w:r w:rsidRPr="000A65BA">
        <w:rPr>
          <w:lang w:eastAsia="en-US"/>
        </w:rPr>
        <w:t>.</w:t>
      </w:r>
    </w:p>
    <w:p w14:paraId="5698684A" w14:textId="77777777" w:rsidR="000A65BA" w:rsidRPr="000A65BA" w:rsidRDefault="000A65BA" w:rsidP="000A65BA">
      <w:pPr>
        <w:autoSpaceDE w:val="0"/>
        <w:autoSpaceDN w:val="0"/>
        <w:adjustRightInd w:val="0"/>
        <w:spacing w:line="276" w:lineRule="auto"/>
        <w:jc w:val="center"/>
        <w:rPr>
          <w:lang w:eastAsia="en-US"/>
        </w:rPr>
      </w:pPr>
      <w:r w:rsidRPr="000A65BA">
        <w:lastRenderedPageBreak/>
        <w:t xml:space="preserve"> </w:t>
      </w:r>
      <w:r w:rsidRPr="000A65BA">
        <w:rPr>
          <w:noProof/>
        </w:rPr>
        <w:drawing>
          <wp:inline distT="0" distB="0" distL="0" distR="0" wp14:anchorId="03FE0F04" wp14:editId="4492D12A">
            <wp:extent cx="3321050" cy="1958340"/>
            <wp:effectExtent l="0" t="0" r="0" b="3810"/>
            <wp:docPr id="9666589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21050" cy="1958340"/>
                    </a:xfrm>
                    <a:prstGeom prst="rect">
                      <a:avLst/>
                    </a:prstGeom>
                    <a:noFill/>
                    <a:ln>
                      <a:noFill/>
                    </a:ln>
                  </pic:spPr>
                </pic:pic>
              </a:graphicData>
            </a:graphic>
          </wp:inline>
        </w:drawing>
      </w:r>
    </w:p>
    <w:p w14:paraId="2FE5BE0B" w14:textId="77777777" w:rsidR="000A65BA" w:rsidRPr="000A65BA" w:rsidRDefault="000A65BA" w:rsidP="000A65BA">
      <w:pPr>
        <w:suppressAutoHyphens w:val="0"/>
        <w:autoSpaceDE w:val="0"/>
        <w:autoSpaceDN w:val="0"/>
        <w:adjustRightInd w:val="0"/>
        <w:spacing w:line="276" w:lineRule="auto"/>
        <w:jc w:val="center"/>
        <w:rPr>
          <w:lang w:eastAsia="en-US"/>
        </w:rPr>
      </w:pPr>
      <w:r w:rsidRPr="000A65BA">
        <w:rPr>
          <w:b/>
          <w:bCs/>
          <w:lang w:eastAsia="en-US"/>
        </w:rPr>
        <w:t>Figure 1</w:t>
      </w:r>
      <w:r w:rsidRPr="000A65BA">
        <w:rPr>
          <w:lang w:eastAsia="en-US"/>
        </w:rPr>
        <w:t>. Cognitive Domain in Bloom’s Taxonomy and Anderson’s Revision</w:t>
      </w:r>
    </w:p>
    <w:p w14:paraId="1BB879B3" w14:textId="77777777"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The cognitive domain relates to the recognition of knowledge and the development of intellectual abilities and skills. Starting with lower-order thinking skills such as knowing, understanding, and applying up to higher-order thinking skills, including analyzing, evaluating, and creating. Indicators of educational success are not only focused on the cognitive domain but also on the achievement of the affective domain, as illustrated in Figure 2 below.</w:t>
      </w:r>
    </w:p>
    <w:p w14:paraId="0F21895E" w14:textId="77777777" w:rsidR="000A65BA" w:rsidRPr="000A65BA" w:rsidRDefault="000A65BA" w:rsidP="000A65BA">
      <w:pPr>
        <w:suppressAutoHyphens w:val="0"/>
        <w:autoSpaceDE w:val="0"/>
        <w:autoSpaceDN w:val="0"/>
        <w:adjustRightInd w:val="0"/>
        <w:rPr>
          <w:lang w:eastAsia="en-US"/>
        </w:rPr>
      </w:pPr>
      <w:r w:rsidRPr="000A65BA">
        <w:rPr>
          <w:noProof/>
        </w:rPr>
        <w:drawing>
          <wp:anchor distT="0" distB="0" distL="114300" distR="114300" simplePos="0" relativeHeight="251668480" behindDoc="0" locked="0" layoutInCell="1" allowOverlap="1" wp14:anchorId="4F6F0163" wp14:editId="70951797">
            <wp:simplePos x="0" y="0"/>
            <wp:positionH relativeFrom="margin">
              <wp:posOffset>-13335</wp:posOffset>
            </wp:positionH>
            <wp:positionV relativeFrom="paragraph">
              <wp:posOffset>3810</wp:posOffset>
            </wp:positionV>
            <wp:extent cx="5786120" cy="1995805"/>
            <wp:effectExtent l="0" t="0" r="5080" b="4445"/>
            <wp:wrapNone/>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86120" cy="1995805"/>
                    </a:xfrm>
                    <a:prstGeom prst="rect">
                      <a:avLst/>
                    </a:prstGeom>
                    <a:noFill/>
                  </pic:spPr>
                </pic:pic>
              </a:graphicData>
            </a:graphic>
            <wp14:sizeRelH relativeFrom="page">
              <wp14:pctWidth>0</wp14:pctWidth>
            </wp14:sizeRelH>
            <wp14:sizeRelV relativeFrom="page">
              <wp14:pctHeight>0</wp14:pctHeight>
            </wp14:sizeRelV>
          </wp:anchor>
        </w:drawing>
      </w:r>
    </w:p>
    <w:p w14:paraId="149F9D9D" w14:textId="77777777" w:rsidR="000A65BA" w:rsidRPr="000A65BA" w:rsidRDefault="000A65BA" w:rsidP="000A65BA">
      <w:pPr>
        <w:suppressAutoHyphens w:val="0"/>
        <w:autoSpaceDE w:val="0"/>
        <w:autoSpaceDN w:val="0"/>
        <w:adjustRightInd w:val="0"/>
        <w:spacing w:line="276" w:lineRule="auto"/>
        <w:jc w:val="center"/>
        <w:rPr>
          <w:b/>
          <w:bCs/>
          <w:lang w:eastAsia="en-US"/>
        </w:rPr>
      </w:pPr>
    </w:p>
    <w:p w14:paraId="4A6E47EE" w14:textId="77777777" w:rsidR="000A65BA" w:rsidRPr="000A65BA" w:rsidRDefault="000A65BA" w:rsidP="000A65BA">
      <w:pPr>
        <w:suppressAutoHyphens w:val="0"/>
        <w:autoSpaceDE w:val="0"/>
        <w:autoSpaceDN w:val="0"/>
        <w:adjustRightInd w:val="0"/>
        <w:spacing w:line="276" w:lineRule="auto"/>
        <w:jc w:val="center"/>
        <w:rPr>
          <w:b/>
          <w:bCs/>
          <w:lang w:eastAsia="en-US"/>
        </w:rPr>
      </w:pPr>
    </w:p>
    <w:p w14:paraId="03CA62A3" w14:textId="77777777" w:rsidR="000A65BA" w:rsidRPr="000A65BA" w:rsidRDefault="000A65BA" w:rsidP="000A65BA">
      <w:pPr>
        <w:suppressAutoHyphens w:val="0"/>
        <w:autoSpaceDE w:val="0"/>
        <w:autoSpaceDN w:val="0"/>
        <w:adjustRightInd w:val="0"/>
        <w:spacing w:line="276" w:lineRule="auto"/>
        <w:jc w:val="center"/>
        <w:rPr>
          <w:b/>
          <w:bCs/>
          <w:lang w:eastAsia="en-US"/>
        </w:rPr>
      </w:pPr>
    </w:p>
    <w:p w14:paraId="0636AD48" w14:textId="77777777" w:rsidR="000A65BA" w:rsidRPr="000A65BA" w:rsidRDefault="000A65BA" w:rsidP="000A65BA">
      <w:pPr>
        <w:suppressAutoHyphens w:val="0"/>
        <w:autoSpaceDE w:val="0"/>
        <w:autoSpaceDN w:val="0"/>
        <w:adjustRightInd w:val="0"/>
        <w:spacing w:line="276" w:lineRule="auto"/>
        <w:jc w:val="center"/>
        <w:rPr>
          <w:b/>
          <w:bCs/>
          <w:lang w:eastAsia="en-US"/>
        </w:rPr>
      </w:pPr>
    </w:p>
    <w:p w14:paraId="7AA2611E" w14:textId="77777777" w:rsidR="000A65BA" w:rsidRPr="000A65BA" w:rsidRDefault="000A65BA" w:rsidP="000A65BA">
      <w:pPr>
        <w:suppressAutoHyphens w:val="0"/>
        <w:autoSpaceDE w:val="0"/>
        <w:autoSpaceDN w:val="0"/>
        <w:adjustRightInd w:val="0"/>
        <w:spacing w:line="276" w:lineRule="auto"/>
        <w:jc w:val="center"/>
        <w:rPr>
          <w:b/>
          <w:bCs/>
          <w:lang w:eastAsia="en-US"/>
        </w:rPr>
      </w:pPr>
    </w:p>
    <w:p w14:paraId="4274C46B" w14:textId="77777777" w:rsidR="000A65BA" w:rsidRPr="000A65BA" w:rsidRDefault="000A65BA" w:rsidP="000A65BA">
      <w:pPr>
        <w:suppressAutoHyphens w:val="0"/>
        <w:autoSpaceDE w:val="0"/>
        <w:autoSpaceDN w:val="0"/>
        <w:adjustRightInd w:val="0"/>
        <w:spacing w:line="276" w:lineRule="auto"/>
        <w:jc w:val="center"/>
        <w:rPr>
          <w:b/>
          <w:bCs/>
          <w:lang w:eastAsia="en-US"/>
        </w:rPr>
      </w:pPr>
    </w:p>
    <w:p w14:paraId="14A014EA" w14:textId="77777777" w:rsidR="000A65BA" w:rsidRPr="000A65BA" w:rsidRDefault="000A65BA" w:rsidP="000A65BA">
      <w:pPr>
        <w:suppressAutoHyphens w:val="0"/>
        <w:autoSpaceDE w:val="0"/>
        <w:autoSpaceDN w:val="0"/>
        <w:adjustRightInd w:val="0"/>
        <w:spacing w:line="276" w:lineRule="auto"/>
        <w:jc w:val="center"/>
        <w:rPr>
          <w:b/>
          <w:bCs/>
          <w:lang w:eastAsia="en-US"/>
        </w:rPr>
      </w:pPr>
    </w:p>
    <w:p w14:paraId="5C4F18E4" w14:textId="77777777" w:rsidR="000A65BA" w:rsidRPr="000A65BA" w:rsidRDefault="000A65BA" w:rsidP="000A65BA">
      <w:pPr>
        <w:suppressAutoHyphens w:val="0"/>
        <w:autoSpaceDE w:val="0"/>
        <w:autoSpaceDN w:val="0"/>
        <w:adjustRightInd w:val="0"/>
        <w:spacing w:line="276" w:lineRule="auto"/>
        <w:jc w:val="center"/>
        <w:rPr>
          <w:b/>
          <w:bCs/>
          <w:lang w:eastAsia="en-US"/>
        </w:rPr>
      </w:pPr>
    </w:p>
    <w:p w14:paraId="617AD265" w14:textId="77777777" w:rsidR="000A65BA" w:rsidRPr="000A65BA" w:rsidRDefault="000A65BA" w:rsidP="000A65BA">
      <w:pPr>
        <w:suppressAutoHyphens w:val="0"/>
        <w:autoSpaceDE w:val="0"/>
        <w:autoSpaceDN w:val="0"/>
        <w:adjustRightInd w:val="0"/>
        <w:spacing w:line="276" w:lineRule="auto"/>
        <w:jc w:val="center"/>
        <w:rPr>
          <w:b/>
          <w:bCs/>
          <w:lang w:eastAsia="en-US"/>
        </w:rPr>
      </w:pPr>
    </w:p>
    <w:p w14:paraId="3FE6584A" w14:textId="77777777" w:rsidR="000A65BA" w:rsidRPr="000A65BA" w:rsidRDefault="000A65BA" w:rsidP="000A65BA">
      <w:pPr>
        <w:suppressAutoHyphens w:val="0"/>
        <w:autoSpaceDE w:val="0"/>
        <w:autoSpaceDN w:val="0"/>
        <w:adjustRightInd w:val="0"/>
        <w:spacing w:line="276" w:lineRule="auto"/>
        <w:jc w:val="center"/>
        <w:rPr>
          <w:lang w:eastAsia="en-US"/>
        </w:rPr>
      </w:pPr>
      <w:r w:rsidRPr="000A65BA">
        <w:rPr>
          <w:b/>
          <w:bCs/>
          <w:lang w:eastAsia="en-US"/>
        </w:rPr>
        <w:t xml:space="preserve">Figure 2. </w:t>
      </w:r>
      <w:r w:rsidRPr="000A65BA">
        <w:rPr>
          <w:lang w:eastAsia="en-US"/>
        </w:rPr>
        <w:t>Taxonomy of Affective Domain Educational Objectives</w:t>
      </w:r>
    </w:p>
    <w:p w14:paraId="02D5E26F" w14:textId="7EFF1044" w:rsidR="000A65BA" w:rsidRDefault="000A65BA" w:rsidP="000A65BA">
      <w:pPr>
        <w:autoSpaceDE w:val="0"/>
        <w:autoSpaceDN w:val="0"/>
        <w:adjustRightInd w:val="0"/>
        <w:spacing w:line="276" w:lineRule="auto"/>
        <w:ind w:firstLine="720"/>
        <w:jc w:val="both"/>
        <w:rPr>
          <w:lang w:eastAsia="en-US"/>
        </w:rPr>
      </w:pPr>
      <w:r w:rsidRPr="000A65BA">
        <w:rPr>
          <w:lang w:eastAsia="en-US"/>
        </w:rPr>
        <w:t xml:space="preserve">The affective domain is related to interests, attitudes, and values as well as the development of appreciation and adjustment. The affective domain regulates a person's expressing feelings, controlling emotions, and showing attitudes. Indicators of educational success depend on how a person develops intellectual intelligence, shows attitudes and behaviors, and has the skills to demonstrate something. The development of skills, or so-called procedural abilities, is the focus of the psychomotor domain. According to Simpson </w:t>
      </w:r>
      <w:r w:rsidRPr="000A65BA">
        <w:rPr>
          <w:lang w:eastAsia="en-US"/>
        </w:rPr>
        <w:fldChar w:fldCharType="begin" w:fldLock="1"/>
      </w:r>
      <w:r w:rsidRPr="000A65BA">
        <w:rPr>
          <w:lang w:eastAsia="en-US"/>
        </w:rPr>
        <w:instrText>ADDIN CSL_CITATION {"citationItems":[{"id":"ITEM-1","itemData":{"ISSN":"2310-0869","author":[{"dropping-particle":"","family":"Chandio","given":"Muhammad Tufail","non-dropping-particle":"","parse-names":false,"suffix":""},{"dropping-particle":"","family":"Zafar","given":"Nishat","non-dropping-particle":"","parse-names":false,"suffix":""},{"dropping-particle":"","family":"Solangi","given":"Ghulam Muhiuddin","non-dropping-particle":"","parse-names":false,"suffix":""}],"container-title":"Journal of Education and Educational Development","id":"ITEM-1","issue":"1","issued":{"date-parts":[["2021"]]},"page":"109-140","publisher":"ERIC","title":"Bloom's Taxonomy: Reforming Pedagogy through Assessment.","type":"article-journal","volume":"8"},"uris":["http://www.mendeley.com/documents/?uuid=4c749dcc-898d-468e-a146-580652153f0e"]}],"mendeley":{"formattedCitation":"(Chandio, Zafar, and Solangi 2021)","plainTextFormattedCitation":"(Chandio, Zafar, and Solangi 2021)","previouslyFormattedCitation":"(Chandio, Zafar, and Solangi 2021)"},"properties":{"noteIndex":0},"schema":"https://github.com/citation-style-language/schema/raw/master/csl-citation.json"}</w:instrText>
      </w:r>
      <w:r w:rsidRPr="000A65BA">
        <w:rPr>
          <w:lang w:eastAsia="en-US"/>
        </w:rPr>
        <w:fldChar w:fldCharType="separate"/>
      </w:r>
      <w:r w:rsidRPr="000A65BA">
        <w:rPr>
          <w:noProof/>
          <w:lang w:eastAsia="en-US"/>
        </w:rPr>
        <w:t xml:space="preserve">(Chandio, Zafar, and Solangi </w:t>
      </w:r>
      <w:hyperlink w:anchor="Chandio" w:history="1">
        <w:r w:rsidRPr="000A65BA">
          <w:rPr>
            <w:rStyle w:val="Hyperlink"/>
            <w:noProof/>
            <w:u w:val="none"/>
            <w:lang w:eastAsia="en-US"/>
          </w:rPr>
          <w:t>2021</w:t>
        </w:r>
      </w:hyperlink>
      <w:r w:rsidRPr="000A65BA">
        <w:rPr>
          <w:noProof/>
          <w:lang w:eastAsia="en-US"/>
        </w:rPr>
        <w:t>)</w:t>
      </w:r>
      <w:r w:rsidRPr="000A65BA">
        <w:rPr>
          <w:lang w:eastAsia="en-US"/>
        </w:rPr>
        <w:fldChar w:fldCharType="end"/>
      </w:r>
      <w:r w:rsidRPr="000A65BA">
        <w:rPr>
          <w:lang w:eastAsia="en-US"/>
        </w:rPr>
        <w:t>, the psychomotor domain is very relevant to education in general and is most suitable for describing scientific specializations in areas of expertise, such as learning technology, agriculture, the creative economy, and so on. To see more deeply about the scope of the psychomotor domain, the following will describe the level of ability as illustrated in Figure 3.</w:t>
      </w:r>
    </w:p>
    <w:p w14:paraId="130656E3" w14:textId="77777777" w:rsidR="00C83358" w:rsidRPr="000A65BA" w:rsidRDefault="00C83358" w:rsidP="000A65BA">
      <w:pPr>
        <w:autoSpaceDE w:val="0"/>
        <w:autoSpaceDN w:val="0"/>
        <w:adjustRightInd w:val="0"/>
        <w:spacing w:line="276" w:lineRule="auto"/>
        <w:ind w:firstLine="720"/>
        <w:jc w:val="both"/>
        <w:rPr>
          <w:lang w:eastAsia="en-US"/>
        </w:rPr>
      </w:pPr>
    </w:p>
    <w:p w14:paraId="625C5DBE" w14:textId="77777777" w:rsidR="000A65BA" w:rsidRPr="000A65BA" w:rsidRDefault="000A65BA" w:rsidP="000A65BA">
      <w:pPr>
        <w:autoSpaceDE w:val="0"/>
        <w:autoSpaceDN w:val="0"/>
        <w:adjustRightInd w:val="0"/>
        <w:spacing w:line="276" w:lineRule="auto"/>
        <w:ind w:firstLine="720"/>
        <w:jc w:val="both"/>
        <w:rPr>
          <w:lang w:eastAsia="en-US"/>
        </w:rPr>
      </w:pPr>
    </w:p>
    <w:p w14:paraId="0C851C51" w14:textId="77777777" w:rsidR="000A65BA" w:rsidRPr="000A65BA" w:rsidRDefault="000A65BA" w:rsidP="000A65BA">
      <w:pPr>
        <w:autoSpaceDE w:val="0"/>
        <w:autoSpaceDN w:val="0"/>
        <w:adjustRightInd w:val="0"/>
        <w:spacing w:line="276" w:lineRule="auto"/>
        <w:jc w:val="both"/>
        <w:rPr>
          <w:lang w:eastAsia="en-US"/>
        </w:rPr>
      </w:pPr>
    </w:p>
    <w:p w14:paraId="699C152F" w14:textId="77777777" w:rsidR="000A65BA" w:rsidRPr="000A65BA" w:rsidRDefault="000A65BA" w:rsidP="000A65BA">
      <w:pPr>
        <w:suppressAutoHyphens w:val="0"/>
        <w:autoSpaceDE w:val="0"/>
        <w:autoSpaceDN w:val="0"/>
        <w:adjustRightInd w:val="0"/>
        <w:spacing w:line="276" w:lineRule="auto"/>
        <w:jc w:val="center"/>
        <w:rPr>
          <w:b/>
          <w:bCs/>
          <w:lang w:eastAsia="en-US"/>
        </w:rPr>
      </w:pPr>
    </w:p>
    <w:p w14:paraId="23E58A09" w14:textId="77777777" w:rsidR="000A65BA" w:rsidRPr="000A65BA" w:rsidRDefault="000A65BA" w:rsidP="000A65BA">
      <w:pPr>
        <w:suppressAutoHyphens w:val="0"/>
        <w:autoSpaceDE w:val="0"/>
        <w:autoSpaceDN w:val="0"/>
        <w:adjustRightInd w:val="0"/>
        <w:spacing w:line="276" w:lineRule="auto"/>
        <w:jc w:val="center"/>
        <w:rPr>
          <w:b/>
          <w:bCs/>
          <w:lang w:eastAsia="en-US"/>
        </w:rPr>
      </w:pPr>
      <w:r w:rsidRPr="000A65BA">
        <w:rPr>
          <w:noProof/>
        </w:rPr>
        <w:lastRenderedPageBreak/>
        <w:drawing>
          <wp:anchor distT="0" distB="0" distL="114300" distR="114300" simplePos="0" relativeHeight="251669504" behindDoc="0" locked="0" layoutInCell="1" allowOverlap="1" wp14:anchorId="22B6F9E3" wp14:editId="609D4105">
            <wp:simplePos x="0" y="0"/>
            <wp:positionH relativeFrom="margin">
              <wp:posOffset>150495</wp:posOffset>
            </wp:positionH>
            <wp:positionV relativeFrom="paragraph">
              <wp:posOffset>381635</wp:posOffset>
            </wp:positionV>
            <wp:extent cx="5764530" cy="1990725"/>
            <wp:effectExtent l="0" t="0" r="7620" b="9525"/>
            <wp:wrapNone/>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4530" cy="1990725"/>
                    </a:xfrm>
                    <a:prstGeom prst="rect">
                      <a:avLst/>
                    </a:prstGeom>
                    <a:noFill/>
                  </pic:spPr>
                </pic:pic>
              </a:graphicData>
            </a:graphic>
            <wp14:sizeRelH relativeFrom="page">
              <wp14:pctWidth>0</wp14:pctWidth>
            </wp14:sizeRelH>
            <wp14:sizeRelV relativeFrom="page">
              <wp14:pctHeight>0</wp14:pctHeight>
            </wp14:sizeRelV>
          </wp:anchor>
        </w:drawing>
      </w:r>
      <w:r w:rsidRPr="000A65BA">
        <w:rPr>
          <w:noProof/>
        </w:rPr>
        <mc:AlternateContent>
          <mc:Choice Requires="wps">
            <w:drawing>
              <wp:anchor distT="0" distB="0" distL="114300" distR="114300" simplePos="0" relativeHeight="251670528" behindDoc="0" locked="0" layoutInCell="1" allowOverlap="1" wp14:anchorId="0BD44891" wp14:editId="69F09DCB">
                <wp:simplePos x="0" y="0"/>
                <wp:positionH relativeFrom="column">
                  <wp:posOffset>74295</wp:posOffset>
                </wp:positionH>
                <wp:positionV relativeFrom="paragraph">
                  <wp:posOffset>881380</wp:posOffset>
                </wp:positionV>
                <wp:extent cx="1155700" cy="554355"/>
                <wp:effectExtent l="0" t="0" r="0" b="2540"/>
                <wp:wrapNone/>
                <wp:docPr id="1205677977"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5700" cy="5543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F225E5" w14:textId="77777777" w:rsidR="000A65BA" w:rsidRDefault="000A65BA" w:rsidP="000A65BA">
                            <w:pPr>
                              <w:rPr>
                                <w:i/>
                                <w:iCs/>
                                <w:sz w:val="20"/>
                                <w:szCs w:val="20"/>
                              </w:rPr>
                            </w:pPr>
                            <w:r>
                              <w:rPr>
                                <w:i/>
                                <w:iCs/>
                                <w:sz w:val="20"/>
                                <w:szCs w:val="20"/>
                              </w:rPr>
                              <w:t>Sensory cues to direct motor activit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D44891" id="Rectangle 11" o:spid="_x0000_s1027" style="position:absolute;left:0;text-align:left;margin-left:5.85pt;margin-top:69.4pt;width:91pt;height:43.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" filled="f" stroked="f">
                <v:textbox>
                  <w:txbxContent>
                    <w:p w14:paraId="52F225E5" w14:textId="77777777" w:rsidR="000A65BA" w:rsidRDefault="000A65BA" w:rsidP="000A65BA">
                      <w:pPr>
                        <w:rPr>
                          <w:i/>
                          <w:iCs/>
                          <w:sz w:val="20"/>
                          <w:szCs w:val="20"/>
                        </w:rPr>
                      </w:pPr>
                      <w:r>
                        <w:rPr>
                          <w:i/>
                          <w:iCs/>
                          <w:sz w:val="20"/>
                          <w:szCs w:val="20"/>
                        </w:rPr>
                        <w:t>Sensory cues to direct motor activity</w:t>
                      </w:r>
                    </w:p>
                  </w:txbxContent>
                </v:textbox>
              </v:rect>
            </w:pict>
          </mc:Fallback>
        </mc:AlternateContent>
      </w:r>
      <w:r w:rsidRPr="000A65BA">
        <w:rPr>
          <w:noProof/>
        </w:rPr>
        <mc:AlternateContent>
          <mc:Choice Requires="wps">
            <w:drawing>
              <wp:anchor distT="0" distB="0" distL="114300" distR="114300" simplePos="0" relativeHeight="251671552" behindDoc="0" locked="0" layoutInCell="1" allowOverlap="1" wp14:anchorId="4EE25AA6" wp14:editId="5CBC6D57">
                <wp:simplePos x="0" y="0"/>
                <wp:positionH relativeFrom="column">
                  <wp:posOffset>1225550</wp:posOffset>
                </wp:positionH>
                <wp:positionV relativeFrom="paragraph">
                  <wp:posOffset>467995</wp:posOffset>
                </wp:positionV>
                <wp:extent cx="1155700" cy="673735"/>
                <wp:effectExtent l="0" t="1270" r="0" b="1270"/>
                <wp:wrapNone/>
                <wp:docPr id="1549240061"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5700" cy="673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BFE582" w14:textId="77777777" w:rsidR="000A65BA" w:rsidRDefault="000A65BA" w:rsidP="000A65BA">
                            <w:pPr>
                              <w:rPr>
                                <w:i/>
                                <w:iCs/>
                                <w:sz w:val="20"/>
                                <w:szCs w:val="20"/>
                              </w:rPr>
                            </w:pPr>
                            <w:r>
                              <w:rPr>
                                <w:i/>
                                <w:iCs/>
                                <w:sz w:val="20"/>
                                <w:szCs w:val="20"/>
                              </w:rPr>
                              <w:t>Physical, mental, and emotional readiness to carry out activit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E25AA6" id="Rectangle 12" o:spid="_x0000_s1028" style="position:absolute;left:0;text-align:left;margin-left:96.5pt;margin-top:36.85pt;width:91pt;height:53.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" filled="f" stroked="f">
                <v:textbox>
                  <w:txbxContent>
                    <w:p w14:paraId="7FBFE582" w14:textId="77777777" w:rsidR="000A65BA" w:rsidRDefault="000A65BA" w:rsidP="000A65BA">
                      <w:pPr>
                        <w:rPr>
                          <w:i/>
                          <w:iCs/>
                          <w:sz w:val="20"/>
                          <w:szCs w:val="20"/>
                        </w:rPr>
                      </w:pPr>
                      <w:r>
                        <w:rPr>
                          <w:i/>
                          <w:iCs/>
                          <w:sz w:val="20"/>
                          <w:szCs w:val="20"/>
                        </w:rPr>
                        <w:t>Physical, mental, and emotional readiness to carry out activities</w:t>
                      </w:r>
                    </w:p>
                  </w:txbxContent>
                </v:textbox>
              </v:rect>
            </w:pict>
          </mc:Fallback>
        </mc:AlternateContent>
      </w:r>
      <w:r w:rsidRPr="000A65BA">
        <w:rPr>
          <w:noProof/>
        </w:rPr>
        <mc:AlternateContent>
          <mc:Choice Requires="wps">
            <w:drawing>
              <wp:anchor distT="0" distB="0" distL="114300" distR="114300" simplePos="0" relativeHeight="251672576" behindDoc="0" locked="0" layoutInCell="1" allowOverlap="1" wp14:anchorId="43BB970B" wp14:editId="0E9E652E">
                <wp:simplePos x="0" y="0"/>
                <wp:positionH relativeFrom="column">
                  <wp:posOffset>2381250</wp:posOffset>
                </wp:positionH>
                <wp:positionV relativeFrom="paragraph">
                  <wp:posOffset>306705</wp:posOffset>
                </wp:positionV>
                <wp:extent cx="1155700" cy="550545"/>
                <wp:effectExtent l="0" t="1905" r="0" b="0"/>
                <wp:wrapNone/>
                <wp:docPr id="1415481924"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5700" cy="550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26DB6E" w14:textId="77777777" w:rsidR="000A65BA" w:rsidRDefault="000A65BA" w:rsidP="000A65BA">
                            <w:pPr>
                              <w:rPr>
                                <w:i/>
                                <w:iCs/>
                                <w:sz w:val="20"/>
                                <w:szCs w:val="20"/>
                              </w:rPr>
                            </w:pPr>
                            <w:r>
                              <w:rPr>
                                <w:i/>
                                <w:iCs/>
                                <w:sz w:val="20"/>
                                <w:szCs w:val="20"/>
                              </w:rPr>
                              <w:t>Imitate and practice skills in your own sty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BB970B" id="Rectangle 13" o:spid="_x0000_s1029" style="position:absolute;left:0;text-align:left;margin-left:187.5pt;margin-top:24.15pt;width:91pt;height:4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" filled="f" stroked="f">
                <v:textbox>
                  <w:txbxContent>
                    <w:p w14:paraId="1E26DB6E" w14:textId="77777777" w:rsidR="000A65BA" w:rsidRDefault="000A65BA" w:rsidP="000A65BA">
                      <w:pPr>
                        <w:rPr>
                          <w:i/>
                          <w:iCs/>
                          <w:sz w:val="20"/>
                          <w:szCs w:val="20"/>
                        </w:rPr>
                      </w:pPr>
                      <w:r>
                        <w:rPr>
                          <w:i/>
                          <w:iCs/>
                          <w:sz w:val="20"/>
                          <w:szCs w:val="20"/>
                        </w:rPr>
                        <w:t>Imitate and practice skills in your own style</w:t>
                      </w:r>
                    </w:p>
                  </w:txbxContent>
                </v:textbox>
              </v:rect>
            </w:pict>
          </mc:Fallback>
        </mc:AlternateContent>
      </w:r>
      <w:r w:rsidRPr="000A65BA">
        <w:rPr>
          <w:noProof/>
        </w:rPr>
        <mc:AlternateContent>
          <mc:Choice Requires="wps">
            <w:drawing>
              <wp:anchor distT="0" distB="0" distL="114300" distR="114300" simplePos="0" relativeHeight="251673600" behindDoc="0" locked="0" layoutInCell="1" allowOverlap="1" wp14:anchorId="6D9C4391" wp14:editId="1ED8F1D0">
                <wp:simplePos x="0" y="0"/>
                <wp:positionH relativeFrom="column">
                  <wp:posOffset>3536950</wp:posOffset>
                </wp:positionH>
                <wp:positionV relativeFrom="paragraph">
                  <wp:posOffset>5080</wp:posOffset>
                </wp:positionV>
                <wp:extent cx="1155700" cy="550545"/>
                <wp:effectExtent l="3175" t="0" r="3175" b="0"/>
                <wp:wrapNone/>
                <wp:docPr id="470064145"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5700" cy="550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5B03E9" w14:textId="77777777" w:rsidR="000A65BA" w:rsidRDefault="000A65BA" w:rsidP="000A65BA">
                            <w:pPr>
                              <w:ind w:right="-48"/>
                              <w:rPr>
                                <w:i/>
                                <w:iCs/>
                                <w:sz w:val="20"/>
                                <w:szCs w:val="20"/>
                              </w:rPr>
                            </w:pPr>
                            <w:r>
                              <w:rPr>
                                <w:i/>
                                <w:iCs/>
                                <w:sz w:val="20"/>
                                <w:szCs w:val="20"/>
                              </w:rPr>
                              <w:t>Actions to increase efficiency, trust, and proficienc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9C4391" id="Rectangle 14" o:spid="_x0000_s1030" style="position:absolute;left:0;text-align:left;margin-left:278.5pt;margin-top:.4pt;width:91pt;height:43.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" filled="f" stroked="f">
                <v:textbox>
                  <w:txbxContent>
                    <w:p w14:paraId="0D5B03E9" w14:textId="77777777" w:rsidR="000A65BA" w:rsidRDefault="000A65BA" w:rsidP="000A65BA">
                      <w:pPr>
                        <w:ind w:right="-48"/>
                        <w:rPr>
                          <w:i/>
                          <w:iCs/>
                          <w:sz w:val="20"/>
                          <w:szCs w:val="20"/>
                        </w:rPr>
                      </w:pPr>
                      <w:r>
                        <w:rPr>
                          <w:i/>
                          <w:iCs/>
                          <w:sz w:val="20"/>
                          <w:szCs w:val="20"/>
                        </w:rPr>
                        <w:t>Actions to increase efficiency, trust, and proficiency</w:t>
                      </w:r>
                    </w:p>
                  </w:txbxContent>
                </v:textbox>
              </v:rect>
            </w:pict>
          </mc:Fallback>
        </mc:AlternateContent>
      </w:r>
      <w:r w:rsidRPr="000A65BA">
        <w:rPr>
          <w:noProof/>
        </w:rPr>
        <mc:AlternateContent>
          <mc:Choice Requires="wps">
            <w:drawing>
              <wp:anchor distT="0" distB="0" distL="114300" distR="114300" simplePos="0" relativeHeight="251674624" behindDoc="0" locked="0" layoutInCell="1" allowOverlap="1" wp14:anchorId="03C16DD7" wp14:editId="2E9F8A34">
                <wp:simplePos x="0" y="0"/>
                <wp:positionH relativeFrom="column">
                  <wp:posOffset>4692650</wp:posOffset>
                </wp:positionH>
                <wp:positionV relativeFrom="paragraph">
                  <wp:posOffset>-73025</wp:posOffset>
                </wp:positionV>
                <wp:extent cx="1155700" cy="405765"/>
                <wp:effectExtent l="0" t="3175" r="0" b="635"/>
                <wp:wrapNone/>
                <wp:docPr id="5367327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5700" cy="405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896065" w14:textId="77777777" w:rsidR="000A65BA" w:rsidRDefault="000A65BA" w:rsidP="000A65BA">
                            <w:pPr>
                              <w:ind w:right="-48"/>
                              <w:rPr>
                                <w:i/>
                                <w:iCs/>
                                <w:sz w:val="20"/>
                                <w:szCs w:val="20"/>
                              </w:rPr>
                            </w:pPr>
                            <w:r>
                              <w:rPr>
                                <w:i/>
                                <w:iCs/>
                                <w:sz w:val="20"/>
                                <w:szCs w:val="20"/>
                              </w:rPr>
                              <w:t>Perform activities automatically</w:t>
                            </w:r>
                          </w:p>
                          <w:p w14:paraId="2643ED51" w14:textId="77777777" w:rsidR="000A65BA" w:rsidRDefault="000A65BA" w:rsidP="000A65BA">
                            <w:pPr>
                              <w:rPr>
                                <w:i/>
                                <w:iCs/>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C16DD7" id="Rectangle 15" o:spid="_x0000_s1031" style="position:absolute;left:0;text-align:left;margin-left:369.5pt;margin-top:-5.75pt;width:91pt;height:31.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" filled="f" stroked="f">
                <v:textbox>
                  <w:txbxContent>
                    <w:p w14:paraId="79896065" w14:textId="77777777" w:rsidR="000A65BA" w:rsidRDefault="000A65BA" w:rsidP="000A65BA">
                      <w:pPr>
                        <w:ind w:right="-48"/>
                        <w:rPr>
                          <w:i/>
                          <w:iCs/>
                          <w:sz w:val="20"/>
                          <w:szCs w:val="20"/>
                        </w:rPr>
                      </w:pPr>
                      <w:r>
                        <w:rPr>
                          <w:i/>
                          <w:iCs/>
                          <w:sz w:val="20"/>
                          <w:szCs w:val="20"/>
                        </w:rPr>
                        <w:t>Perform activities automatically</w:t>
                      </w:r>
                    </w:p>
                    <w:p w14:paraId="2643ED51" w14:textId="77777777" w:rsidR="000A65BA" w:rsidRDefault="000A65BA" w:rsidP="000A65BA">
                      <w:pPr>
                        <w:rPr>
                          <w:i/>
                          <w:iCs/>
                          <w:sz w:val="20"/>
                          <w:szCs w:val="20"/>
                        </w:rPr>
                      </w:pPr>
                    </w:p>
                  </w:txbxContent>
                </v:textbox>
              </v:rect>
            </w:pict>
          </mc:Fallback>
        </mc:AlternateContent>
      </w:r>
    </w:p>
    <w:p w14:paraId="37ED4C91" w14:textId="77777777" w:rsidR="000A65BA" w:rsidRPr="000A65BA" w:rsidRDefault="000A65BA" w:rsidP="000A65BA">
      <w:pPr>
        <w:suppressAutoHyphens w:val="0"/>
        <w:autoSpaceDE w:val="0"/>
        <w:autoSpaceDN w:val="0"/>
        <w:adjustRightInd w:val="0"/>
        <w:spacing w:line="276" w:lineRule="auto"/>
        <w:jc w:val="center"/>
        <w:rPr>
          <w:b/>
          <w:bCs/>
          <w:lang w:eastAsia="en-US"/>
        </w:rPr>
      </w:pPr>
    </w:p>
    <w:p w14:paraId="259F3397" w14:textId="77777777" w:rsidR="000A65BA" w:rsidRPr="000A65BA" w:rsidRDefault="000A65BA" w:rsidP="000A65BA">
      <w:pPr>
        <w:suppressAutoHyphens w:val="0"/>
        <w:autoSpaceDE w:val="0"/>
        <w:autoSpaceDN w:val="0"/>
        <w:adjustRightInd w:val="0"/>
        <w:spacing w:line="276" w:lineRule="auto"/>
        <w:jc w:val="center"/>
        <w:rPr>
          <w:b/>
          <w:bCs/>
          <w:lang w:eastAsia="en-US"/>
        </w:rPr>
      </w:pPr>
    </w:p>
    <w:p w14:paraId="678AE452" w14:textId="77777777" w:rsidR="000A65BA" w:rsidRPr="000A65BA" w:rsidRDefault="000A65BA" w:rsidP="000A65BA">
      <w:pPr>
        <w:suppressAutoHyphens w:val="0"/>
        <w:autoSpaceDE w:val="0"/>
        <w:autoSpaceDN w:val="0"/>
        <w:adjustRightInd w:val="0"/>
        <w:spacing w:line="276" w:lineRule="auto"/>
        <w:jc w:val="center"/>
        <w:rPr>
          <w:b/>
          <w:bCs/>
          <w:lang w:eastAsia="en-US"/>
        </w:rPr>
      </w:pPr>
    </w:p>
    <w:p w14:paraId="56660E08" w14:textId="77777777" w:rsidR="000A65BA" w:rsidRPr="000A65BA" w:rsidRDefault="000A65BA" w:rsidP="000A65BA">
      <w:pPr>
        <w:suppressAutoHyphens w:val="0"/>
        <w:autoSpaceDE w:val="0"/>
        <w:autoSpaceDN w:val="0"/>
        <w:adjustRightInd w:val="0"/>
        <w:spacing w:line="276" w:lineRule="auto"/>
        <w:jc w:val="center"/>
        <w:rPr>
          <w:b/>
          <w:bCs/>
          <w:lang w:eastAsia="en-US"/>
        </w:rPr>
      </w:pPr>
    </w:p>
    <w:p w14:paraId="2435267E" w14:textId="77777777" w:rsidR="000A65BA" w:rsidRPr="000A65BA" w:rsidRDefault="000A65BA" w:rsidP="000A65BA">
      <w:pPr>
        <w:suppressAutoHyphens w:val="0"/>
        <w:autoSpaceDE w:val="0"/>
        <w:autoSpaceDN w:val="0"/>
        <w:adjustRightInd w:val="0"/>
        <w:spacing w:line="276" w:lineRule="auto"/>
        <w:jc w:val="center"/>
        <w:rPr>
          <w:b/>
          <w:bCs/>
          <w:lang w:eastAsia="en-US"/>
        </w:rPr>
      </w:pPr>
    </w:p>
    <w:p w14:paraId="26128498" w14:textId="77777777" w:rsidR="000A65BA" w:rsidRPr="000A65BA" w:rsidRDefault="000A65BA" w:rsidP="000A65BA">
      <w:pPr>
        <w:suppressAutoHyphens w:val="0"/>
        <w:autoSpaceDE w:val="0"/>
        <w:autoSpaceDN w:val="0"/>
        <w:adjustRightInd w:val="0"/>
        <w:spacing w:line="276" w:lineRule="auto"/>
        <w:jc w:val="center"/>
        <w:rPr>
          <w:b/>
          <w:bCs/>
          <w:lang w:eastAsia="en-US"/>
        </w:rPr>
      </w:pPr>
    </w:p>
    <w:p w14:paraId="2F758660" w14:textId="77777777" w:rsidR="000A65BA" w:rsidRPr="000A65BA" w:rsidRDefault="000A65BA" w:rsidP="000A65BA">
      <w:pPr>
        <w:suppressAutoHyphens w:val="0"/>
        <w:autoSpaceDE w:val="0"/>
        <w:autoSpaceDN w:val="0"/>
        <w:adjustRightInd w:val="0"/>
        <w:spacing w:line="276" w:lineRule="auto"/>
        <w:jc w:val="center"/>
        <w:rPr>
          <w:b/>
          <w:bCs/>
          <w:lang w:eastAsia="en-US"/>
        </w:rPr>
      </w:pPr>
    </w:p>
    <w:p w14:paraId="4AB0CB78" w14:textId="77777777" w:rsidR="000A65BA" w:rsidRPr="000A65BA" w:rsidRDefault="000A65BA" w:rsidP="000A65BA">
      <w:pPr>
        <w:suppressAutoHyphens w:val="0"/>
        <w:autoSpaceDE w:val="0"/>
        <w:autoSpaceDN w:val="0"/>
        <w:adjustRightInd w:val="0"/>
        <w:spacing w:line="276" w:lineRule="auto"/>
        <w:jc w:val="center"/>
        <w:rPr>
          <w:b/>
          <w:bCs/>
          <w:lang w:eastAsia="en-US"/>
        </w:rPr>
      </w:pPr>
    </w:p>
    <w:p w14:paraId="7B7A9614" w14:textId="77777777" w:rsidR="000A65BA" w:rsidRPr="000A65BA" w:rsidRDefault="000A65BA" w:rsidP="000A65BA">
      <w:pPr>
        <w:suppressAutoHyphens w:val="0"/>
        <w:autoSpaceDE w:val="0"/>
        <w:autoSpaceDN w:val="0"/>
        <w:adjustRightInd w:val="0"/>
        <w:spacing w:line="276" w:lineRule="auto"/>
        <w:jc w:val="center"/>
        <w:rPr>
          <w:b/>
          <w:bCs/>
          <w:lang w:eastAsia="en-US"/>
        </w:rPr>
      </w:pPr>
    </w:p>
    <w:p w14:paraId="28DC7527" w14:textId="77777777" w:rsidR="000A65BA" w:rsidRPr="000A65BA" w:rsidRDefault="000A65BA" w:rsidP="000A65BA">
      <w:pPr>
        <w:suppressAutoHyphens w:val="0"/>
        <w:autoSpaceDE w:val="0"/>
        <w:autoSpaceDN w:val="0"/>
        <w:adjustRightInd w:val="0"/>
        <w:spacing w:line="276" w:lineRule="auto"/>
        <w:jc w:val="center"/>
        <w:rPr>
          <w:b/>
          <w:bCs/>
          <w:lang w:eastAsia="en-US"/>
        </w:rPr>
      </w:pPr>
    </w:p>
    <w:p w14:paraId="2C87249F" w14:textId="77777777" w:rsidR="000A65BA" w:rsidRPr="000A65BA" w:rsidRDefault="000A65BA" w:rsidP="000A65BA">
      <w:pPr>
        <w:suppressAutoHyphens w:val="0"/>
        <w:autoSpaceDE w:val="0"/>
        <w:autoSpaceDN w:val="0"/>
        <w:adjustRightInd w:val="0"/>
        <w:spacing w:line="276" w:lineRule="auto"/>
        <w:jc w:val="center"/>
        <w:rPr>
          <w:b/>
          <w:bCs/>
          <w:lang w:eastAsia="en-US"/>
        </w:rPr>
      </w:pPr>
    </w:p>
    <w:p w14:paraId="5794BE3A" w14:textId="62E027B8" w:rsidR="000A65BA" w:rsidRPr="000A65BA" w:rsidRDefault="000A65BA" w:rsidP="000A65BA">
      <w:pPr>
        <w:suppressAutoHyphens w:val="0"/>
        <w:autoSpaceDE w:val="0"/>
        <w:autoSpaceDN w:val="0"/>
        <w:adjustRightInd w:val="0"/>
        <w:spacing w:line="276" w:lineRule="auto"/>
        <w:jc w:val="center"/>
        <w:rPr>
          <w:lang w:eastAsia="en-US"/>
        </w:rPr>
      </w:pPr>
      <w:r w:rsidRPr="000A65BA">
        <w:rPr>
          <w:b/>
          <w:bCs/>
          <w:lang w:eastAsia="en-US"/>
        </w:rPr>
        <w:t xml:space="preserve">Figure 3. </w:t>
      </w:r>
      <w:r w:rsidRPr="000A65BA">
        <w:rPr>
          <w:lang w:eastAsia="en-US"/>
        </w:rPr>
        <w:t>Elizabeth J. Simpson</w:t>
      </w:r>
      <w:r w:rsidR="004B5E05">
        <w:rPr>
          <w:lang w:eastAsia="en-US"/>
        </w:rPr>
        <w:t>’</w:t>
      </w:r>
      <w:r w:rsidRPr="000A65BA">
        <w:rPr>
          <w:lang w:eastAsia="en-US"/>
        </w:rPr>
        <w:t>s Psychomotor Domain</w:t>
      </w:r>
    </w:p>
    <w:p w14:paraId="0052A871" w14:textId="5D8A6D8D"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 xml:space="preserve">The conference organizing committee did not produce a compilation and classification model for the psychomotor domain as it had for the cognitive and affective domains, giving rise to a diversity of views among scientists. Simpson then added the classification to a higher level of complex responses by introducing the terms adaptation and origination </w:t>
      </w:r>
      <w:r w:rsidRPr="000A65BA">
        <w:rPr>
          <w:lang w:eastAsia="en-US"/>
        </w:rPr>
        <w:fldChar w:fldCharType="begin" w:fldLock="1"/>
      </w:r>
      <w:r w:rsidRPr="000A65BA">
        <w:rPr>
          <w:lang w:eastAsia="en-US"/>
        </w:rPr>
        <w:instrText>ADDIN CSL_CITATION {"citationItems":[{"id":"ITEM-1","itemData":{"ISSN":"2210-6561","author":[{"dropping-particle":"","family":"Arievitch","given":"Igor M","non-dropping-particle":"","parse-names":false,"suffix":""}],"container-title":"Learning, culture and social interaction","id":"ITEM-1","issued":{"date-parts":[["2020"]]},"page":"100473","publisher":"Elsevier","title":"Reprint of: The vision of Developmental Teaching and Learning and Bloom's Taxonomy of educational objectives","type":"article-journal","volume":"27"},"uris":["http://www.mendeley.com/documents/?uuid=8564376c-a3f4-4191-9baf-b50ec06bf27d"]}],"mendeley":{"formattedCitation":"(Arievitch 2020)","plainTextFormattedCitation":"(Arievitch 2020)","previouslyFormattedCitation":"(Arievitch 2020)"},"properties":{"noteIndex":0},"schema":"https://github.com/citation-style-language/schema/raw/master/csl-citation.json"}</w:instrText>
      </w:r>
      <w:r w:rsidRPr="000A65BA">
        <w:rPr>
          <w:lang w:eastAsia="en-US"/>
        </w:rPr>
        <w:fldChar w:fldCharType="separate"/>
      </w:r>
      <w:r w:rsidRPr="000A65BA">
        <w:rPr>
          <w:noProof/>
          <w:lang w:eastAsia="en-US"/>
        </w:rPr>
        <w:t xml:space="preserve">(Arievitch </w:t>
      </w:r>
      <w:hyperlink w:anchor="Arievitch" w:history="1">
        <w:r w:rsidRPr="000A65BA">
          <w:rPr>
            <w:rStyle w:val="Hyperlink"/>
            <w:noProof/>
            <w:u w:val="none"/>
            <w:lang w:eastAsia="en-US"/>
          </w:rPr>
          <w:t>2020</w:t>
        </w:r>
      </w:hyperlink>
      <w:r w:rsidRPr="000A65BA">
        <w:rPr>
          <w:noProof/>
          <w:lang w:eastAsia="en-US"/>
        </w:rPr>
        <w:t>)</w:t>
      </w:r>
      <w:r w:rsidRPr="000A65BA">
        <w:rPr>
          <w:lang w:eastAsia="en-US"/>
        </w:rPr>
        <w:fldChar w:fldCharType="end"/>
      </w:r>
      <w:r w:rsidRPr="000A65BA">
        <w:rPr>
          <w:lang w:eastAsia="en-US"/>
        </w:rPr>
        <w:t>.</w:t>
      </w:r>
    </w:p>
    <w:p w14:paraId="7E14A3B4" w14:textId="2F3B8192"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 xml:space="preserve">Adaptation is an effort to modify movement patterns to suit specific requirements, such as adjusting, changing, rearranging, revising, and adding variations. Meanwhile, origination is creating new movement patterns to suit certain situations or problems, such as designing, composing, building, creating, constructing, and creating something new </w:t>
      </w:r>
      <w:r w:rsidRPr="000A65BA">
        <w:rPr>
          <w:lang w:eastAsia="en-US"/>
        </w:rPr>
        <w:fldChar w:fldCharType="begin" w:fldLock="1"/>
      </w:r>
      <w:r w:rsidRPr="000A65BA">
        <w:rPr>
          <w:lang w:eastAsia="en-US"/>
        </w:rPr>
        <w:instrText>ADDIN CSL_CITATION {"citationItems":[{"id":"ITEM-1","itemData":{"ISSN":"0739-456X","author":[{"dropping-particle":"","family":"Combs","given":"Tabitha S","non-dropping-particle":"","parse-names":false,"suffix":""},{"dropping-particle":"","family":"McDonald","given":"Noreen C","non-dropping-particle":"","parse-names":false,"suffix":""},{"dropping-particle":"","family":"Leimenstoll","given":"William","non-dropping-particle":"","parse-names":false,"suffix":""}],"container-title":"Journal of Planning Education and Research","id":"ITEM-1","issue":"4","issued":{"date-parts":[["2023"]]},"page":"815-828","publisher":"SAGE Publications Sage CA: Los Angeles, CA","title":"Evolution in local traffic impact assessment practices","type":"article-journal","volume":"43"},"uris":["http://www.mendeley.com/documents/?uuid=10ba69cc-0479-4eac-8d0d-4786cd516dbb"]}],"mendeley":{"formattedCitation":"(Combs, McDonald, and Leimenstoll 2023)","plainTextFormattedCitation":"(Combs, McDonald, and Leimenstoll 2023)","previouslyFormattedCitation":"(Combs, McDonald, and Leimenstoll 2023)"},"properties":{"noteIndex":0},"schema":"https://github.com/citation-style-language/schema/raw/master/csl-citation.json"}</w:instrText>
      </w:r>
      <w:r w:rsidRPr="000A65BA">
        <w:rPr>
          <w:lang w:eastAsia="en-US"/>
        </w:rPr>
        <w:fldChar w:fldCharType="separate"/>
      </w:r>
      <w:r w:rsidRPr="000A65BA">
        <w:rPr>
          <w:noProof/>
          <w:lang w:eastAsia="en-US"/>
        </w:rPr>
        <w:t xml:space="preserve">(Combs, McDonald, and Leimenstoll </w:t>
      </w:r>
      <w:hyperlink w:anchor="Combs" w:history="1">
        <w:r w:rsidRPr="000A65BA">
          <w:rPr>
            <w:rStyle w:val="Hyperlink"/>
            <w:noProof/>
            <w:u w:val="none"/>
            <w:lang w:eastAsia="en-US"/>
          </w:rPr>
          <w:t>2023</w:t>
        </w:r>
      </w:hyperlink>
      <w:r w:rsidRPr="000A65BA">
        <w:rPr>
          <w:noProof/>
          <w:lang w:eastAsia="en-US"/>
        </w:rPr>
        <w:t>)</w:t>
      </w:r>
      <w:r w:rsidRPr="000A65BA">
        <w:rPr>
          <w:lang w:eastAsia="en-US"/>
        </w:rPr>
        <w:fldChar w:fldCharType="end"/>
      </w:r>
      <w:r w:rsidRPr="000A65BA">
        <w:rPr>
          <w:lang w:eastAsia="en-US"/>
        </w:rPr>
        <w:t>.</w:t>
      </w:r>
    </w:p>
    <w:p w14:paraId="78D93A7B" w14:textId="38C2183D"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It seems that the classification of educational objectives, which includes the domains of cognition, affection, and psychomotor, has become a strong foundation in determining the direction and future trends of a nation's education. The taxonomy of educational objectives is not only a basic framework for educating a nation’s life, but it can also speed up the formation of a roadmap for the development of science and technology, including artificial intelligence, which represents the new rise of education in the 21</w:t>
      </w:r>
      <w:r w:rsidRPr="000A65BA">
        <w:rPr>
          <w:vertAlign w:val="superscript"/>
          <w:lang w:eastAsia="en-US"/>
        </w:rPr>
        <w:t>st</w:t>
      </w:r>
      <w:r w:rsidRPr="000A65BA">
        <w:rPr>
          <w:lang w:eastAsia="en-US"/>
        </w:rPr>
        <w:t xml:space="preserve">-century today </w:t>
      </w:r>
      <w:r w:rsidRPr="000A65BA">
        <w:rPr>
          <w:lang w:eastAsia="en-US"/>
        </w:rPr>
        <w:fldChar w:fldCharType="begin" w:fldLock="1"/>
      </w:r>
      <w:r w:rsidRPr="000A65BA">
        <w:rPr>
          <w:lang w:eastAsia="en-US"/>
        </w:rPr>
        <w:instrText>ADDIN CSL_CITATION {"citationItems":[{"id":"ITEM-1","itemData":{"ISBN":"0190905050","author":[{"dropping-particle":"","family":"Liao","given":"S Matthew","non-dropping-particle":"","parse-names":false,"suffix":""}],"id":"ITEM-1","issued":{"date-parts":[["2020"]]},"publisher":"Oxford University Press","title":"Ethics of artificial intelligence","type":"book"},"uris":["http://www.mendeley.com/documents/?uuid=33d26c41-d15a-4056-bd2d-2710b9b64f36"]}],"mendeley":{"formattedCitation":"(Liao 2020)","plainTextFormattedCitation":"(Liao 2020)","previouslyFormattedCitation":"(Liao 2020)"},"properties":{"noteIndex":0},"schema":"https://github.com/citation-style-language/schema/raw/master/csl-citation.json"}</w:instrText>
      </w:r>
      <w:r w:rsidRPr="000A65BA">
        <w:rPr>
          <w:lang w:eastAsia="en-US"/>
        </w:rPr>
        <w:fldChar w:fldCharType="separate"/>
      </w:r>
      <w:r w:rsidRPr="000A65BA">
        <w:rPr>
          <w:noProof/>
          <w:lang w:eastAsia="en-US"/>
        </w:rPr>
        <w:t xml:space="preserve">(Liao </w:t>
      </w:r>
      <w:hyperlink w:anchor="Liao" w:history="1">
        <w:r w:rsidRPr="000A65BA">
          <w:rPr>
            <w:rStyle w:val="Hyperlink"/>
            <w:noProof/>
            <w:u w:val="none"/>
            <w:lang w:eastAsia="en-US"/>
          </w:rPr>
          <w:t>2020</w:t>
        </w:r>
      </w:hyperlink>
      <w:r w:rsidRPr="000A65BA">
        <w:rPr>
          <w:noProof/>
          <w:lang w:eastAsia="en-US"/>
        </w:rPr>
        <w:t>)</w:t>
      </w:r>
      <w:r w:rsidRPr="000A65BA">
        <w:rPr>
          <w:lang w:eastAsia="en-US"/>
        </w:rPr>
        <w:fldChar w:fldCharType="end"/>
      </w:r>
      <w:r w:rsidRPr="000A65BA">
        <w:rPr>
          <w:lang w:eastAsia="en-US"/>
        </w:rPr>
        <w:t>. </w:t>
      </w:r>
    </w:p>
    <w:p w14:paraId="40A58648" w14:textId="454C871A"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 xml:space="preserve">Artificial intelligence, known by the acronym AI, is a simulation of human intelligence that is modeled on a machine and programmed to be able to think like humans </w:t>
      </w:r>
      <w:r w:rsidRPr="000A65BA">
        <w:rPr>
          <w:lang w:eastAsia="en-US"/>
        </w:rPr>
        <w:fldChar w:fldCharType="begin" w:fldLock="1"/>
      </w:r>
      <w:r w:rsidRPr="000A65BA">
        <w:rPr>
          <w:lang w:eastAsia="en-US"/>
        </w:rPr>
        <w:instrText>ADDIN CSL_CITATION {"citationItems":[{"id":"ITEM-1","itemData":{"ISSN":"2214-7853","author":[{"dropping-particle":"","family":"Shamman","given":"Ali H","non-dropping-particle":"","parse-names":false,"suffix":""},{"dropping-particle":"","family":"Hadi","given":"Ahmed A","non-dropping-particle":"","parse-names":false,"suffix":""},{"dropping-particle":"","family":"Ramul","given":"Ali R","non-dropping-particle":"","parse-names":false,"suffix":""},{"dropping-particle":"","family":"Zahra","given":"Musaddak M Abdul","non-dropping-particle":"","parse-names":false,"suffix":""},{"dropping-particle":"","family":"Gheni","given":"Hassan M","non-dropping-particle":"","parse-names":false,"suffix":""}],"container-title":"Materials Today: Proceedings","id":"ITEM-1","issued":{"date-parts":[["2023"]]},"page":"3663-3667","publisher":"Elsevier","title":"The artificial intelligence (AI) role for tackling against COVID-19 pandemic","type":"article-journal","volume":"80"},"uris":["http://www.mendeley.com/documents/?uuid=db65b921-98ba-4ce2-88a0-8255826105e4"]}],"mendeley":{"formattedCitation":"(Shamman et al. 2023)","plainTextFormattedCitation":"(Shamman et al. 2023)","previouslyFormattedCitation":"(Shamman et al. 2023)"},"properties":{"noteIndex":0},"schema":"https://github.com/citation-style-language/schema/raw/master/csl-citation.json"}</w:instrText>
      </w:r>
      <w:r w:rsidRPr="000A65BA">
        <w:rPr>
          <w:lang w:eastAsia="en-US"/>
        </w:rPr>
        <w:fldChar w:fldCharType="separate"/>
      </w:r>
      <w:r w:rsidRPr="000A65BA">
        <w:rPr>
          <w:noProof/>
          <w:lang w:eastAsia="en-US"/>
        </w:rPr>
        <w:t xml:space="preserve">(Shamman et al. </w:t>
      </w:r>
      <w:hyperlink w:anchor="Shamman" w:history="1">
        <w:r w:rsidRPr="000A65BA">
          <w:rPr>
            <w:rStyle w:val="Hyperlink"/>
            <w:noProof/>
            <w:u w:val="none"/>
            <w:lang w:eastAsia="en-US"/>
          </w:rPr>
          <w:t>2023</w:t>
        </w:r>
      </w:hyperlink>
      <w:r w:rsidRPr="000A65BA">
        <w:rPr>
          <w:noProof/>
          <w:lang w:eastAsia="en-US"/>
        </w:rPr>
        <w:t>)</w:t>
      </w:r>
      <w:r w:rsidRPr="000A65BA">
        <w:rPr>
          <w:lang w:eastAsia="en-US"/>
        </w:rPr>
        <w:fldChar w:fldCharType="end"/>
      </w:r>
      <w:r w:rsidRPr="000A65BA">
        <w:rPr>
          <w:lang w:eastAsia="en-US"/>
        </w:rPr>
        <w:t xml:space="preserve">. According to </w:t>
      </w:r>
      <w:r w:rsidRPr="000A65BA">
        <w:rPr>
          <w:lang w:eastAsia="en-US"/>
        </w:rPr>
        <w:fldChar w:fldCharType="begin" w:fldLock="1"/>
      </w:r>
      <w:r w:rsidRPr="000A65BA">
        <w:rPr>
          <w:lang w:eastAsia="en-US"/>
        </w:rPr>
        <w:instrText>ADDIN CSL_CITATION {"citationItems":[{"id":"ITEM-1","itemData":{"ISBN":"1683922247","author":[{"dropping-particle":"","family":"Lucci","given":"Stephen","non-dropping-particle":"","parse-names":false,"suffix":""},{"dropping-particle":"","family":"Kopec","given":"Danny","non-dropping-particle":"","parse-names":false,"suffix":""},{"dropping-particle":"","family":"Musa","given":"Sarhan M","non-dropping-particle":"","parse-names":false,"suffix":""}],"id":"ITEM-1","issued":{"date-parts":[["2022"]]},"publisher":"Mercury learning and information","title":"Artificial intelligence in the 21st century","type":"book"},"uris":["http://www.mendeley.com/documents/?uuid=d5ae6687-0270-4ea1-9c98-f0e84b0cba07"]}],"mendeley":{"formattedCitation":"(Lucci, Kopec, and Musa 2022)","manualFormatting":"Lucci, Kopec, and Musa (2022)","plainTextFormattedCitation":"(Lucci, Kopec, and Musa 2022)","previouslyFormattedCitation":"(Lucci, Kopec, and Musa 2022)"},"properties":{"noteIndex":0},"schema":"https://github.com/citation-style-language/schema/raw/master/csl-citation.json"}</w:instrText>
      </w:r>
      <w:r w:rsidRPr="000A65BA">
        <w:rPr>
          <w:lang w:eastAsia="en-US"/>
        </w:rPr>
        <w:fldChar w:fldCharType="separate"/>
      </w:r>
      <w:r w:rsidRPr="000A65BA">
        <w:rPr>
          <w:noProof/>
          <w:lang w:eastAsia="en-US"/>
        </w:rPr>
        <w:t>Lucci, Kopec, and Musa (</w:t>
      </w:r>
      <w:hyperlink w:anchor="Lucci" w:history="1">
        <w:r w:rsidRPr="000A65BA">
          <w:rPr>
            <w:rStyle w:val="Hyperlink"/>
            <w:noProof/>
            <w:u w:val="none"/>
            <w:lang w:eastAsia="en-US"/>
          </w:rPr>
          <w:t>2022</w:t>
        </w:r>
      </w:hyperlink>
      <w:r w:rsidRPr="000A65BA">
        <w:rPr>
          <w:noProof/>
          <w:lang w:eastAsia="en-US"/>
        </w:rPr>
        <w:t>)</w:t>
      </w:r>
      <w:r w:rsidRPr="000A65BA">
        <w:rPr>
          <w:lang w:eastAsia="en-US"/>
        </w:rPr>
        <w:fldChar w:fldCharType="end"/>
      </w:r>
      <w:r w:rsidRPr="000A65BA">
        <w:rPr>
          <w:lang w:eastAsia="en-US"/>
        </w:rPr>
        <w:t xml:space="preserve">, AI is designed to be able to carry out activities like humans, acting humanly, thinking humanly, thinking rationally, and acting rationally, thinking and acting like humans, so that they can replace humans in carrying out all their activities. </w:t>
      </w:r>
      <w:r w:rsidRPr="000A65BA">
        <w:rPr>
          <w:lang w:eastAsia="en-US"/>
        </w:rPr>
        <w:fldChar w:fldCharType="begin" w:fldLock="1"/>
      </w:r>
      <w:r w:rsidRPr="000A65BA">
        <w:rPr>
          <w:lang w:eastAsia="en-US"/>
        </w:rPr>
        <w:instrText>ADDIN CSL_CITATION {"citationItems":[{"id":"ITEM-1","itemData":{"author":[{"dropping-particle":"","family":"Mostufa","given":"Shahriar","non-dropping-particle":"","parse-names":false,"suffix":""},{"dropping-particle":"","family":"Chakrabarti","given":"Kisalaya","non-dropping-particle":"","parse-names":false,"suffix":""}],"container-title":"Brain-like Super Intelligence from Bio-electromagnetism","id":"ITEM-1","issued":{"date-parts":[["2024"]]},"page":"153-187","publisher":"Springer","title":"A Genre of Cognitive Evolutions Through Artificial Superintelligence and Robotics Technology","type":"chapter"},"uris":["http://www.mendeley.com/documents/?uuid=6a2e8a56-840a-4894-b605-7ec4747ab1f2"]}],"mendeley":{"formattedCitation":"(Mostufa and Chakrabarti 2024)","manualFormatting":"Mostufa and Chakrabarti (2024)","plainTextFormattedCitation":"(Mostufa and Chakrabarti 2024)","previouslyFormattedCitation":"(Mostufa and Chakrabarti 2024)"},"properties":{"noteIndex":0},"schema":"https://github.com/citation-style-language/schema/raw/master/csl-citation.json"}</w:instrText>
      </w:r>
      <w:r w:rsidRPr="000A65BA">
        <w:rPr>
          <w:lang w:eastAsia="en-US"/>
        </w:rPr>
        <w:fldChar w:fldCharType="separate"/>
      </w:r>
      <w:r w:rsidRPr="000A65BA">
        <w:rPr>
          <w:noProof/>
          <w:lang w:eastAsia="en-US"/>
        </w:rPr>
        <w:t>Mostufa and Chakrabarti (</w:t>
      </w:r>
      <w:hyperlink w:anchor="Mostufa" w:history="1">
        <w:r w:rsidRPr="000A65BA">
          <w:rPr>
            <w:rStyle w:val="Hyperlink"/>
            <w:noProof/>
            <w:u w:val="none"/>
            <w:lang w:eastAsia="en-US"/>
          </w:rPr>
          <w:t>2024</w:t>
        </w:r>
      </w:hyperlink>
      <w:r w:rsidRPr="000A65BA">
        <w:rPr>
          <w:noProof/>
          <w:lang w:eastAsia="en-US"/>
        </w:rPr>
        <w:t>)</w:t>
      </w:r>
      <w:r w:rsidRPr="000A65BA">
        <w:rPr>
          <w:lang w:eastAsia="en-US"/>
        </w:rPr>
        <w:fldChar w:fldCharType="end"/>
      </w:r>
      <w:r w:rsidRPr="000A65BA">
        <w:rPr>
          <w:lang w:eastAsia="en-US"/>
        </w:rPr>
        <w:t xml:space="preserve"> investigated three types of artificial intelligence: ANI (Artificial Narrow Intelligence), AGI (Artificial General Intelligence), and ASI (Artificial Super Intelligence), which can be elaborated as follows:</w:t>
      </w:r>
    </w:p>
    <w:p w14:paraId="291D4CE7" w14:textId="77777777" w:rsidR="000A65BA" w:rsidRPr="000A65BA" w:rsidRDefault="000A65BA" w:rsidP="000A65BA">
      <w:pPr>
        <w:numPr>
          <w:ilvl w:val="0"/>
          <w:numId w:val="15"/>
        </w:numPr>
        <w:autoSpaceDE w:val="0"/>
        <w:autoSpaceDN w:val="0"/>
        <w:adjustRightInd w:val="0"/>
        <w:spacing w:line="276" w:lineRule="auto"/>
        <w:ind w:left="284" w:hanging="284"/>
        <w:jc w:val="both"/>
        <w:rPr>
          <w:lang w:eastAsia="en-US"/>
        </w:rPr>
      </w:pPr>
      <w:r w:rsidRPr="000A65BA">
        <w:rPr>
          <w:lang w:eastAsia="en-US"/>
        </w:rPr>
        <w:t xml:space="preserve">ANI is the most general, narrow, and simple form of AI because it is only able to complete specific tasks in everyday life. ANI is able to give advice on choosing the right direction, suggest Gojek and Gofood, recommend e-books, e-libraries, and LMS that are suitable, predict the weather correctly, and perform various other special tasks. However, the ability of ANI is not as great as that of humans. </w:t>
      </w:r>
    </w:p>
    <w:p w14:paraId="641BFE1A" w14:textId="77777777" w:rsidR="000A65BA" w:rsidRPr="000A65BA" w:rsidRDefault="000A65BA" w:rsidP="000A65BA">
      <w:pPr>
        <w:numPr>
          <w:ilvl w:val="0"/>
          <w:numId w:val="15"/>
        </w:numPr>
        <w:autoSpaceDE w:val="0"/>
        <w:autoSpaceDN w:val="0"/>
        <w:adjustRightInd w:val="0"/>
        <w:spacing w:line="276" w:lineRule="auto"/>
        <w:ind w:left="284" w:hanging="284"/>
        <w:jc w:val="both"/>
        <w:rPr>
          <w:lang w:eastAsia="en-US"/>
        </w:rPr>
      </w:pPr>
      <w:r w:rsidRPr="000A65BA">
        <w:rPr>
          <w:lang w:eastAsia="en-US"/>
        </w:rPr>
        <w:lastRenderedPageBreak/>
        <w:t>AGI is designed to be able to carry out cognitive tasks like humans and has abilities that are equivalent to human abilities. AGI is capable of translating language and images, although the accuracy is not very precise. AGI is also capable of carrying out computing and reasoning functions such as studying, working, and socializing. The ability of the Sophia robot to answer various interviews around the world and the Humanoid robot to interact and look because its entire body resembles human beauty is one of the most sought-after forms of AGI. Even the Sophia robot developed by the Hong Kong Hanson Robotics company was naturalized as a Saudi Arabian citizen in 2017.</w:t>
      </w:r>
    </w:p>
    <w:p w14:paraId="20F01087" w14:textId="77777777" w:rsidR="000A65BA" w:rsidRPr="000A65BA" w:rsidRDefault="000A65BA" w:rsidP="000A65BA">
      <w:pPr>
        <w:numPr>
          <w:ilvl w:val="0"/>
          <w:numId w:val="15"/>
        </w:numPr>
        <w:autoSpaceDE w:val="0"/>
        <w:autoSpaceDN w:val="0"/>
        <w:adjustRightInd w:val="0"/>
        <w:spacing w:line="276" w:lineRule="auto"/>
        <w:ind w:left="284" w:hanging="284"/>
        <w:jc w:val="both"/>
        <w:rPr>
          <w:lang w:eastAsia="en-US"/>
        </w:rPr>
      </w:pPr>
      <w:r w:rsidRPr="000A65BA">
        <w:rPr>
          <w:lang w:eastAsia="en-US"/>
        </w:rPr>
        <w:t xml:space="preserve">ASI has abilities that go beyond all human capabilities, such as taking the right policies super fast, producing beautiful works of art, and being able to build emotional relationships well. </w:t>
      </w:r>
    </w:p>
    <w:p w14:paraId="34B6BFCB" w14:textId="561478BB"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 xml:space="preserve">It is indeed difficult to deny that advances in AI technology have changed culture, traditions, and human perspectives, including the shift in the paradigm of education and learning today that is heavily influenced by AI. </w:t>
      </w:r>
      <w:r w:rsidRPr="000A65BA">
        <w:rPr>
          <w:lang w:eastAsia="en-US"/>
        </w:rPr>
        <w:fldChar w:fldCharType="begin" w:fldLock="1"/>
      </w:r>
      <w:r w:rsidRPr="000A65BA">
        <w:rPr>
          <w:lang w:eastAsia="en-US"/>
        </w:rPr>
        <w:instrText>ADDIN CSL_CITATION {"citationItems":[{"id":"ITEM-1","itemData":{"DOI":"10.1007/978-981-13-6175-3_1","author":[{"dropping-particle":"","family":"Nagao","given":"Katashi","non-dropping-particle":"","parse-names":false,"suffix":""}],"container-title":"Artificial Intelligence Accelerates Human Learning","id":"ITEM-1","issued":{"date-parts":[["2019"]]},"page":"1-17","publisher":"Springer","publisher-place":"Singapore","title":"Artificial Intelligence in Education","type":"chapter"},"uris":["http://www.mendeley.com/documents/?uuid=2c3beae6-924b-4f6a-823c-979fe20e043d"]}],"mendeley":{"formattedCitation":"(Nagao 2019)","plainTextFormattedCitation":"(Nagao 2019)","previouslyFormattedCitation":"(Nagao 2019)"},"properties":{"noteIndex":0},"schema":"https://github.com/citation-style-language/schema/raw/master/csl-citation.json"}</w:instrText>
      </w:r>
      <w:r w:rsidRPr="000A65BA">
        <w:rPr>
          <w:lang w:eastAsia="en-US"/>
        </w:rPr>
        <w:fldChar w:fldCharType="separate"/>
      </w:r>
      <w:r w:rsidRPr="000A65BA">
        <w:rPr>
          <w:noProof/>
          <w:lang w:eastAsia="en-US"/>
        </w:rPr>
        <w:t xml:space="preserve">(Nagao </w:t>
      </w:r>
      <w:hyperlink w:anchor="Nagao" w:history="1">
        <w:r w:rsidRPr="000A65BA">
          <w:rPr>
            <w:rStyle w:val="Hyperlink"/>
            <w:noProof/>
            <w:u w:val="none"/>
            <w:lang w:eastAsia="en-US"/>
          </w:rPr>
          <w:t>2019</w:t>
        </w:r>
      </w:hyperlink>
      <w:r w:rsidRPr="000A65BA">
        <w:rPr>
          <w:noProof/>
          <w:lang w:eastAsia="en-US"/>
        </w:rPr>
        <w:t>)</w:t>
      </w:r>
      <w:r w:rsidRPr="000A65BA">
        <w:rPr>
          <w:lang w:eastAsia="en-US"/>
        </w:rPr>
        <w:fldChar w:fldCharType="end"/>
      </w:r>
      <w:r w:rsidRPr="000A65BA">
        <w:rPr>
          <w:lang w:eastAsia="en-US"/>
        </w:rPr>
        <w:t xml:space="preserve"> describes how AI is integrated and crosses classrooms synchronously and asynchronously in the implementation of online learning. AI has carried out the roles of (a) virtual mentor, when giving feedback on exercises; (b) voice assistant, to ask for directions by voice; (c) smart content, to get learning resources precisely and quickly; (d) presentation translator, to translate foreign languages automatically; (e) global course, when you want to offer courses elsewhere; (f) automatic assessment, to get grades or scores; and (g) personalized learning, to get the best ways and resources for learning. </w:t>
      </w:r>
    </w:p>
    <w:p w14:paraId="61E8A3CA" w14:textId="08DCFFE0"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 xml:space="preserve">Even so, the development of AI tends to be free and uncontrollable. Research results from </w:t>
      </w:r>
      <w:r w:rsidRPr="000A65BA">
        <w:rPr>
          <w:lang w:eastAsia="en-US"/>
        </w:rPr>
        <w:fldChar w:fldCharType="begin" w:fldLock="1"/>
      </w:r>
      <w:r w:rsidRPr="000A65BA">
        <w:rPr>
          <w:lang w:eastAsia="en-US"/>
        </w:rPr>
        <w:instrText>ADDIN CSL_CITATION {"citationItems":[{"id":"ITEM-1","itemData":{"DOI":"10.48550/arXiv.1802.07228","author":[{"dropping-particle":"","family":"Brundage","given":"Miles","non-dropping-particle":"","parse-names":false,"suffix":""},{"dropping-particle":"","family":"Avin","given":"Shahar","non-dropping-particle":"","parse-names":false,"suffix":""},{"dropping-particle":"","family":"Clark","given":"Jack","non-dropping-particle":"","parse-names":false,"suffix":""},{"dropping-particle":"","family":"Toner","given":"Helen","non-dropping-particle":"","parse-names":false,"suffix":""},{"dropping-particle":"","family":"Eckersley","given":"Peter","non-dropping-particle":"","parse-names":false,"suffix":""},{"dropping-particle":"","family":"Garfinkel","given":"Ben","non-dropping-particle":"","parse-names":false,"suffix":""},{"dropping-particle":"","family":"Dafoe","given":"Allan","non-dropping-particle":"","parse-names":false,"suffix":""},{"dropping-particle":"","family":"Scharre","given":"Paul","non-dropping-particle":"","parse-names":false,"suffix":""},{"dropping-particle":"","family":"Zeitzoff","given":"Thomas","non-dropping-particle":"","parse-names":false,"suffix":""},{"dropping-particle":"","family":"Filar","given":"Bobby","non-dropping-particle":"","parse-names":false,"suffix":""},{"dropping-particle":"","family":"Anderson","given":"Hyrum","non-dropping-particle":"","parse-names":false,"suffix":""},{"dropping-particle":"","family":"Roff","given":"Heather","non-dropping-particle":"","parse-names":false,"suffix":""},{"dropping-particle":"","family":"Gregory C","given":"Allen","non-dropping-particle":"","parse-names":false,"suffix":""},{"dropping-particle":"","family":"Steinhardt","given":"Jacob","non-dropping-particle":"","parse-names":false,"suffix":""},{"dropping-particle":"","family":"Flynn","given":"Carrick","non-dropping-particle":"","parse-names":false,"suffix":""},{"dropping-particle":"","family":"HÉigeartaigh","given":"Seán Ó","non-dropping-particle":"","parse-names":false,"suffix":""},{"dropping-particle":"","family":"Beard","given":"Simon","non-dropping-particle":"","parse-names":false,"suffix":""},{"dropping-particle":"","family":"Belfield","given":"Haydn","non-dropping-particle":"","parse-names":false,"suffix":""},{"dropping-particle":"","family":"Farquhar","given":"Sebastian","non-dropping-particle":"","parse-names":false,"suffix":""},{"dropping-particle":"","family":"Lyle","given":"Clare","non-dropping-particle":"","parse-names":false,"suffix":""},{"dropping-particle":"","family":"Crootof","given":"Rebecca","non-dropping-particle":"","parse-names":false,"suffix":""},{"dropping-particle":"","family":"Evans","given":"Owain","non-dropping-particle":"","parse-names":false,"suffix":""},{"dropping-particle":"","family":"Page","given":"Michael","non-dropping-particle":"","parse-names":false,"suffix":""},{"dropping-particle":"","family":"Bryson","given":"Joanna","non-dropping-particle":"","parse-names":false,"suffix":""},{"dropping-particle":"","family":"Yampolskiy","given":"Roman","non-dropping-particle":"","parse-names":false,"suffix":""},{"dropping-particle":"","family":"Amodei","given":"Dario","non-dropping-particle":"","parse-names":false,"suffix":""}],"id":"ITEM-1","issued":{"date-parts":[["2018"]]},"title":"The Malicious Use of Artificial Intelligence: Forecasting, Prevention, and Mitigation","type":"report"},"uris":["http://www.mendeley.com/documents/?uuid=8c9289e3-25a6-4ddb-a91e-29abc9f95bc6"]}],"mendeley":{"formattedCitation":"(Brundage et al. 2018)","manualFormatting":"Brundage et al. (2018)","plainTextFormattedCitation":"(Brundage et al. 2018)","previouslyFormattedCitation":"(Brundage et al. 2018)"},"properties":{"noteIndex":0},"schema":"https://github.com/citation-style-language/schema/raw/master/csl-citation.json"}</w:instrText>
      </w:r>
      <w:r w:rsidRPr="000A65BA">
        <w:rPr>
          <w:lang w:eastAsia="en-US"/>
        </w:rPr>
        <w:fldChar w:fldCharType="separate"/>
      </w:r>
      <w:r w:rsidRPr="000A65BA">
        <w:rPr>
          <w:noProof/>
          <w:lang w:eastAsia="en-US"/>
        </w:rPr>
        <w:t>Brundage et al. (</w:t>
      </w:r>
      <w:hyperlink w:anchor="Brundage" w:history="1">
        <w:r w:rsidRPr="000A65BA">
          <w:rPr>
            <w:rStyle w:val="Hyperlink"/>
            <w:noProof/>
            <w:u w:val="none"/>
            <w:lang w:eastAsia="en-US"/>
          </w:rPr>
          <w:t>2018</w:t>
        </w:r>
      </w:hyperlink>
      <w:r w:rsidRPr="000A65BA">
        <w:rPr>
          <w:noProof/>
          <w:lang w:eastAsia="en-US"/>
        </w:rPr>
        <w:t>)</w:t>
      </w:r>
      <w:r w:rsidRPr="000A65BA">
        <w:rPr>
          <w:lang w:eastAsia="en-US"/>
        </w:rPr>
        <w:fldChar w:fldCharType="end"/>
      </w:r>
      <w:r w:rsidRPr="000A65BA">
        <w:rPr>
          <w:lang w:eastAsia="en-US"/>
        </w:rPr>
        <w:t xml:space="preserve"> show that the use of AI has led to the following dangers:</w:t>
      </w:r>
    </w:p>
    <w:p w14:paraId="34E05C71" w14:textId="3FF3FC24" w:rsidR="000A65BA" w:rsidRPr="000A65BA" w:rsidRDefault="000A65BA" w:rsidP="000A65BA">
      <w:pPr>
        <w:numPr>
          <w:ilvl w:val="0"/>
          <w:numId w:val="16"/>
        </w:numPr>
        <w:autoSpaceDE w:val="0"/>
        <w:autoSpaceDN w:val="0"/>
        <w:adjustRightInd w:val="0"/>
        <w:spacing w:line="276" w:lineRule="auto"/>
        <w:ind w:left="284" w:hanging="284"/>
        <w:jc w:val="both"/>
        <w:rPr>
          <w:lang w:eastAsia="en-US"/>
        </w:rPr>
      </w:pPr>
      <w:r w:rsidRPr="000A65BA">
        <w:rPr>
          <w:lang w:eastAsia="en-US"/>
        </w:rPr>
        <w:t xml:space="preserve">Unemployment is increasing: Data from the Central Statistics Agency (BPS) shows that the unemployment rate in Indonesia for the August 2021 period was 6.49%, or 9.1 million people. The largest unemployment rate occurs in the age group of 20–29 years. In India, as much as 70% of jobs can be done by AI, and there are 36 million people whose jobs are susceptible to being replaced by automation </w:t>
      </w:r>
      <w:r w:rsidRPr="000A65BA">
        <w:rPr>
          <w:lang w:eastAsia="en-US"/>
        </w:rPr>
        <w:fldChar w:fldCharType="begin" w:fldLock="1"/>
      </w:r>
      <w:r w:rsidRPr="000A65BA">
        <w:rPr>
          <w:lang w:eastAsia="en-US"/>
        </w:rPr>
        <w:instrText>ADDIN CSL_CITATION {"citationItems":[{"id":"ITEM-1","itemData":{"author":[{"dropping-particle":"","family":"Muro","given":"Mark","non-dropping-particle":"","parse-names":false,"suffix":""},{"dropping-particle":"","family":"Maxim","given":"Robert","non-dropping-particle":"","parse-names":false,"suffix":""},{"dropping-particle":"","family":"Whiton","given":"Jacob","non-dropping-particle":"","parse-names":false,"suffix":""}],"id":"ITEM-1","issued":{"date-parts":[["2019"]]},"title":"Automation and Artificial Intelligence: How machines are affecting people and places","type":"report"},"uris":["http://www.mendeley.com/documents/?uuid=7bdfeba4-5957-4531-987d-c2b98a823f42"]}],"mendeley":{"formattedCitation":"(Muro, Maxim, and Whiton 2019)","plainTextFormattedCitation":"(Muro, Maxim, and Whiton 2019)","previouslyFormattedCitation":"(Muro, Maxim, and Whiton 2019)"},"properties":{"noteIndex":0},"schema":"https://github.com/citation-style-language/schema/raw/master/csl-citation.json"}</w:instrText>
      </w:r>
      <w:r w:rsidRPr="000A65BA">
        <w:rPr>
          <w:lang w:eastAsia="en-US"/>
        </w:rPr>
        <w:fldChar w:fldCharType="separate"/>
      </w:r>
      <w:r w:rsidRPr="000A65BA">
        <w:rPr>
          <w:noProof/>
          <w:lang w:eastAsia="en-US"/>
        </w:rPr>
        <w:t xml:space="preserve">(Muro, Maxim, and Whiton </w:t>
      </w:r>
      <w:hyperlink w:anchor="Muro" w:history="1">
        <w:r w:rsidRPr="000A65BA">
          <w:rPr>
            <w:rStyle w:val="Hyperlink"/>
            <w:noProof/>
            <w:u w:val="none"/>
            <w:lang w:eastAsia="en-US"/>
          </w:rPr>
          <w:t>2019</w:t>
        </w:r>
      </w:hyperlink>
      <w:r w:rsidRPr="000A65BA">
        <w:rPr>
          <w:noProof/>
          <w:lang w:eastAsia="en-US"/>
        </w:rPr>
        <w:t>)</w:t>
      </w:r>
      <w:r w:rsidRPr="000A65BA">
        <w:rPr>
          <w:lang w:eastAsia="en-US"/>
        </w:rPr>
        <w:fldChar w:fldCharType="end"/>
      </w:r>
      <w:r w:rsidRPr="000A65BA">
        <w:rPr>
          <w:lang w:eastAsia="en-US"/>
        </w:rPr>
        <w:t xml:space="preserve">. </w:t>
      </w:r>
    </w:p>
    <w:p w14:paraId="1E472FA6" w14:textId="77777777" w:rsidR="000A65BA" w:rsidRPr="000A65BA" w:rsidRDefault="000A65BA" w:rsidP="000A65BA">
      <w:pPr>
        <w:numPr>
          <w:ilvl w:val="0"/>
          <w:numId w:val="16"/>
        </w:numPr>
        <w:autoSpaceDE w:val="0"/>
        <w:autoSpaceDN w:val="0"/>
        <w:adjustRightInd w:val="0"/>
        <w:spacing w:line="276" w:lineRule="auto"/>
        <w:ind w:left="284" w:hanging="284"/>
        <w:jc w:val="both"/>
        <w:rPr>
          <w:lang w:eastAsia="en-US"/>
        </w:rPr>
      </w:pPr>
      <w:r w:rsidRPr="000A65BA">
        <w:rPr>
          <w:lang w:eastAsia="en-US"/>
        </w:rPr>
        <w:t>Privacy invasion: AI misuse often threatens digital security. AI is used to hack and perform other criminal acts. In September 2021, CNN Indonesia reported that Chinese hackers were reported to have penetrated the internal network of 10 ministries and Indonesian government agencies, including the State Intelligence Agency (BIN). Currently, the Chinese government is using facial recognition technology to detect the movements of its citizens, be they in offices, schools, or various other public places. What about the current FaceLock technology in Indonesia—isn’t it threatening?</w:t>
      </w:r>
    </w:p>
    <w:p w14:paraId="2BFBA98E" w14:textId="77777777" w:rsidR="000A65BA" w:rsidRPr="000A65BA" w:rsidRDefault="000A65BA" w:rsidP="000A65BA">
      <w:pPr>
        <w:numPr>
          <w:ilvl w:val="0"/>
          <w:numId w:val="16"/>
        </w:numPr>
        <w:autoSpaceDE w:val="0"/>
        <w:autoSpaceDN w:val="0"/>
        <w:adjustRightInd w:val="0"/>
        <w:spacing w:line="276" w:lineRule="auto"/>
        <w:ind w:left="284" w:hanging="284"/>
        <w:jc w:val="both"/>
        <w:rPr>
          <w:lang w:eastAsia="en-US"/>
        </w:rPr>
      </w:pPr>
      <w:r w:rsidRPr="000A65BA">
        <w:rPr>
          <w:lang w:eastAsia="en-US"/>
        </w:rPr>
        <w:t xml:space="preserve">Weapons automation: The United States military proposes a 2020 budget of USD 718 billion, of which USD 1 billion is for the development of AI and machine learning. That is why many scientists say that AI is much more dangerous than nuclear technology. </w:t>
      </w:r>
    </w:p>
    <w:p w14:paraId="70A4738A" w14:textId="5D04DDA2" w:rsidR="000A65BA" w:rsidRPr="000A65BA" w:rsidRDefault="000A65BA" w:rsidP="000A65BA">
      <w:pPr>
        <w:autoSpaceDE w:val="0"/>
        <w:autoSpaceDN w:val="0"/>
        <w:adjustRightInd w:val="0"/>
        <w:spacing w:line="276" w:lineRule="auto"/>
        <w:ind w:firstLine="720"/>
        <w:jc w:val="both"/>
        <w:rPr>
          <w:lang w:val="sv-SE"/>
        </w:rPr>
      </w:pPr>
      <w:r w:rsidRPr="000A65BA">
        <w:rPr>
          <w:lang w:eastAsia="en-US"/>
        </w:rPr>
        <w:t xml:space="preserve">Even cosmological physicist Stephen William Hawking (1942–2010) of the University of Cambridge stated that if scientists were unable to control the development of artificial intelligence, this world would become the end of the world in the history of human civilization. AI would destroy the earth to pieces, so that would be doomsday </w:t>
      </w:r>
      <w:r w:rsidRPr="000A65BA">
        <w:rPr>
          <w:lang w:eastAsia="en-US"/>
        </w:rPr>
        <w:fldChar w:fldCharType="begin" w:fldLock="1"/>
      </w:r>
      <w:r w:rsidRPr="000A65BA">
        <w:rPr>
          <w:lang w:eastAsia="en-US"/>
        </w:rPr>
        <w:instrText>ADDIN CSL_CITATION {"citationItems":[{"id":"ITEM-1","itemData":{"URL":"https://www.cnbc.com/2017/11/06/stephen-hawking-ai-could-be-worst-event-in-civilization.html","author":[{"dropping-particle":"","family":"Kharpal","given":"Arjun","non-dropping-particle":"","parse-names":false,"suffix":""}],"container-title":"CNBC","id":"ITEM-1","issued":{"date-parts":[["2017"]]},"page":"December, 12 2022","title":"Stephen Hawking says A.I. could be ‘worst event in the history of our civilization’","type":"webpage"},"uris":["http://www.mendeley.com/documents/?uuid=19d0504a-d56e-4384-987d-d1f96d45895a"]}],"mendeley":{"formattedCitation":"(Kharpal 2017)","plainTextFormattedCitation":"(Kharpal 2017)","previouslyFormattedCitation":"(Kharpal 2017)"},"properties":{"noteIndex":0},"schema":"https://github.com/citation-style-language/schema/raw/master/csl-citation.json"}</w:instrText>
      </w:r>
      <w:r w:rsidRPr="000A65BA">
        <w:rPr>
          <w:lang w:eastAsia="en-US"/>
        </w:rPr>
        <w:fldChar w:fldCharType="separate"/>
      </w:r>
      <w:r w:rsidRPr="000A65BA">
        <w:rPr>
          <w:noProof/>
          <w:lang w:eastAsia="en-US"/>
        </w:rPr>
        <w:t xml:space="preserve">(Kharpal </w:t>
      </w:r>
      <w:hyperlink w:anchor="Kharpal" w:history="1">
        <w:r w:rsidRPr="000A65BA">
          <w:rPr>
            <w:rStyle w:val="Hyperlink"/>
            <w:noProof/>
            <w:u w:val="none"/>
            <w:lang w:eastAsia="en-US"/>
          </w:rPr>
          <w:t>2017</w:t>
        </w:r>
      </w:hyperlink>
      <w:r w:rsidRPr="000A65BA">
        <w:rPr>
          <w:noProof/>
          <w:lang w:eastAsia="en-US"/>
        </w:rPr>
        <w:t>)</w:t>
      </w:r>
      <w:r w:rsidRPr="000A65BA">
        <w:rPr>
          <w:lang w:eastAsia="en-US"/>
        </w:rPr>
        <w:fldChar w:fldCharType="end"/>
      </w:r>
      <w:r w:rsidRPr="000A65BA">
        <w:rPr>
          <w:lang w:eastAsia="en-US"/>
        </w:rPr>
        <w:t>. Therefore, it is necessary to reflect again on the importance of developing the ethical-spiritual dimension in 21</w:t>
      </w:r>
      <w:r w:rsidRPr="000A65BA">
        <w:rPr>
          <w:vertAlign w:val="superscript"/>
          <w:lang w:eastAsia="en-US"/>
        </w:rPr>
        <w:t>st</w:t>
      </w:r>
      <w:r w:rsidRPr="000A65BA">
        <w:rPr>
          <w:lang w:eastAsia="en-US"/>
        </w:rPr>
        <w:t>-century education.</w:t>
      </w:r>
    </w:p>
    <w:p w14:paraId="1D435529" w14:textId="77777777" w:rsidR="000A65BA" w:rsidRPr="000A65BA" w:rsidRDefault="000A65BA" w:rsidP="000A65BA">
      <w:pPr>
        <w:tabs>
          <w:tab w:val="left" w:pos="340"/>
        </w:tabs>
        <w:spacing w:line="276" w:lineRule="auto"/>
        <w:rPr>
          <w:b/>
          <w:caps/>
        </w:rPr>
      </w:pPr>
      <w:r w:rsidRPr="000A65BA">
        <w:rPr>
          <w:b/>
          <w:caps/>
        </w:rPr>
        <w:lastRenderedPageBreak/>
        <w:t>ETHICAL-SPIRITUAL DIMENSIONS OF 21</w:t>
      </w:r>
      <w:r w:rsidRPr="000A65BA">
        <w:rPr>
          <w:b/>
          <w:caps/>
          <w:vertAlign w:val="superscript"/>
        </w:rPr>
        <w:t>st</w:t>
      </w:r>
      <w:r w:rsidRPr="000A65BA">
        <w:rPr>
          <w:b/>
          <w:caps/>
        </w:rPr>
        <w:t xml:space="preserve">-CENTURY EDUCATION </w:t>
      </w:r>
    </w:p>
    <w:p w14:paraId="3B26D073" w14:textId="77777777" w:rsidR="000A65BA" w:rsidRPr="000A65BA" w:rsidRDefault="000A65BA" w:rsidP="000A65BA">
      <w:pPr>
        <w:autoSpaceDE w:val="0"/>
        <w:autoSpaceDN w:val="0"/>
        <w:adjustRightInd w:val="0"/>
        <w:spacing w:line="276" w:lineRule="auto"/>
        <w:ind w:firstLine="720"/>
        <w:jc w:val="both"/>
        <w:rPr>
          <w:lang w:eastAsia="en-US"/>
        </w:rPr>
      </w:pPr>
      <w:r w:rsidRPr="000A65BA">
        <w:t>After examining the persistence of scientists in formulating a taxonomy of educational objectives for the cognition, affective, and psychomotor domains as well as the impact caused by AI and machine learning, it seems that something is wrong in planning the future of 21</w:t>
      </w:r>
      <w:r w:rsidRPr="000A65BA">
        <w:rPr>
          <w:vertAlign w:val="superscript"/>
        </w:rPr>
        <w:t>st</w:t>
      </w:r>
      <w:r w:rsidRPr="000A65BA">
        <w:t>-century education. Collective awareness is needed to reconstruct the values that should be integrated into the taxonomy of educational objectives. The values in question are ethical and moral-spiritual values, or, in the terms used here, the ethical-spiritual dimension, which is defined as the side of evaluating the truth or goodness of a social action based on ethical and spiritual values.</w:t>
      </w:r>
      <w:r w:rsidRPr="000A65BA">
        <w:rPr>
          <w:lang w:eastAsia="en-US"/>
        </w:rPr>
        <w:t xml:space="preserve"> </w:t>
      </w:r>
    </w:p>
    <w:p w14:paraId="5B179B5A" w14:textId="77777777" w:rsidR="000A65BA" w:rsidRPr="000A65BA" w:rsidRDefault="000A65BA" w:rsidP="000A65BA">
      <w:pPr>
        <w:autoSpaceDE w:val="0"/>
        <w:autoSpaceDN w:val="0"/>
        <w:adjustRightInd w:val="0"/>
        <w:spacing w:line="276" w:lineRule="auto"/>
        <w:ind w:firstLine="720"/>
        <w:jc w:val="both"/>
        <w:rPr>
          <w:lang w:eastAsia="en-US"/>
        </w:rPr>
      </w:pPr>
      <w:r w:rsidRPr="000A65BA">
        <w:t>Indonesia as a large nation that has a rich culture, language, and high religious values, should initiate and present a taxonomy of national education objectives based on the mandate of the 1945 Constitution of the Republic of Indonesia, article 31 paragraphs 3 and 5, as follows:</w:t>
      </w:r>
    </w:p>
    <w:p w14:paraId="33AFA1CA" w14:textId="7AE79F25" w:rsidR="000A65BA" w:rsidRPr="000A65BA" w:rsidRDefault="000A65BA" w:rsidP="00C83358">
      <w:pPr>
        <w:tabs>
          <w:tab w:val="left" w:pos="709"/>
        </w:tabs>
        <w:suppressAutoHyphens w:val="0"/>
        <w:autoSpaceDE w:val="0"/>
        <w:autoSpaceDN w:val="0"/>
        <w:adjustRightInd w:val="0"/>
        <w:ind w:left="709" w:hanging="425"/>
        <w:jc w:val="both"/>
        <w:rPr>
          <w:lang w:eastAsia="en-US"/>
        </w:rPr>
      </w:pPr>
      <w:r w:rsidRPr="000A65BA">
        <w:rPr>
          <w:lang w:eastAsia="en-US"/>
        </w:rPr>
        <w:t xml:space="preserve">(3) </w:t>
      </w:r>
      <w:r w:rsidR="00C83358">
        <w:rPr>
          <w:lang w:eastAsia="en-US"/>
        </w:rPr>
        <w:tab/>
      </w:r>
      <w:r w:rsidRPr="000A65BA">
        <w:rPr>
          <w:lang w:eastAsia="en-US"/>
        </w:rPr>
        <w:t xml:space="preserve">The government seeks and organizes a national education system that </w:t>
      </w:r>
      <w:r w:rsidRPr="000A65BA">
        <w:rPr>
          <w:b/>
          <w:bCs/>
          <w:lang w:eastAsia="en-US"/>
        </w:rPr>
        <w:t>increases faith, piety, and noble character</w:t>
      </w:r>
      <w:r w:rsidRPr="000A65BA">
        <w:rPr>
          <w:lang w:eastAsia="en-US"/>
        </w:rPr>
        <w:t xml:space="preserve"> in the context of educating the life of the nation, which is regulated by law.</w:t>
      </w:r>
    </w:p>
    <w:p w14:paraId="73DE90E8" w14:textId="02134782" w:rsidR="000A65BA" w:rsidRPr="000A65BA" w:rsidRDefault="000A65BA" w:rsidP="00C83358">
      <w:pPr>
        <w:tabs>
          <w:tab w:val="left" w:pos="709"/>
        </w:tabs>
        <w:suppressAutoHyphens w:val="0"/>
        <w:autoSpaceDE w:val="0"/>
        <w:autoSpaceDN w:val="0"/>
        <w:adjustRightInd w:val="0"/>
        <w:ind w:left="709" w:hanging="425"/>
        <w:jc w:val="both"/>
        <w:rPr>
          <w:lang w:eastAsia="en-US"/>
        </w:rPr>
      </w:pPr>
      <w:r w:rsidRPr="000A65BA">
        <w:rPr>
          <w:lang w:eastAsia="en-US"/>
        </w:rPr>
        <w:t xml:space="preserve">(5) </w:t>
      </w:r>
      <w:r w:rsidR="00C83358">
        <w:rPr>
          <w:lang w:eastAsia="en-US"/>
        </w:rPr>
        <w:tab/>
      </w:r>
      <w:r w:rsidRPr="000A65BA">
        <w:rPr>
          <w:lang w:eastAsia="en-US"/>
        </w:rPr>
        <w:t xml:space="preserve">The government advances science and technology by </w:t>
      </w:r>
      <w:r w:rsidRPr="000A65BA">
        <w:rPr>
          <w:b/>
          <w:bCs/>
          <w:lang w:eastAsia="en-US"/>
        </w:rPr>
        <w:t>upholding religious values</w:t>
      </w:r>
      <w:r w:rsidRPr="000A65BA">
        <w:rPr>
          <w:lang w:eastAsia="en-US"/>
        </w:rPr>
        <w:t xml:space="preserve"> and national unity for the advancement of civilization and the welfare of mankind.</w:t>
      </w:r>
    </w:p>
    <w:p w14:paraId="3C69FBE8" w14:textId="55929718"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 xml:space="preserve">Ironically, after 78 years of independence, Indonesia has yet to formulate a taxonomy of national education objectives as the embodiment of the phrases </w:t>
      </w:r>
      <w:r w:rsidR="001D2B63">
        <w:rPr>
          <w:lang w:eastAsia="en-US"/>
        </w:rPr>
        <w:t>“</w:t>
      </w:r>
      <w:r w:rsidRPr="000A65BA">
        <w:rPr>
          <w:lang w:eastAsia="en-US"/>
        </w:rPr>
        <w:t>increasing faith, piety, and noble character</w:t>
      </w:r>
      <w:r w:rsidR="001D2B63">
        <w:rPr>
          <w:lang w:eastAsia="en-US"/>
        </w:rPr>
        <w:t>”</w:t>
      </w:r>
      <w:r w:rsidRPr="000A65BA">
        <w:rPr>
          <w:lang w:eastAsia="en-US"/>
        </w:rPr>
        <w:t xml:space="preserve"> (paragraph 3) and </w:t>
      </w:r>
      <w:r w:rsidR="001D2B63">
        <w:rPr>
          <w:lang w:eastAsia="en-US"/>
        </w:rPr>
        <w:t>“</w:t>
      </w:r>
      <w:r w:rsidRPr="000A65BA">
        <w:rPr>
          <w:lang w:eastAsia="en-US"/>
        </w:rPr>
        <w:t>upholding religious values</w:t>
      </w:r>
      <w:r w:rsidR="001D2B63">
        <w:rPr>
          <w:lang w:eastAsia="en-US"/>
        </w:rPr>
        <w:t>”</w:t>
      </w:r>
      <w:r w:rsidRPr="000A65BA">
        <w:rPr>
          <w:lang w:eastAsia="en-US"/>
        </w:rPr>
        <w:t xml:space="preserve"> (paragraph 5). If dissection of the content is carried out according to the classification of educational and learning objectives as developed by Benjamin S. Bloom et al. in 1956 for the cognitive domain, Krathwohl et al. in 1956 for the affective domain, and Elizabeth Simpson in 1971 for the psychomotor domain, there is no domain that can build spiritual intelligence that covers faith, piety, and noble character, as well as religious values. It is not even an exaggeration to say that the taxonomy of educational objectives adopted by many educational institutions in Indonesia, including state Islamic educational institutions, has been uprooted from its spiritual roots.</w:t>
      </w:r>
    </w:p>
    <w:p w14:paraId="48F1D536" w14:textId="77777777"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In fact, curriculum developers and learning designers in Indonesia have included aspects of religiosity into the attitude domain, but it seems forced because it reduces the holistic scope of spiritual values into a narrow and rigid scope of religiosity. According to the principle of linear thinking, the attitude domain is insufficiently capable of accommodating the magnitude of essential spiritual values. The logical consequence is that the cognitive and psychomotor domains experience emptiness and lack of spirituality because they are not touched by these essential values. Supposedly, the spiritual domain covers the other three domains, namely knowledge, attitudes, and skills, or at least becomes a separate domain in a taxonomy of learning objectives. The problem is how to formulate a spiritual domain with various classifications so that it can be measured in terms of achieving learning outcomes?</w:t>
      </w:r>
    </w:p>
    <w:p w14:paraId="008D61F8" w14:textId="66D7DE2A"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 xml:space="preserve">The word </w:t>
      </w:r>
      <w:r w:rsidR="0059578A">
        <w:rPr>
          <w:lang w:eastAsia="en-US"/>
        </w:rPr>
        <w:t>“</w:t>
      </w:r>
      <w:r w:rsidRPr="000A65BA">
        <w:rPr>
          <w:lang w:eastAsia="en-US"/>
        </w:rPr>
        <w:t>spirit</w:t>
      </w:r>
      <w:r w:rsidR="0059578A">
        <w:rPr>
          <w:lang w:eastAsia="en-US"/>
        </w:rPr>
        <w:t>”</w:t>
      </w:r>
      <w:r w:rsidRPr="000A65BA">
        <w:rPr>
          <w:lang w:eastAsia="en-US"/>
        </w:rPr>
        <w:t xml:space="preserve"> comes from the Latin word </w:t>
      </w:r>
      <w:r w:rsidR="0059578A">
        <w:rPr>
          <w:lang w:eastAsia="en-US"/>
        </w:rPr>
        <w:t>“</w:t>
      </w:r>
      <w:r w:rsidRPr="000A65BA">
        <w:rPr>
          <w:lang w:eastAsia="en-US"/>
        </w:rPr>
        <w:t>spiritus,</w:t>
      </w:r>
      <w:r w:rsidR="0059578A">
        <w:rPr>
          <w:lang w:eastAsia="en-US"/>
        </w:rPr>
        <w:t>”</w:t>
      </w:r>
      <w:r w:rsidRPr="000A65BA">
        <w:rPr>
          <w:lang w:eastAsia="en-US"/>
        </w:rPr>
        <w:t xml:space="preserve"> which means </w:t>
      </w:r>
      <w:r w:rsidR="0059578A">
        <w:rPr>
          <w:lang w:eastAsia="en-US"/>
        </w:rPr>
        <w:t>“</w:t>
      </w:r>
      <w:r w:rsidRPr="000A65BA">
        <w:rPr>
          <w:lang w:eastAsia="en-US"/>
        </w:rPr>
        <w:t>breath.</w:t>
      </w:r>
      <w:r w:rsidR="0059578A">
        <w:rPr>
          <w:lang w:eastAsia="en-US"/>
        </w:rPr>
        <w:t>”</w:t>
      </w:r>
      <w:r w:rsidRPr="000A65BA">
        <w:rPr>
          <w:lang w:eastAsia="en-US"/>
        </w:rPr>
        <w:t xml:space="preserve"> In modern terms, it refers to </w:t>
      </w:r>
      <w:r w:rsidR="0059578A">
        <w:rPr>
          <w:lang w:eastAsia="en-US"/>
        </w:rPr>
        <w:t>“</w:t>
      </w:r>
      <w:r w:rsidRPr="000A65BA">
        <w:rPr>
          <w:lang w:eastAsia="en-US"/>
        </w:rPr>
        <w:t>non-physical inner energy</w:t>
      </w:r>
      <w:r w:rsidR="0059578A">
        <w:rPr>
          <w:lang w:eastAsia="en-US"/>
        </w:rPr>
        <w:t>”</w:t>
      </w:r>
      <w:r w:rsidRPr="000A65BA">
        <w:rPr>
          <w:lang w:eastAsia="en-US"/>
        </w:rPr>
        <w:t xml:space="preserve"> encompassing emotions and character. In the psychology dictionary, </w:t>
      </w:r>
      <w:r w:rsidR="0059578A">
        <w:rPr>
          <w:lang w:eastAsia="en-US"/>
        </w:rPr>
        <w:t>“</w:t>
      </w:r>
      <w:r w:rsidRPr="000A65BA">
        <w:rPr>
          <w:lang w:eastAsia="en-US"/>
        </w:rPr>
        <w:t>spirit</w:t>
      </w:r>
      <w:r w:rsidR="0059578A">
        <w:rPr>
          <w:lang w:eastAsia="en-US"/>
        </w:rPr>
        <w:t>”</w:t>
      </w:r>
      <w:r w:rsidRPr="000A65BA">
        <w:rPr>
          <w:lang w:eastAsia="en-US"/>
        </w:rPr>
        <w:t xml:space="preserve"> means a substance (</w:t>
      </w:r>
      <w:r w:rsidRPr="000A65BA">
        <w:rPr>
          <w:i/>
          <w:iCs/>
          <w:lang w:eastAsia="en-US"/>
        </w:rPr>
        <w:t>zat</w:t>
      </w:r>
      <w:r w:rsidRPr="000A65BA">
        <w:rPr>
          <w:lang w:eastAsia="en-US"/>
        </w:rPr>
        <w:t xml:space="preserve">) or immaterial being, usually divine in nature, that is a source of strength, energy, enthusiasm, morals, or motivation </w:t>
      </w:r>
      <w:r w:rsidRPr="000A65BA">
        <w:rPr>
          <w:lang w:eastAsia="en-US"/>
        </w:rPr>
        <w:fldChar w:fldCharType="begin" w:fldLock="1"/>
      </w:r>
      <w:r w:rsidRPr="000A65BA">
        <w:rPr>
          <w:lang w:eastAsia="en-US"/>
        </w:rPr>
        <w:instrText>ADDIN CSL_CITATION {"citationItems":[{"id":"ITEM-1","itemData":{"ISSN":"2356-1955","author":[{"dropping-particle":"","family":"Priyanto","given":"Aris","non-dropping-particle":"","parse-names":false,"suffix":""},{"dropping-particle":"","family":"Mahdafi","given":"M Reza","non-dropping-particle":"","parse-names":false,"suffix":""},{"dropping-particle":"","family":"Saputri","given":"Mita Mahda","non-dropping-particle":"","parse-names":false,"suffix":""}],"container-title":"Substantia: Jurnal Ilmu-Ilmu Ushuluddin","id":"ITEM-1","issue":"1","issued":{"date-parts":[["2024"]]},"page":"90-103","title":"Spiritualitas dan Kewirausahaan: Eksplorasi Peran Praktik Tasawuf dalam Kesuksesan Usaha","type":"article-journal","volume":"26"},"uris":["http://www.mendeley.com/documents/?uuid=ecbf80af-66c0-4151-9673-16fc1a163f17"]}],"mendeley":{"formattedCitation":"(Priyanto, Mahdafi, and Saputri 2024)","manualFormatting":"(Priyanto, Mahdafi, and Saputri 2024;","plainTextFormattedCitation":"(Priyanto, Mahdafi, and Saputri 2024)","previouslyFormattedCitation":"(Priyanto, Mahdafi, and Saputri 2024)"},"properties":{"noteIndex":0},"schema":"https://github.com/citation-style-language/schema/raw/master/csl-citation.json"}</w:instrText>
      </w:r>
      <w:r w:rsidRPr="000A65BA">
        <w:rPr>
          <w:lang w:eastAsia="en-US"/>
        </w:rPr>
        <w:fldChar w:fldCharType="separate"/>
      </w:r>
      <w:r w:rsidRPr="000A65BA">
        <w:rPr>
          <w:noProof/>
          <w:lang w:eastAsia="en-US"/>
        </w:rPr>
        <w:t xml:space="preserve">(Priyanto, Mahdafi, and Saputri </w:t>
      </w:r>
      <w:hyperlink w:anchor="Priyanto" w:history="1">
        <w:r w:rsidRPr="000A65BA">
          <w:rPr>
            <w:rStyle w:val="Hyperlink"/>
            <w:noProof/>
            <w:u w:val="none"/>
            <w:lang w:eastAsia="en-US"/>
          </w:rPr>
          <w:t>2024</w:t>
        </w:r>
      </w:hyperlink>
      <w:r w:rsidRPr="000A65BA">
        <w:rPr>
          <w:noProof/>
          <w:lang w:eastAsia="en-US"/>
        </w:rPr>
        <w:t>;</w:t>
      </w:r>
      <w:r w:rsidRPr="000A65BA">
        <w:rPr>
          <w:lang w:eastAsia="en-US"/>
        </w:rPr>
        <w:fldChar w:fldCharType="end"/>
      </w:r>
      <w:r w:rsidRPr="000A65BA">
        <w:rPr>
          <w:lang w:eastAsia="en-US"/>
        </w:rPr>
        <w:t xml:space="preserve"> </w:t>
      </w:r>
      <w:r w:rsidRPr="000A65BA">
        <w:rPr>
          <w:lang w:eastAsia="en-US"/>
        </w:rPr>
        <w:fldChar w:fldCharType="begin" w:fldLock="1"/>
      </w:r>
      <w:r w:rsidRPr="000A65BA">
        <w:rPr>
          <w:lang w:eastAsia="en-US"/>
        </w:rPr>
        <w:instrText>ADDIN CSL_CITATION {"citationItems":[{"id":"ITEM-1","itemData":{"DOI":"10.4102/hts.v78i4.8009","ISSN":"2072-8050","author":[{"dropping-particle":"","family":"Ruslan","given":"Ruslan","non-dropping-particle":"","parse-names":false,"suffix":""},{"dropping-particle":"","family":"Burga","given":"Muhammad A","non-dropping-particle":"","parse-names":false,"suffix":""},{"dropping-particle":"","family":"Noer","given":"Muli U","non-dropping-particle":"","parse-names":false,"suffix":""}],"container-title":"HTS Teologiese Studies/Theological Studies","id":"ITEM-1","issue":"4","issued":{"date-parts":[["2022"]]},"page":"6","title":"Theological belief towards Islamic spiritual belief: Evidence from South Sulawesi, Indonesia","type":"article-journal","volume":"78"},"uris":["http://www.mendeley.com/documents/?uuid=33909f69-04cf-429c-8924-82817f03b6a8"]}],"mendeley":{"formattedCitation":"(Ruslan, Burga, and Noer 2022)","manualFormatting":"Ruslan, Burga, and Noer 2022)","plainTextFormattedCitation":"(Ruslan, Burga, and Noer 2022)","previouslyFormattedCitation":"(Ruslan, Burga, and Noer 2022)"},"properties":{"noteIndex":0},"schema":"https://github.com/citation-style-language/schema/raw/master/csl-citation.json"}</w:instrText>
      </w:r>
      <w:r w:rsidRPr="000A65BA">
        <w:rPr>
          <w:lang w:eastAsia="en-US"/>
        </w:rPr>
        <w:fldChar w:fldCharType="separate"/>
      </w:r>
      <w:r w:rsidRPr="000A65BA">
        <w:rPr>
          <w:noProof/>
          <w:lang w:eastAsia="en-US"/>
        </w:rPr>
        <w:t xml:space="preserve">Ruslan, Burga, and Noer </w:t>
      </w:r>
      <w:hyperlink w:anchor="Ruslan" w:history="1">
        <w:r w:rsidRPr="000A65BA">
          <w:rPr>
            <w:rStyle w:val="Hyperlink"/>
            <w:noProof/>
            <w:u w:val="none"/>
            <w:lang w:eastAsia="en-US"/>
          </w:rPr>
          <w:t>2022</w:t>
        </w:r>
      </w:hyperlink>
      <w:r w:rsidRPr="000A65BA">
        <w:rPr>
          <w:noProof/>
          <w:lang w:eastAsia="en-US"/>
        </w:rPr>
        <w:t>)</w:t>
      </w:r>
      <w:r w:rsidRPr="000A65BA">
        <w:rPr>
          <w:lang w:eastAsia="en-US"/>
        </w:rPr>
        <w:fldChar w:fldCharType="end"/>
      </w:r>
      <w:r w:rsidRPr="000A65BA">
        <w:rPr>
          <w:lang w:eastAsia="en-US"/>
        </w:rPr>
        <w:t xml:space="preserve">. Spirituality is the aspect of humanity that refers to the way individuals seek and express meaning and purpose and the </w:t>
      </w:r>
      <w:r w:rsidRPr="000A65BA">
        <w:rPr>
          <w:lang w:eastAsia="en-US"/>
        </w:rPr>
        <w:lastRenderedPageBreak/>
        <w:t xml:space="preserve">way they experience their connectedness to the moment, to self, to others, to nature, and to the significant or sacred </w:t>
      </w:r>
      <w:r w:rsidRPr="000A65BA">
        <w:rPr>
          <w:lang w:eastAsia="en-US"/>
        </w:rPr>
        <w:fldChar w:fldCharType="begin" w:fldLock="1"/>
      </w:r>
      <w:r w:rsidRPr="000A65BA">
        <w:rPr>
          <w:lang w:eastAsia="en-US"/>
        </w:rPr>
        <w:instrText>ADDIN CSL_CITATION {"citationItems":[{"id":"ITEM-1","itemData":{"ISSN":"2077-1444","author":[{"dropping-particle":"","family":"Ryff","given":"Carol D","non-dropping-particle":"","parse-names":false,"suffix":""}],"container-title":"Religions","id":"ITEM-1","issue":"11","issued":{"date-parts":[["2021"]]},"page":"914","publisher":"MDPI","title":"Spirituality and well-being: Theory, science, and the nature connection","type":"article-journal","volume":"12"},"uris":["http://www.mendeley.com/documents/?uuid=468599dd-92b4-471a-ab84-5e36a6d3cdcb"]}],"mendeley":{"formattedCitation":"(Ryff 2021)","manualFormatting":"(Ryff 2021;","plainTextFormattedCitation":"(Ryff 2021)","previouslyFormattedCitation":"(Ryff 2021)"},"properties":{"noteIndex":0},"schema":"https://github.com/citation-style-language/schema/raw/master/csl-citation.json"}</w:instrText>
      </w:r>
      <w:r w:rsidRPr="000A65BA">
        <w:rPr>
          <w:lang w:eastAsia="en-US"/>
        </w:rPr>
        <w:fldChar w:fldCharType="separate"/>
      </w:r>
      <w:r w:rsidRPr="000A65BA">
        <w:rPr>
          <w:noProof/>
          <w:lang w:eastAsia="en-US"/>
        </w:rPr>
        <w:t xml:space="preserve">(Ryff </w:t>
      </w:r>
      <w:hyperlink w:anchor="Ryff" w:history="1">
        <w:r w:rsidRPr="000A65BA">
          <w:rPr>
            <w:rStyle w:val="Hyperlink"/>
            <w:noProof/>
            <w:u w:val="none"/>
            <w:lang w:eastAsia="en-US"/>
          </w:rPr>
          <w:t>2021</w:t>
        </w:r>
      </w:hyperlink>
      <w:r w:rsidRPr="000A65BA">
        <w:rPr>
          <w:noProof/>
          <w:lang w:eastAsia="en-US"/>
        </w:rPr>
        <w:t>;</w:t>
      </w:r>
      <w:r w:rsidRPr="000A65BA">
        <w:rPr>
          <w:lang w:eastAsia="en-US"/>
        </w:rPr>
        <w:fldChar w:fldCharType="end"/>
      </w:r>
      <w:r w:rsidRPr="000A65BA">
        <w:rPr>
          <w:lang w:eastAsia="en-US"/>
        </w:rPr>
        <w:t xml:space="preserve"> </w:t>
      </w:r>
      <w:r w:rsidRPr="000A65BA">
        <w:rPr>
          <w:lang w:eastAsia="en-US"/>
        </w:rPr>
        <w:fldChar w:fldCharType="begin" w:fldLock="1"/>
      </w:r>
      <w:r w:rsidRPr="000A65BA">
        <w:rPr>
          <w:lang w:eastAsia="en-US"/>
        </w:rPr>
        <w:instrText>ADDIN CSL_CITATION {"citationItems":[{"id":"ITEM-1","itemData":{"ISSN":"2072-8050","author":[{"dropping-particle":"","family":"Almirzanah","given":"Syafaatun","non-dropping-particle":"","parse-names":false,"suffix":""}],"container-title":"HTS Teologiese Studies/Theological Studies","id":"ITEM-1","issue":"1","issued":{"date-parts":[["2020"]]},"title":"God, humanity and nature: Cosmology in Islamic spirituality","type":"article-journal","volume":"76"},"uris":["http://www.mendeley.com/documents/?uuid=012aa931-5002-4884-8022-6d89707406f5"]}],"mendeley":{"formattedCitation":"(Almirzanah 2020)","manualFormatting":"Almirzanah 2020;","plainTextFormattedCitation":"(Almirzanah 2020)","previouslyFormattedCitation":"(Almirzanah 2020)"},"properties":{"noteIndex":0},"schema":"https://github.com/citation-style-language/schema/raw/master/csl-citation.json"}</w:instrText>
      </w:r>
      <w:r w:rsidRPr="000A65BA">
        <w:rPr>
          <w:lang w:eastAsia="en-US"/>
        </w:rPr>
        <w:fldChar w:fldCharType="separate"/>
      </w:r>
      <w:r w:rsidRPr="000A65BA">
        <w:rPr>
          <w:noProof/>
          <w:lang w:eastAsia="en-US"/>
        </w:rPr>
        <w:t xml:space="preserve">Almirzanah </w:t>
      </w:r>
      <w:hyperlink w:anchor="Almirzanah" w:history="1">
        <w:r w:rsidRPr="000A65BA">
          <w:rPr>
            <w:rStyle w:val="Hyperlink"/>
            <w:noProof/>
            <w:u w:val="none"/>
            <w:lang w:eastAsia="en-US"/>
          </w:rPr>
          <w:t>2020</w:t>
        </w:r>
      </w:hyperlink>
      <w:r w:rsidRPr="000A65BA">
        <w:rPr>
          <w:noProof/>
          <w:lang w:eastAsia="en-US"/>
        </w:rPr>
        <w:t>;</w:t>
      </w:r>
      <w:r w:rsidRPr="000A65BA">
        <w:rPr>
          <w:lang w:eastAsia="en-US"/>
        </w:rPr>
        <w:fldChar w:fldCharType="end"/>
      </w:r>
      <w:r w:rsidRPr="000A65BA">
        <w:rPr>
          <w:lang w:eastAsia="en-US"/>
        </w:rPr>
        <w:t xml:space="preserve"> </w:t>
      </w:r>
      <w:r w:rsidRPr="000A65BA">
        <w:rPr>
          <w:lang w:eastAsia="en-US"/>
        </w:rPr>
        <w:fldChar w:fldCharType="begin" w:fldLock="1"/>
      </w:r>
      <w:r w:rsidRPr="000A65BA">
        <w:rPr>
          <w:lang w:eastAsia="en-US"/>
        </w:rPr>
        <w:instrText>ADDIN CSL_CITATION {"citationItems":[{"id":"ITEM-1","itemData":{"DOI":"10.1016/j.soncn.2012.09.008","ISBN":"0749-2081","author":[{"dropping-particle":"","family":"Ferrell","given":"Betty R","non-dropping-particle":"","parse-names":false,"suffix":""},{"dropping-particle":"","family":"Baird","given":"Pamela","non-dropping-particle":"","parse-names":false,"suffix":""}],"container-title":"Seminars in oncology nursing","id":"ITEM-1","issue":"4","issued":{"date-parts":[["2012"]]},"page":"256-261","publisher":"Elsevier","title":"Deriving meaning and faith in caregiving","type":"paper-conference","volume":"28"},"uris":["http://www.mendeley.com/documents/?uuid=812a02f1-cbf4-4fc5-b583-fe04bbb0c5dd"]}],"mendeley":{"formattedCitation":"(Ferrell and Baird 2012)","manualFormatting":"Ferrell and Baird 2012)","plainTextFormattedCitation":"(Ferrell and Baird 2012)","previouslyFormattedCitation":"(Ferrell and Baird 2012)"},"properties":{"noteIndex":0},"schema":"https://github.com/citation-style-language/schema/raw/master/csl-citation.json"}</w:instrText>
      </w:r>
      <w:r w:rsidRPr="000A65BA">
        <w:rPr>
          <w:lang w:eastAsia="en-US"/>
        </w:rPr>
        <w:fldChar w:fldCharType="separate"/>
      </w:r>
      <w:r w:rsidRPr="000A65BA">
        <w:rPr>
          <w:noProof/>
          <w:lang w:eastAsia="en-US"/>
        </w:rPr>
        <w:t xml:space="preserve">Ferrell and Baird </w:t>
      </w:r>
      <w:hyperlink w:anchor="Ferrell" w:history="1">
        <w:r w:rsidRPr="000A65BA">
          <w:rPr>
            <w:rStyle w:val="Hyperlink"/>
            <w:noProof/>
            <w:u w:val="none"/>
            <w:lang w:eastAsia="en-US"/>
          </w:rPr>
          <w:t>2012</w:t>
        </w:r>
      </w:hyperlink>
      <w:r w:rsidRPr="000A65BA">
        <w:rPr>
          <w:noProof/>
          <w:lang w:eastAsia="en-US"/>
        </w:rPr>
        <w:t>)</w:t>
      </w:r>
      <w:r w:rsidRPr="000A65BA">
        <w:rPr>
          <w:lang w:eastAsia="en-US"/>
        </w:rPr>
        <w:fldChar w:fldCharType="end"/>
      </w:r>
      <w:r w:rsidRPr="000A65BA">
        <w:rPr>
          <w:lang w:eastAsia="en-US"/>
        </w:rPr>
        <w:t>.</w:t>
      </w:r>
    </w:p>
    <w:p w14:paraId="4AF42968" w14:textId="0972FE18"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Ki Hajar Dewantara introduced the term “</w:t>
      </w:r>
      <w:r w:rsidRPr="000A65BA">
        <w:rPr>
          <w:i/>
          <w:iCs/>
          <w:lang w:eastAsia="en-US"/>
        </w:rPr>
        <w:t>budi</w:t>
      </w:r>
      <w:r w:rsidR="001D2B63" w:rsidRPr="001D2B63">
        <w:rPr>
          <w:i/>
          <w:iCs/>
          <w:lang w:eastAsia="en-US"/>
        </w:rPr>
        <w:t xml:space="preserve"> </w:t>
      </w:r>
      <w:r w:rsidRPr="000A65BA">
        <w:rPr>
          <w:i/>
          <w:iCs/>
          <w:lang w:eastAsia="en-US"/>
        </w:rPr>
        <w:t>pekerti</w:t>
      </w:r>
      <w:r w:rsidRPr="000A65BA">
        <w:rPr>
          <w:lang w:eastAsia="en-US"/>
        </w:rPr>
        <w:t xml:space="preserve">” as one of the pillars of education. The term comes from two root words, namely: first, </w:t>
      </w:r>
      <w:r w:rsidR="001D2B63" w:rsidRPr="001D2B63">
        <w:rPr>
          <w:lang w:eastAsia="en-US"/>
        </w:rPr>
        <w:t>“</w:t>
      </w:r>
      <w:r w:rsidRPr="000A65BA">
        <w:rPr>
          <w:i/>
          <w:iCs/>
          <w:lang w:eastAsia="en-US"/>
        </w:rPr>
        <w:t>budi</w:t>
      </w:r>
      <w:r w:rsidRPr="000A65BA">
        <w:rPr>
          <w:lang w:eastAsia="en-US"/>
        </w:rPr>
        <w:t>,</w:t>
      </w:r>
      <w:r w:rsidR="001D2B63" w:rsidRPr="001D2B63">
        <w:rPr>
          <w:lang w:eastAsia="en-US"/>
        </w:rPr>
        <w:t>”</w:t>
      </w:r>
      <w:r w:rsidRPr="000A65BA">
        <w:rPr>
          <w:lang w:eastAsia="en-US"/>
        </w:rPr>
        <w:t xml:space="preserve"> which means thoughts, feelings, and will; and second, </w:t>
      </w:r>
      <w:r w:rsidR="001D2B63" w:rsidRPr="001D2B63">
        <w:rPr>
          <w:lang w:eastAsia="en-US"/>
        </w:rPr>
        <w:t>“</w:t>
      </w:r>
      <w:r w:rsidRPr="000A65BA">
        <w:rPr>
          <w:i/>
          <w:iCs/>
          <w:lang w:eastAsia="en-US"/>
        </w:rPr>
        <w:t>pekerti</w:t>
      </w:r>
      <w:r w:rsidRPr="000A65BA">
        <w:rPr>
          <w:lang w:eastAsia="en-US"/>
        </w:rPr>
        <w:t>,</w:t>
      </w:r>
      <w:r w:rsidR="001D2B63" w:rsidRPr="001D2B63">
        <w:rPr>
          <w:lang w:eastAsia="en-US"/>
        </w:rPr>
        <w:t>”</w:t>
      </w:r>
      <w:r w:rsidRPr="000A65BA">
        <w:rPr>
          <w:lang w:eastAsia="en-US"/>
        </w:rPr>
        <w:t xml:space="preserve"> which means energy </w:t>
      </w:r>
      <w:r w:rsidRPr="000A65BA">
        <w:rPr>
          <w:lang w:eastAsia="en-US"/>
        </w:rPr>
        <w:fldChar w:fldCharType="begin" w:fldLock="1"/>
      </w:r>
      <w:r w:rsidRPr="000A65BA">
        <w:rPr>
          <w:lang w:eastAsia="en-US"/>
        </w:rPr>
        <w:instrText>ADDIN CSL_CITATION {"citationItems":[{"id":"ITEM-1","itemData":{"ISBN":"2494069351","author":[{"dropping-particle":"","family":"Masitoh","given":"Siti","non-dropping-particle":"","parse-names":false,"suffix":""}],"container-title":"Unima International Conference on Social Sciences and Humanities (UNICSSH 2022)","id":"ITEM-1","issued":{"date-parts":[["2023"]]},"page":"322-330","publisher":"Atlantis Press","title":"Examining the Teaching of Ki Hajar Dewantara and Its Relevance for Merdeka Belajar in the 21st Century","type":"paper-conference"},"uris":["http://www.mendeley.com/documents/?uuid=595d8e81-1d99-4eda-bda7-3624877e588e"]}],"mendeley":{"formattedCitation":"(Masitoh 2023)","plainTextFormattedCitation":"(Masitoh 2023)","previouslyFormattedCitation":"(Masitoh 2023)"},"properties":{"noteIndex":0},"schema":"https://github.com/citation-style-language/schema/raw/master/csl-citation.json"}</w:instrText>
      </w:r>
      <w:r w:rsidRPr="000A65BA">
        <w:rPr>
          <w:lang w:eastAsia="en-US"/>
        </w:rPr>
        <w:fldChar w:fldCharType="separate"/>
      </w:r>
      <w:r w:rsidRPr="000A65BA">
        <w:rPr>
          <w:noProof/>
          <w:lang w:eastAsia="en-US"/>
        </w:rPr>
        <w:t xml:space="preserve">(Masitoh </w:t>
      </w:r>
      <w:hyperlink w:anchor="Masitoh" w:history="1">
        <w:r w:rsidRPr="000A65BA">
          <w:rPr>
            <w:rStyle w:val="Hyperlink"/>
            <w:noProof/>
            <w:u w:val="none"/>
            <w:lang w:eastAsia="en-US"/>
          </w:rPr>
          <w:t>2023</w:t>
        </w:r>
      </w:hyperlink>
      <w:r w:rsidRPr="000A65BA">
        <w:rPr>
          <w:noProof/>
          <w:lang w:eastAsia="en-US"/>
        </w:rPr>
        <w:t>)</w:t>
      </w:r>
      <w:r w:rsidRPr="000A65BA">
        <w:rPr>
          <w:lang w:eastAsia="en-US"/>
        </w:rPr>
        <w:fldChar w:fldCharType="end"/>
      </w:r>
      <w:r w:rsidRPr="000A65BA">
        <w:rPr>
          <w:lang w:eastAsia="en-US"/>
        </w:rPr>
        <w:t xml:space="preserve">. Thus, </w:t>
      </w:r>
      <w:r w:rsidRPr="000A65BA">
        <w:rPr>
          <w:i/>
          <w:iCs/>
          <w:lang w:eastAsia="en-US"/>
        </w:rPr>
        <w:t>budi</w:t>
      </w:r>
      <w:r w:rsidR="001D2B63" w:rsidRPr="001D2B63">
        <w:rPr>
          <w:i/>
          <w:iCs/>
          <w:lang w:eastAsia="en-US"/>
        </w:rPr>
        <w:t xml:space="preserve"> </w:t>
      </w:r>
      <w:r w:rsidRPr="000A65BA">
        <w:rPr>
          <w:i/>
          <w:iCs/>
          <w:lang w:eastAsia="en-US"/>
        </w:rPr>
        <w:t>pekerti</w:t>
      </w:r>
      <w:r w:rsidRPr="000A65BA">
        <w:rPr>
          <w:lang w:eastAsia="en-US"/>
        </w:rPr>
        <w:t xml:space="preserve"> are the unification of mind, feelings, and willingness, which then generate energy </w:t>
      </w:r>
      <w:r w:rsidRPr="000A65BA">
        <w:rPr>
          <w:lang w:eastAsia="en-US"/>
        </w:rPr>
        <w:fldChar w:fldCharType="begin" w:fldLock="1"/>
      </w:r>
      <w:r w:rsidRPr="000A65BA">
        <w:rPr>
          <w:lang w:eastAsia="en-US"/>
        </w:rPr>
        <w:instrText>ADDIN CSL_CITATION {"citationItems":[{"id":"ITEM-1","itemData":{"DOI":"10.17509/eh.v10i2.10865","author":[{"dropping-particle":"","family":"Wijayanti","given":"Dwi","non-dropping-particle":"","parse-names":false,"suffix":""}],"container-title":"Jurnal Pendidikan Dasar","id":"ITEM-1","issue":"2","issued":{"date-parts":[["2018"]]},"page":"85-91","title":"Character education designed by Ki Hadjar Dewantara","type":"article-journal","volume":"10"},"uris":["http://www.mendeley.com/documents/?uuid=07042196-10d8-4d98-93c9-2448af204a63"]}],"mendeley":{"formattedCitation":"(Wijayanti 2018)","plainTextFormattedCitation":"(Wijayanti 2018)","previouslyFormattedCitation":"(Wijayanti 2018)"},"properties":{"noteIndex":0},"schema":"https://github.com/citation-style-language/schema/raw/master/csl-citation.json"}</w:instrText>
      </w:r>
      <w:r w:rsidRPr="000A65BA">
        <w:rPr>
          <w:lang w:eastAsia="en-US"/>
        </w:rPr>
        <w:fldChar w:fldCharType="separate"/>
      </w:r>
      <w:r w:rsidRPr="000A65BA">
        <w:rPr>
          <w:noProof/>
          <w:lang w:eastAsia="en-US"/>
        </w:rPr>
        <w:t xml:space="preserve">(Wijayanti </w:t>
      </w:r>
      <w:hyperlink w:anchor="Wijayanti" w:history="1">
        <w:r w:rsidRPr="000A65BA">
          <w:rPr>
            <w:rStyle w:val="Hyperlink"/>
            <w:noProof/>
            <w:u w:val="none"/>
            <w:lang w:eastAsia="en-US"/>
          </w:rPr>
          <w:t>2018</w:t>
        </w:r>
      </w:hyperlink>
      <w:r w:rsidRPr="000A65BA">
        <w:rPr>
          <w:noProof/>
          <w:lang w:eastAsia="en-US"/>
        </w:rPr>
        <w:t>)</w:t>
      </w:r>
      <w:r w:rsidRPr="000A65BA">
        <w:rPr>
          <w:lang w:eastAsia="en-US"/>
        </w:rPr>
        <w:fldChar w:fldCharType="end"/>
      </w:r>
      <w:r w:rsidRPr="000A65BA">
        <w:rPr>
          <w:lang w:eastAsia="en-US"/>
        </w:rPr>
        <w:t xml:space="preserve">. The </w:t>
      </w:r>
      <w:r w:rsidRPr="000A65BA">
        <w:rPr>
          <w:i/>
          <w:iCs/>
          <w:lang w:eastAsia="en-US"/>
        </w:rPr>
        <w:t>budi</w:t>
      </w:r>
      <w:r w:rsidR="001D2B63" w:rsidRPr="001D2B63">
        <w:rPr>
          <w:i/>
          <w:iCs/>
          <w:lang w:eastAsia="en-US"/>
        </w:rPr>
        <w:t xml:space="preserve"> </w:t>
      </w:r>
      <w:r w:rsidRPr="000A65BA">
        <w:rPr>
          <w:i/>
          <w:iCs/>
          <w:lang w:eastAsia="en-US"/>
        </w:rPr>
        <w:t>pekerti</w:t>
      </w:r>
      <w:r w:rsidRPr="000A65BA">
        <w:rPr>
          <w:lang w:eastAsia="en-US"/>
        </w:rPr>
        <w:t xml:space="preserve"> concept then develops into a conceptual domain that underlies the construction of a national education conceptual framework with the formulation of (1) </w:t>
      </w:r>
      <w:r w:rsidRPr="000A65BA">
        <w:rPr>
          <w:i/>
          <w:iCs/>
          <w:lang w:eastAsia="en-US"/>
        </w:rPr>
        <w:t>olah pikir</w:t>
      </w:r>
      <w:r w:rsidRPr="000A65BA">
        <w:rPr>
          <w:lang w:eastAsia="en-US"/>
        </w:rPr>
        <w:t xml:space="preserve"> (mind exercise), which refers to the cognitive domain; (2) </w:t>
      </w:r>
      <w:r w:rsidRPr="000A65BA">
        <w:rPr>
          <w:i/>
          <w:iCs/>
          <w:lang w:eastAsia="en-US"/>
        </w:rPr>
        <w:t>olah rasa</w:t>
      </w:r>
      <w:r w:rsidRPr="000A65BA">
        <w:rPr>
          <w:lang w:eastAsia="en-US"/>
        </w:rPr>
        <w:t xml:space="preserve"> (feeling exercise), which includes the realm of affection; (3) </w:t>
      </w:r>
      <w:r w:rsidRPr="000A65BA">
        <w:rPr>
          <w:i/>
          <w:iCs/>
          <w:lang w:eastAsia="en-US"/>
        </w:rPr>
        <w:t>olah raga</w:t>
      </w:r>
      <w:r w:rsidRPr="000A65BA">
        <w:rPr>
          <w:lang w:eastAsia="en-US"/>
        </w:rPr>
        <w:t xml:space="preserve"> (body exercise), which focuses on psychomotor development; and (4) </w:t>
      </w:r>
      <w:r w:rsidRPr="000A65BA">
        <w:rPr>
          <w:i/>
          <w:iCs/>
          <w:lang w:eastAsia="en-US"/>
        </w:rPr>
        <w:t>olah hati</w:t>
      </w:r>
      <w:r w:rsidRPr="000A65BA">
        <w:rPr>
          <w:lang w:eastAsia="en-US"/>
        </w:rPr>
        <w:t xml:space="preserve"> (heart exercise), which is the driving force that produces energy (spirit) </w:t>
      </w:r>
      <w:r w:rsidRPr="000A65BA">
        <w:rPr>
          <w:lang w:eastAsia="en-US"/>
        </w:rPr>
        <w:fldChar w:fldCharType="begin" w:fldLock="1"/>
      </w:r>
      <w:r w:rsidRPr="000A65BA">
        <w:rPr>
          <w:lang w:eastAsia="en-US"/>
        </w:rPr>
        <w:instrText>ADDIN CSL_CITATION {"citationItems":[{"id":"ITEM-1","itemData":{"ISSN":"2747-139X","author":[{"dropping-particle":"","family":"Widiyarto","given":"Sigit","non-dropping-particle":"","parse-names":false,"suffix":""},{"dropping-particle":"","family":"Purnomo","given":"Budi","non-dropping-particle":"","parse-names":false,"suffix":""}],"container-title":"International Journal of Business, Law, and Education","id":"ITEM-1","issue":"2","issued":{"date-parts":[["2023"]]},"page":"837-844","title":"Freedom to Learn in Ki Hajar Dewantara's Perspective: Historical Studies and Their Relevance to Character Education","type":"article-journal","volume":"4"},"uris":["http://www.mendeley.com/documents/?uuid=c78bdbfc-9922-4ee6-9597-dcf40e59192c"]}],"mendeley":{"formattedCitation":"(Widiyarto and Purnomo 2023)","plainTextFormattedCitation":"(Widiyarto and Purnomo 2023)","previouslyFormattedCitation":"(Widiyarto and Purnomo 2023)"},"properties":{"noteIndex":0},"schema":"https://github.com/citation-style-language/schema/raw/master/csl-citation.json"}</w:instrText>
      </w:r>
      <w:r w:rsidRPr="000A65BA">
        <w:rPr>
          <w:lang w:eastAsia="en-US"/>
        </w:rPr>
        <w:fldChar w:fldCharType="separate"/>
      </w:r>
      <w:r w:rsidRPr="000A65BA">
        <w:rPr>
          <w:noProof/>
          <w:lang w:eastAsia="en-US"/>
        </w:rPr>
        <w:t xml:space="preserve">(Widiyarto and Purnomo </w:t>
      </w:r>
      <w:hyperlink w:anchor="Widiyarto" w:history="1">
        <w:r w:rsidRPr="000A65BA">
          <w:rPr>
            <w:rStyle w:val="Hyperlink"/>
            <w:noProof/>
            <w:u w:val="none"/>
            <w:lang w:eastAsia="en-US"/>
          </w:rPr>
          <w:t>2023</w:t>
        </w:r>
      </w:hyperlink>
      <w:r w:rsidRPr="000A65BA">
        <w:rPr>
          <w:noProof/>
          <w:lang w:eastAsia="en-US"/>
        </w:rPr>
        <w:t>)</w:t>
      </w:r>
      <w:r w:rsidRPr="000A65BA">
        <w:rPr>
          <w:lang w:eastAsia="en-US"/>
        </w:rPr>
        <w:fldChar w:fldCharType="end"/>
      </w:r>
      <w:r w:rsidRPr="000A65BA">
        <w:rPr>
          <w:lang w:eastAsia="en-US"/>
        </w:rPr>
        <w:t>.</w:t>
      </w:r>
    </w:p>
    <w:p w14:paraId="13E54B1C" w14:textId="30593492"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 xml:space="preserve">There have been many studies related to spirituality. Paul Pearsall </w:t>
      </w:r>
      <w:r w:rsidRPr="000A65BA">
        <w:rPr>
          <w:lang w:eastAsia="en-US"/>
        </w:rPr>
        <w:fldChar w:fldCharType="begin" w:fldLock="1"/>
      </w:r>
      <w:r w:rsidRPr="000A65BA">
        <w:rPr>
          <w:lang w:eastAsia="en-US"/>
        </w:rPr>
        <w:instrText>ADDIN CSL_CITATION {"citationItems":[{"id":"ITEM-1","itemData":{"ISBN":"9798209908258","author":[{"dropping-particle":"","family":"Yeoh","given":"Sepideh","non-dropping-particle":"","parse-names":false,"suffix":""}],"id":"ITEM-1","issued":{"date-parts":[["2022"]]},"publisher":"University of Massachusetts Global","publisher-place":"Dissertations, California","title":"Heart-Led Behaviors of Exemplary Unified School District Superintendents","type":"article"},"uris":["http://www.mendeley.com/documents/?uuid=4ee41f74-d5e3-44be-8b0c-6f231ac9b83c"]}],"mendeley":{"formattedCitation":"(Yeoh 2022)","plainTextFormattedCitation":"(Yeoh 2022)","previouslyFormattedCitation":"(Yeoh 2022)"},"properties":{"noteIndex":0},"schema":"https://github.com/citation-style-language/schema/raw/master/csl-citation.json"}</w:instrText>
      </w:r>
      <w:r w:rsidRPr="000A65BA">
        <w:rPr>
          <w:lang w:eastAsia="en-US"/>
        </w:rPr>
        <w:fldChar w:fldCharType="separate"/>
      </w:r>
      <w:r w:rsidRPr="000A65BA">
        <w:rPr>
          <w:noProof/>
          <w:lang w:eastAsia="en-US"/>
        </w:rPr>
        <w:t xml:space="preserve">(Yeoh </w:t>
      </w:r>
      <w:hyperlink w:anchor="Yeoh" w:history="1">
        <w:r w:rsidRPr="000A65BA">
          <w:rPr>
            <w:rStyle w:val="Hyperlink"/>
            <w:noProof/>
            <w:u w:val="none"/>
            <w:lang w:eastAsia="en-US"/>
          </w:rPr>
          <w:t>2022</w:t>
        </w:r>
      </w:hyperlink>
      <w:r w:rsidRPr="000A65BA">
        <w:rPr>
          <w:noProof/>
          <w:lang w:eastAsia="en-US"/>
        </w:rPr>
        <w:t>)</w:t>
      </w:r>
      <w:r w:rsidRPr="000A65BA">
        <w:rPr>
          <w:lang w:eastAsia="en-US"/>
        </w:rPr>
        <w:fldChar w:fldCharType="end"/>
      </w:r>
      <w:r w:rsidRPr="000A65BA">
        <w:rPr>
          <w:lang w:eastAsia="en-US"/>
        </w:rPr>
        <w:t xml:space="preserve"> studied the communication between the heart and the brain and found that the heart stores a number of strengths and has a code known as the </w:t>
      </w:r>
      <w:r w:rsidR="00147097">
        <w:rPr>
          <w:lang w:eastAsia="en-US"/>
        </w:rPr>
        <w:t>“</w:t>
      </w:r>
      <w:r w:rsidRPr="000A65BA">
        <w:rPr>
          <w:lang w:eastAsia="en-US"/>
        </w:rPr>
        <w:t>heart</w:t>
      </w:r>
      <w:r w:rsidR="00E43938">
        <w:rPr>
          <w:lang w:eastAsia="en-US"/>
        </w:rPr>
        <w:t>’</w:t>
      </w:r>
      <w:r w:rsidRPr="000A65BA">
        <w:rPr>
          <w:lang w:eastAsia="en-US"/>
        </w:rPr>
        <w:t>s code.</w:t>
      </w:r>
      <w:r w:rsidR="00147097">
        <w:rPr>
          <w:lang w:eastAsia="en-US"/>
        </w:rPr>
        <w:t>”</w:t>
      </w:r>
      <w:r w:rsidRPr="000A65BA">
        <w:rPr>
          <w:lang w:eastAsia="en-US"/>
        </w:rPr>
        <w:t xml:space="preserve"> In Pearsall’s view, the heart is not just a pump that distributes codes throughout the body, but rather a </w:t>
      </w:r>
      <w:r w:rsidR="00147097">
        <w:rPr>
          <w:lang w:eastAsia="en-US"/>
        </w:rPr>
        <w:t>“</w:t>
      </w:r>
      <w:r w:rsidRPr="000A65BA">
        <w:rPr>
          <w:lang w:eastAsia="en-US"/>
        </w:rPr>
        <w:t>cellular symphony</w:t>
      </w:r>
      <w:r w:rsidR="00147097">
        <w:rPr>
          <w:lang w:eastAsia="en-US"/>
        </w:rPr>
        <w:t>”</w:t>
      </w:r>
      <w:r w:rsidRPr="000A65BA">
        <w:rPr>
          <w:lang w:eastAsia="en-US"/>
        </w:rPr>
        <w:t xml:space="preserve"> that moves all cells as the core of human existence. According to Pearsall </w:t>
      </w:r>
      <w:r w:rsidRPr="000A65BA">
        <w:rPr>
          <w:lang w:eastAsia="en-US"/>
        </w:rPr>
        <w:fldChar w:fldCharType="begin" w:fldLock="1"/>
      </w:r>
      <w:r w:rsidRPr="000A65BA">
        <w:rPr>
          <w:lang w:eastAsia="en-US"/>
        </w:rPr>
        <w:instrText>ADDIN CSL_CITATION {"citationItems":[{"id":"ITEM-1","itemData":{"ISBN":"9798209908258","author":[{"dropping-particle":"","family":"Yeoh","given":"Sepideh","non-dropping-particle":"","parse-names":false,"suffix":""}],"id":"ITEM-1","issued":{"date-parts":[["2022"]]},"publisher":"University of Massachusetts Global","publisher-place":"Dissertations, California","title":"Heart-Led Behaviors of Exemplary Unified School District Superintendents","type":"article"},"uris":["http://www.mendeley.com/documents/?uuid=4ee41f74-d5e3-44be-8b0c-6f231ac9b83c"]}],"mendeley":{"formattedCitation":"(Yeoh 2022)","plainTextFormattedCitation":"(Yeoh 2022)","previouslyFormattedCitation":"(Yeoh 2022)"},"properties":{"noteIndex":0},"schema":"https://github.com/citation-style-language/schema/raw/master/csl-citation.json"}</w:instrText>
      </w:r>
      <w:r w:rsidRPr="000A65BA">
        <w:rPr>
          <w:lang w:eastAsia="en-US"/>
        </w:rPr>
        <w:fldChar w:fldCharType="separate"/>
      </w:r>
      <w:r w:rsidRPr="000A65BA">
        <w:rPr>
          <w:noProof/>
          <w:lang w:eastAsia="en-US"/>
        </w:rPr>
        <w:t xml:space="preserve">(Yeoh </w:t>
      </w:r>
      <w:hyperlink w:anchor="Yeoh" w:history="1">
        <w:r w:rsidRPr="000A65BA">
          <w:rPr>
            <w:rStyle w:val="Hyperlink"/>
            <w:noProof/>
            <w:u w:val="none"/>
            <w:lang w:eastAsia="en-US"/>
          </w:rPr>
          <w:t>2022</w:t>
        </w:r>
      </w:hyperlink>
      <w:r w:rsidRPr="000A65BA">
        <w:rPr>
          <w:noProof/>
          <w:lang w:eastAsia="en-US"/>
        </w:rPr>
        <w:t>)</w:t>
      </w:r>
      <w:r w:rsidRPr="000A65BA">
        <w:rPr>
          <w:lang w:eastAsia="en-US"/>
        </w:rPr>
        <w:fldChar w:fldCharType="end"/>
      </w:r>
      <w:r w:rsidRPr="000A65BA">
        <w:rPr>
          <w:lang w:eastAsia="en-US"/>
        </w:rPr>
        <w:t xml:space="preserve">, the brain is just a computer to help solve problems, not the center of our being. It is the heart that holds the secret that can connect the body, mind, and soul. Many people know that the heart can love and feel, but more than that, the heart also thinks, remembers, communicates with other hearts, helps regulate immunity, and stores information. </w:t>
      </w:r>
    </w:p>
    <w:p w14:paraId="5E7F2552" w14:textId="52BAFC5F"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 xml:space="preserve">Communication between the heart and the brain of humans was also discovered by Christiana Bishop </w:t>
      </w:r>
      <w:r w:rsidRPr="000A65BA">
        <w:rPr>
          <w:lang w:eastAsia="en-US"/>
        </w:rPr>
        <w:fldChar w:fldCharType="begin" w:fldLock="1"/>
      </w:r>
      <w:r w:rsidRPr="000A65BA">
        <w:rPr>
          <w:lang w:eastAsia="en-US"/>
        </w:rPr>
        <w:instrText>ADDIN CSL_CITATION {"citationItems":[{"id":"ITEM-1","itemData":{"author":[{"dropping-particle":"","family":"Parisian","given":"David","non-dropping-particle":"","parse-names":false,"suffix":""}],"container-title":"HeartMath Newsletter","id":"ITEM-1","issued":{"date-parts":[["2018"]]},"publisher":"SUNY Oswego Cooperation with the HeartMath Institute. January 29, 2018","title":"Educating About the Heart","type":"paper-conference"},"uris":["http://www.mendeley.com/documents/?uuid=df8ac778-2e1b-40f7-b82b-78280b91994a"]}],"mendeley":{"formattedCitation":"(Parisian 2018)","plainTextFormattedCitation":"(Parisian 2018)","previouslyFormattedCitation":"(Parisian 2018)"},"properties":{"noteIndex":0},"schema":"https://github.com/citation-style-language/schema/raw/master/csl-citation.json"}</w:instrText>
      </w:r>
      <w:r w:rsidRPr="000A65BA">
        <w:rPr>
          <w:lang w:eastAsia="en-US"/>
        </w:rPr>
        <w:fldChar w:fldCharType="separate"/>
      </w:r>
      <w:r w:rsidRPr="000A65BA">
        <w:rPr>
          <w:noProof/>
          <w:lang w:eastAsia="en-US"/>
        </w:rPr>
        <w:t xml:space="preserve">(Parisian </w:t>
      </w:r>
      <w:hyperlink w:anchor="Parisian" w:history="1">
        <w:r w:rsidRPr="000A65BA">
          <w:rPr>
            <w:rStyle w:val="Hyperlink"/>
            <w:noProof/>
            <w:u w:val="none"/>
            <w:lang w:eastAsia="en-US"/>
          </w:rPr>
          <w:t>2018</w:t>
        </w:r>
      </w:hyperlink>
      <w:r w:rsidRPr="000A65BA">
        <w:rPr>
          <w:noProof/>
          <w:lang w:eastAsia="en-US"/>
        </w:rPr>
        <w:t>)</w:t>
      </w:r>
      <w:r w:rsidRPr="000A65BA">
        <w:rPr>
          <w:lang w:eastAsia="en-US"/>
        </w:rPr>
        <w:fldChar w:fldCharType="end"/>
      </w:r>
      <w:r w:rsidRPr="000A65BA">
        <w:rPr>
          <w:lang w:eastAsia="en-US"/>
        </w:rPr>
        <w:t xml:space="preserve">, where the heart along the communication channel significantly influences brain activity. In addition, this study also shows that messages sent from the heart to the brain can affect a person's performance </w:t>
      </w:r>
      <w:r w:rsidRPr="000A65BA">
        <w:rPr>
          <w:lang w:eastAsia="en-US"/>
        </w:rPr>
        <w:fldChar w:fldCharType="begin" w:fldLock="1"/>
      </w:r>
      <w:r w:rsidRPr="000A65BA">
        <w:rPr>
          <w:lang w:eastAsia="en-US"/>
        </w:rPr>
        <w:instrText>ADDIN CSL_CITATION {"citationItems":[{"id":"ITEM-1","itemData":{"author":[{"dropping-particle":"","family":"Parisian","given":"David","non-dropping-particle":"","parse-names":false,"suffix":""}],"container-title":"HeartMath Newsletter","id":"ITEM-1","issued":{"date-parts":[["2018"]]},"publisher":"SUNY Oswego Cooperation with the HeartMath Institute. January 29, 2018","title":"Educating About the Heart","type":"paper-conference"},"uris":["http://www.mendeley.com/documents/?uuid=df8ac778-2e1b-40f7-b82b-78280b91994a"]}],"mendeley":{"formattedCitation":"(Parisian 2018)","plainTextFormattedCitation":"(Parisian 2018)","previouslyFormattedCitation":"(Parisian 2018)"},"properties":{"noteIndex":0},"schema":"https://github.com/citation-style-language/schema/raw/master/csl-citation.json"}</w:instrText>
      </w:r>
      <w:r w:rsidRPr="000A65BA">
        <w:rPr>
          <w:lang w:eastAsia="en-US"/>
        </w:rPr>
        <w:fldChar w:fldCharType="separate"/>
      </w:r>
      <w:r w:rsidRPr="000A65BA">
        <w:rPr>
          <w:noProof/>
          <w:lang w:eastAsia="en-US"/>
        </w:rPr>
        <w:t xml:space="preserve">(Parisian </w:t>
      </w:r>
      <w:hyperlink w:anchor="Parisian" w:history="1">
        <w:r w:rsidRPr="000A65BA">
          <w:rPr>
            <w:rStyle w:val="Hyperlink"/>
            <w:noProof/>
            <w:u w:val="none"/>
            <w:lang w:eastAsia="en-US"/>
          </w:rPr>
          <w:t>2018</w:t>
        </w:r>
      </w:hyperlink>
      <w:r w:rsidRPr="000A65BA">
        <w:rPr>
          <w:noProof/>
          <w:lang w:eastAsia="en-US"/>
        </w:rPr>
        <w:t>)</w:t>
      </w:r>
      <w:r w:rsidRPr="000A65BA">
        <w:rPr>
          <w:lang w:eastAsia="en-US"/>
        </w:rPr>
        <w:fldChar w:fldCharType="end"/>
      </w:r>
      <w:r w:rsidRPr="000A65BA">
        <w:rPr>
          <w:lang w:eastAsia="en-US"/>
        </w:rPr>
        <w:t xml:space="preserve">. She added that heart-brain communication occurs through four channels: (1) neurologically, through the transmission of nerve movements; (2) biochemically, through hormones; (3) biophysically, through pressure waves; and (4) energetically, through interactions of the electromagnetic field. Unfortunately, this study was unable to reveal the source behind the awesomeness of the human heart that moves automatically. However, both of these studies reject views that glorify the brain's prowess as a source of knowledge. </w:t>
      </w:r>
    </w:p>
    <w:p w14:paraId="4EC7A4D0" w14:textId="26C4C19D"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 xml:space="preserve">In relation to spirituality, </w:t>
      </w:r>
      <w:r w:rsidRPr="000A65BA">
        <w:rPr>
          <w:lang w:eastAsia="en-US"/>
        </w:rPr>
        <w:fldChar w:fldCharType="begin" w:fldLock="1"/>
      </w:r>
      <w:r w:rsidRPr="000A65BA">
        <w:rPr>
          <w:lang w:eastAsia="en-US"/>
        </w:rPr>
        <w:instrText>ADDIN CSL_CITATION {"citationItems":[{"id":"ITEM-1","itemData":{"ISSN":"2077-1444","author":[{"dropping-particle":"","family":"Amram","given":"Yosi Joseph","non-dropping-particle":"","parse-names":false,"suffix":""}],"container-title":"Religions","id":"ITEM-1","issue":"12","issued":{"date-parts":[["2022"]]},"page":"1140","publisher":"MDPI","title":"The intelligence of spiritual intelligence: Making the case","type":"article-journal","volume":"13"},"uris":["http://www.mendeley.com/documents/?uuid=e4136df5-4d18-4d9b-ba0c-e53a17ed11a2"]}],"mendeley":{"formattedCitation":"(Amram 2022)","manualFormatting":"Amram (2022)","plainTextFormattedCitation":"(Amram 2022)","previouslyFormattedCitation":"(Amram 2022)"},"properties":{"noteIndex":0},"schema":"https://github.com/citation-style-language/schema/raw/master/csl-citation.json"}</w:instrText>
      </w:r>
      <w:r w:rsidRPr="000A65BA">
        <w:rPr>
          <w:lang w:eastAsia="en-US"/>
        </w:rPr>
        <w:fldChar w:fldCharType="separate"/>
      </w:r>
      <w:r w:rsidRPr="000A65BA">
        <w:rPr>
          <w:noProof/>
          <w:lang w:eastAsia="en-US"/>
        </w:rPr>
        <w:t>Amram (</w:t>
      </w:r>
      <w:hyperlink w:anchor="Amram" w:history="1">
        <w:r w:rsidRPr="000A65BA">
          <w:rPr>
            <w:rStyle w:val="Hyperlink"/>
            <w:noProof/>
            <w:u w:val="none"/>
            <w:lang w:eastAsia="en-US"/>
          </w:rPr>
          <w:t>2022</w:t>
        </w:r>
      </w:hyperlink>
      <w:r w:rsidRPr="000A65BA">
        <w:rPr>
          <w:noProof/>
          <w:lang w:eastAsia="en-US"/>
        </w:rPr>
        <w:t>)</w:t>
      </w:r>
      <w:r w:rsidRPr="000A65BA">
        <w:rPr>
          <w:lang w:eastAsia="en-US"/>
        </w:rPr>
        <w:fldChar w:fldCharType="end"/>
      </w:r>
      <w:r w:rsidRPr="000A65BA">
        <w:rPr>
          <w:lang w:eastAsia="en-US"/>
        </w:rPr>
        <w:t xml:space="preserve"> examines spiritual traditions in the lives of religions such as Islam, Hinduism, Buddhism, Christianity, and Judaism, including Taoism, Yoga, Earth-based (shamans and infidels), Eclectic (integration of several traditions), and Non-Dual (spiritual self-realization involving transcendence of object-subject duality). From the results of his grounded theory research, Amram succeeded in constructing a theory formulated in seven dimensions of spirituality, which include: (1) consciousness, (2) grace, (3) meaning, (4) transcendence, (5) truth, (6) peaceful surrender, and (7) inner directedness. This study, at least, provides an overall picture of how all religions believe that the spiritual dimension is integrated into intrapersonal, interpersonal, and transcendent relationships with Allah and His messengers.</w:t>
      </w:r>
    </w:p>
    <w:p w14:paraId="5C0A9A39" w14:textId="2B120F68"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lastRenderedPageBreak/>
        <w:t xml:space="preserve">To understand more deeply about the study of spirituality, the following will be examined using the theological-normative basis in the Qur'an and hadith. From the hadith perspective, the spiritual concept refers to several terms, including </w:t>
      </w:r>
      <w:r w:rsidRPr="000A65BA">
        <w:rPr>
          <w:i/>
          <w:iCs/>
          <w:lang w:eastAsia="en-US"/>
        </w:rPr>
        <w:t>r</w:t>
      </w:r>
      <w:r w:rsidR="00E43938">
        <w:rPr>
          <w:i/>
          <w:iCs/>
          <w:lang w:eastAsia="en-US"/>
        </w:rPr>
        <w:t>ū</w:t>
      </w:r>
      <w:r w:rsidR="003D4BB9">
        <w:rPr>
          <w:i/>
          <w:iCs/>
          <w:lang w:eastAsia="en-US"/>
        </w:rPr>
        <w:t>ḥ</w:t>
      </w:r>
      <w:r w:rsidRPr="000A65BA">
        <w:rPr>
          <w:lang w:eastAsia="en-US"/>
        </w:rPr>
        <w:t xml:space="preserve">, </w:t>
      </w:r>
      <w:r w:rsidRPr="000A65BA">
        <w:rPr>
          <w:i/>
          <w:iCs/>
          <w:lang w:eastAsia="en-US"/>
        </w:rPr>
        <w:t>nafs</w:t>
      </w:r>
      <w:r w:rsidRPr="000A65BA">
        <w:rPr>
          <w:lang w:eastAsia="en-US"/>
        </w:rPr>
        <w:t xml:space="preserve">, </w:t>
      </w:r>
      <w:r w:rsidR="00E43938">
        <w:rPr>
          <w:i/>
          <w:iCs/>
          <w:lang w:eastAsia="en-US"/>
        </w:rPr>
        <w:t>ṣ</w:t>
      </w:r>
      <w:r w:rsidRPr="000A65BA">
        <w:rPr>
          <w:i/>
          <w:iCs/>
          <w:lang w:eastAsia="en-US"/>
        </w:rPr>
        <w:t>adr</w:t>
      </w:r>
      <w:r w:rsidRPr="000A65BA">
        <w:rPr>
          <w:lang w:eastAsia="en-US"/>
        </w:rPr>
        <w:t xml:space="preserve">, </w:t>
      </w:r>
      <w:r w:rsidRPr="000A65BA">
        <w:rPr>
          <w:i/>
          <w:iCs/>
          <w:lang w:eastAsia="en-US"/>
        </w:rPr>
        <w:t>qalb</w:t>
      </w:r>
      <w:r w:rsidRPr="000A65BA">
        <w:rPr>
          <w:lang w:eastAsia="en-US"/>
        </w:rPr>
        <w:t xml:space="preserve">, and </w:t>
      </w:r>
      <w:r w:rsidRPr="000A65BA">
        <w:rPr>
          <w:i/>
          <w:iCs/>
          <w:lang w:eastAsia="en-US"/>
        </w:rPr>
        <w:t>fu</w:t>
      </w:r>
      <w:r w:rsidR="00E43938">
        <w:rPr>
          <w:i/>
          <w:iCs/>
          <w:lang w:eastAsia="en-US"/>
        </w:rPr>
        <w:t>‘ā</w:t>
      </w:r>
      <w:r w:rsidRPr="000A65BA">
        <w:rPr>
          <w:i/>
          <w:iCs/>
          <w:lang w:eastAsia="en-US"/>
        </w:rPr>
        <w:t>d</w:t>
      </w:r>
      <w:r w:rsidRPr="000A65BA">
        <w:rPr>
          <w:lang w:eastAsia="en-US"/>
        </w:rPr>
        <w:t>, as are described in the following hadiths.</w:t>
      </w:r>
    </w:p>
    <w:p w14:paraId="1DCB74AB" w14:textId="095A3474" w:rsidR="000A65BA" w:rsidRPr="000A65BA" w:rsidRDefault="000A65BA" w:rsidP="000A65BA">
      <w:pPr>
        <w:numPr>
          <w:ilvl w:val="0"/>
          <w:numId w:val="17"/>
        </w:numPr>
        <w:suppressAutoHyphens w:val="0"/>
        <w:autoSpaceDE w:val="0"/>
        <w:autoSpaceDN w:val="0"/>
        <w:adjustRightInd w:val="0"/>
        <w:spacing w:line="276" w:lineRule="auto"/>
        <w:ind w:left="284" w:hanging="284"/>
        <w:jc w:val="both"/>
        <w:rPr>
          <w:lang w:eastAsia="en-US"/>
        </w:rPr>
      </w:pPr>
      <w:r w:rsidRPr="000A65BA">
        <w:rPr>
          <w:lang w:eastAsia="en-US"/>
        </w:rPr>
        <w:t>Hadith from Umar ibn Khattab: “</w:t>
      </w:r>
      <w:r w:rsidRPr="000A65BA">
        <w:rPr>
          <w:i/>
          <w:iCs/>
          <w:lang w:eastAsia="en-US"/>
        </w:rPr>
        <w:t>Hum qaumun ta</w:t>
      </w:r>
      <w:r w:rsidR="00E43938">
        <w:rPr>
          <w:i/>
          <w:iCs/>
          <w:lang w:eastAsia="en-US"/>
        </w:rPr>
        <w:t>ḥ</w:t>
      </w:r>
      <w:r w:rsidRPr="000A65BA">
        <w:rPr>
          <w:i/>
          <w:iCs/>
          <w:lang w:eastAsia="en-US"/>
        </w:rPr>
        <w:t>abbu bi r</w:t>
      </w:r>
      <w:r w:rsidR="00E43938">
        <w:rPr>
          <w:i/>
          <w:iCs/>
          <w:lang w:eastAsia="en-US"/>
        </w:rPr>
        <w:t>ūḥ</w:t>
      </w:r>
      <w:r w:rsidRPr="000A65BA">
        <w:rPr>
          <w:i/>
          <w:iCs/>
          <w:lang w:eastAsia="en-US"/>
        </w:rPr>
        <w:t>ill</w:t>
      </w:r>
      <w:r w:rsidR="00E43938">
        <w:rPr>
          <w:i/>
          <w:iCs/>
          <w:lang w:eastAsia="en-US"/>
        </w:rPr>
        <w:t>ā</w:t>
      </w:r>
      <w:r w:rsidRPr="000A65BA">
        <w:rPr>
          <w:i/>
          <w:iCs/>
          <w:lang w:eastAsia="en-US"/>
        </w:rPr>
        <w:t>h</w:t>
      </w:r>
      <w:r w:rsidRPr="000A65BA">
        <w:rPr>
          <w:lang w:eastAsia="en-US"/>
        </w:rPr>
        <w:t>.” They are people who love each other with the spirit of Allah (Abu Daud no. 3527).</w:t>
      </w:r>
    </w:p>
    <w:p w14:paraId="2147968B" w14:textId="615A6A36" w:rsidR="000A65BA" w:rsidRPr="000A65BA" w:rsidRDefault="000A65BA" w:rsidP="000A65BA">
      <w:pPr>
        <w:numPr>
          <w:ilvl w:val="0"/>
          <w:numId w:val="17"/>
        </w:numPr>
        <w:suppressAutoHyphens w:val="0"/>
        <w:autoSpaceDE w:val="0"/>
        <w:autoSpaceDN w:val="0"/>
        <w:adjustRightInd w:val="0"/>
        <w:spacing w:line="276" w:lineRule="auto"/>
        <w:ind w:left="284" w:hanging="284"/>
        <w:jc w:val="both"/>
        <w:rPr>
          <w:lang w:eastAsia="en-US"/>
        </w:rPr>
      </w:pPr>
      <w:r w:rsidRPr="000A65BA">
        <w:rPr>
          <w:lang w:eastAsia="en-US"/>
        </w:rPr>
        <w:t>Hadith from Abu Hurairah: “</w:t>
      </w:r>
      <w:r w:rsidRPr="000A65BA">
        <w:rPr>
          <w:i/>
          <w:iCs/>
          <w:lang w:eastAsia="en-US"/>
        </w:rPr>
        <w:t>All</w:t>
      </w:r>
      <w:r w:rsidR="00E43938">
        <w:rPr>
          <w:i/>
          <w:iCs/>
          <w:lang w:eastAsia="en-US"/>
        </w:rPr>
        <w:t>ā</w:t>
      </w:r>
      <w:r w:rsidRPr="000A65BA">
        <w:rPr>
          <w:i/>
          <w:iCs/>
          <w:lang w:eastAsia="en-US"/>
        </w:rPr>
        <w:t>humma ayyadhu bi r</w:t>
      </w:r>
      <w:r w:rsidR="00E43938">
        <w:rPr>
          <w:i/>
          <w:iCs/>
          <w:lang w:eastAsia="en-US"/>
        </w:rPr>
        <w:t>ū</w:t>
      </w:r>
      <w:r w:rsidRPr="000A65BA">
        <w:rPr>
          <w:i/>
          <w:iCs/>
          <w:lang w:eastAsia="en-US"/>
        </w:rPr>
        <w:t>h</w:t>
      </w:r>
      <w:r w:rsidR="00E43938">
        <w:rPr>
          <w:i/>
          <w:iCs/>
          <w:lang w:eastAsia="en-US"/>
        </w:rPr>
        <w:t>i</w:t>
      </w:r>
      <w:r w:rsidRPr="000A65BA">
        <w:rPr>
          <w:i/>
          <w:iCs/>
          <w:lang w:eastAsia="en-US"/>
        </w:rPr>
        <w:t xml:space="preserve"> al-Qudus</w:t>
      </w:r>
      <w:r w:rsidRPr="000A65BA">
        <w:rPr>
          <w:lang w:eastAsia="en-US"/>
        </w:rPr>
        <w:t>.” O Allah, strengthen him with the spirit of Qudus. (Bukhari no. 6152; Muslim no. 2485)</w:t>
      </w:r>
    </w:p>
    <w:p w14:paraId="526724D7" w14:textId="087DFEA5" w:rsidR="000A65BA" w:rsidRPr="000A65BA" w:rsidRDefault="000A65BA" w:rsidP="000A65BA">
      <w:pPr>
        <w:numPr>
          <w:ilvl w:val="0"/>
          <w:numId w:val="17"/>
        </w:numPr>
        <w:suppressAutoHyphens w:val="0"/>
        <w:autoSpaceDE w:val="0"/>
        <w:autoSpaceDN w:val="0"/>
        <w:adjustRightInd w:val="0"/>
        <w:spacing w:line="276" w:lineRule="auto"/>
        <w:ind w:left="284" w:hanging="284"/>
        <w:jc w:val="both"/>
        <w:rPr>
          <w:lang w:eastAsia="en-US"/>
        </w:rPr>
      </w:pPr>
      <w:r w:rsidRPr="000A65BA">
        <w:rPr>
          <w:lang w:eastAsia="en-US"/>
        </w:rPr>
        <w:t>Hadith from Abu Hurairah: “</w:t>
      </w:r>
      <w:r w:rsidRPr="000A65BA">
        <w:rPr>
          <w:i/>
          <w:iCs/>
          <w:lang w:eastAsia="en-US"/>
        </w:rPr>
        <w:t>La yadkhulu</w:t>
      </w:r>
      <w:r w:rsidR="005479AF">
        <w:rPr>
          <w:i/>
          <w:iCs/>
          <w:lang w:eastAsia="en-US"/>
        </w:rPr>
        <w:t xml:space="preserve"> a</w:t>
      </w:r>
      <w:r w:rsidRPr="000A65BA">
        <w:rPr>
          <w:i/>
          <w:iCs/>
          <w:lang w:eastAsia="en-US"/>
        </w:rPr>
        <w:t>l</w:t>
      </w:r>
      <w:r w:rsidR="005479AF">
        <w:rPr>
          <w:i/>
          <w:iCs/>
          <w:lang w:eastAsia="en-US"/>
        </w:rPr>
        <w:t>-</w:t>
      </w:r>
      <w:r w:rsidRPr="000A65BA">
        <w:rPr>
          <w:i/>
          <w:iCs/>
          <w:lang w:eastAsia="en-US"/>
        </w:rPr>
        <w:t>Jannah ill</w:t>
      </w:r>
      <w:r w:rsidR="00CE1ED0">
        <w:rPr>
          <w:i/>
          <w:iCs/>
          <w:lang w:eastAsia="en-US"/>
        </w:rPr>
        <w:t>ā</w:t>
      </w:r>
      <w:r w:rsidRPr="000A65BA">
        <w:rPr>
          <w:i/>
          <w:iCs/>
          <w:lang w:eastAsia="en-US"/>
        </w:rPr>
        <w:t xml:space="preserve"> nafs muslimah</w:t>
      </w:r>
      <w:r w:rsidRPr="000A65BA">
        <w:rPr>
          <w:lang w:eastAsia="en-US"/>
        </w:rPr>
        <w:t xml:space="preserve">.” Nothing enters heaven except the </w:t>
      </w:r>
      <w:r w:rsidRPr="000A65BA">
        <w:rPr>
          <w:i/>
          <w:iCs/>
          <w:lang w:eastAsia="en-US"/>
        </w:rPr>
        <w:t>nafs</w:t>
      </w:r>
      <w:r w:rsidRPr="000A65BA">
        <w:rPr>
          <w:lang w:eastAsia="en-US"/>
        </w:rPr>
        <w:t xml:space="preserve"> of Muslims (Bukhari no. 3062). This </w:t>
      </w:r>
      <w:r w:rsidRPr="000A65BA">
        <w:rPr>
          <w:i/>
          <w:iCs/>
          <w:lang w:eastAsia="en-US"/>
        </w:rPr>
        <w:t>nafs</w:t>
      </w:r>
      <w:r w:rsidRPr="000A65BA">
        <w:rPr>
          <w:lang w:eastAsia="en-US"/>
        </w:rPr>
        <w:t xml:space="preserve"> is a means by which faith can increase or decrease.</w:t>
      </w:r>
    </w:p>
    <w:p w14:paraId="59FD3DD8" w14:textId="29EBC53A" w:rsidR="000A65BA" w:rsidRPr="000A65BA" w:rsidRDefault="000A65BA" w:rsidP="000A65BA">
      <w:pPr>
        <w:numPr>
          <w:ilvl w:val="0"/>
          <w:numId w:val="17"/>
        </w:numPr>
        <w:suppressAutoHyphens w:val="0"/>
        <w:autoSpaceDE w:val="0"/>
        <w:autoSpaceDN w:val="0"/>
        <w:adjustRightInd w:val="0"/>
        <w:spacing w:line="276" w:lineRule="auto"/>
        <w:ind w:left="284" w:hanging="284"/>
        <w:jc w:val="both"/>
        <w:rPr>
          <w:lang w:eastAsia="en-US"/>
        </w:rPr>
      </w:pPr>
      <w:r w:rsidRPr="000A65BA">
        <w:rPr>
          <w:lang w:eastAsia="en-US"/>
        </w:rPr>
        <w:t>Hadith from Ab</w:t>
      </w:r>
      <w:r w:rsidR="00CE1ED0">
        <w:rPr>
          <w:lang w:eastAsia="en-US"/>
        </w:rPr>
        <w:t>u</w:t>
      </w:r>
      <w:r w:rsidRPr="000A65BA">
        <w:rPr>
          <w:lang w:eastAsia="en-US"/>
        </w:rPr>
        <w:t xml:space="preserve"> Hurairah: “</w:t>
      </w:r>
      <w:r w:rsidRPr="000A65BA">
        <w:rPr>
          <w:i/>
          <w:iCs/>
          <w:lang w:eastAsia="en-US"/>
        </w:rPr>
        <w:t xml:space="preserve">Syarahallahu </w:t>
      </w:r>
      <w:r w:rsidR="00CE1ED0">
        <w:rPr>
          <w:i/>
          <w:iCs/>
          <w:lang w:eastAsia="en-US"/>
        </w:rPr>
        <w:t>ṣ</w:t>
      </w:r>
      <w:r w:rsidRPr="000A65BA">
        <w:rPr>
          <w:i/>
          <w:iCs/>
          <w:lang w:eastAsia="en-US"/>
        </w:rPr>
        <w:t>adra Abi Bakr</w:t>
      </w:r>
      <w:r w:rsidRPr="000A65BA">
        <w:rPr>
          <w:lang w:eastAsia="en-US"/>
        </w:rPr>
        <w:t>.” Allah has enlightened Ab</w:t>
      </w:r>
      <w:r w:rsidR="00CE1ED0">
        <w:rPr>
          <w:lang w:eastAsia="en-US"/>
        </w:rPr>
        <w:t>u</w:t>
      </w:r>
      <w:r w:rsidRPr="000A65BA">
        <w:rPr>
          <w:lang w:eastAsia="en-US"/>
        </w:rPr>
        <w:t xml:space="preserve"> Bakr</w:t>
      </w:r>
      <w:r w:rsidR="00CE1ED0">
        <w:rPr>
          <w:lang w:eastAsia="en-US"/>
        </w:rPr>
        <w:t>’</w:t>
      </w:r>
      <w:r w:rsidRPr="000A65BA">
        <w:rPr>
          <w:lang w:eastAsia="en-US"/>
        </w:rPr>
        <w:t>s chest</w:t>
      </w:r>
      <w:r w:rsidR="00CE1ED0">
        <w:rPr>
          <w:lang w:eastAsia="en-US"/>
        </w:rPr>
        <w:t>/heart</w:t>
      </w:r>
      <w:r w:rsidRPr="000A65BA">
        <w:rPr>
          <w:lang w:eastAsia="en-US"/>
        </w:rPr>
        <w:t xml:space="preserve"> (Bukhari no. 1399).</w:t>
      </w:r>
    </w:p>
    <w:p w14:paraId="633A7D54" w14:textId="195B5356" w:rsidR="000A65BA" w:rsidRPr="000A65BA" w:rsidRDefault="000A65BA" w:rsidP="000A65BA">
      <w:pPr>
        <w:numPr>
          <w:ilvl w:val="0"/>
          <w:numId w:val="17"/>
        </w:numPr>
        <w:suppressAutoHyphens w:val="0"/>
        <w:autoSpaceDE w:val="0"/>
        <w:autoSpaceDN w:val="0"/>
        <w:adjustRightInd w:val="0"/>
        <w:spacing w:line="276" w:lineRule="auto"/>
        <w:ind w:left="284" w:hanging="284"/>
        <w:jc w:val="both"/>
        <w:rPr>
          <w:lang w:eastAsia="en-US"/>
        </w:rPr>
      </w:pPr>
      <w:r w:rsidRPr="000A65BA">
        <w:rPr>
          <w:lang w:eastAsia="en-US"/>
        </w:rPr>
        <w:t>Hadith from Ab</w:t>
      </w:r>
      <w:r w:rsidR="00CE1ED0">
        <w:rPr>
          <w:lang w:eastAsia="en-US"/>
        </w:rPr>
        <w:t>u</w:t>
      </w:r>
      <w:r w:rsidRPr="000A65BA">
        <w:rPr>
          <w:lang w:eastAsia="en-US"/>
        </w:rPr>
        <w:t xml:space="preserve"> Hurairah: “</w:t>
      </w:r>
      <w:r w:rsidRPr="000A65BA">
        <w:rPr>
          <w:i/>
          <w:iCs/>
          <w:lang w:eastAsia="en-US"/>
        </w:rPr>
        <w:t>Al-Taqw</w:t>
      </w:r>
      <w:r w:rsidR="005479AF">
        <w:rPr>
          <w:i/>
          <w:iCs/>
          <w:lang w:eastAsia="en-US"/>
        </w:rPr>
        <w:t>ā</w:t>
      </w:r>
      <w:r w:rsidRPr="000A65BA">
        <w:rPr>
          <w:i/>
          <w:iCs/>
          <w:lang w:eastAsia="en-US"/>
        </w:rPr>
        <w:t>h</w:t>
      </w:r>
      <w:r w:rsidR="005479AF">
        <w:rPr>
          <w:i/>
          <w:iCs/>
          <w:lang w:eastAsia="en-US"/>
        </w:rPr>
        <w:t>ā</w:t>
      </w:r>
      <w:r w:rsidRPr="000A65BA">
        <w:rPr>
          <w:i/>
          <w:iCs/>
          <w:lang w:eastAsia="en-US"/>
        </w:rPr>
        <w:t xml:space="preserve"> hun</w:t>
      </w:r>
      <w:r w:rsidR="005479AF">
        <w:rPr>
          <w:i/>
          <w:iCs/>
          <w:lang w:eastAsia="en-US"/>
        </w:rPr>
        <w:t>ā</w:t>
      </w:r>
      <w:r w:rsidRPr="000A65BA">
        <w:rPr>
          <w:i/>
          <w:iCs/>
          <w:lang w:eastAsia="en-US"/>
        </w:rPr>
        <w:t xml:space="preserve"> wa yusy</w:t>
      </w:r>
      <w:r w:rsidR="005479AF">
        <w:rPr>
          <w:i/>
          <w:iCs/>
          <w:lang w:eastAsia="en-US"/>
        </w:rPr>
        <w:t>ī</w:t>
      </w:r>
      <w:r w:rsidRPr="000A65BA">
        <w:rPr>
          <w:i/>
          <w:iCs/>
          <w:lang w:eastAsia="en-US"/>
        </w:rPr>
        <w:t>ru il</w:t>
      </w:r>
      <w:r w:rsidR="005479AF">
        <w:rPr>
          <w:i/>
          <w:iCs/>
          <w:lang w:eastAsia="en-US"/>
        </w:rPr>
        <w:t>ā</w:t>
      </w:r>
      <w:r w:rsidRPr="000A65BA">
        <w:rPr>
          <w:i/>
          <w:iCs/>
          <w:lang w:eastAsia="en-US"/>
        </w:rPr>
        <w:t xml:space="preserve"> </w:t>
      </w:r>
      <w:r w:rsidR="00CE1ED0">
        <w:rPr>
          <w:i/>
          <w:iCs/>
          <w:lang w:eastAsia="en-US"/>
        </w:rPr>
        <w:t>ṣ</w:t>
      </w:r>
      <w:r w:rsidRPr="000A65BA">
        <w:rPr>
          <w:i/>
          <w:iCs/>
          <w:lang w:eastAsia="en-US"/>
        </w:rPr>
        <w:t>adrih</w:t>
      </w:r>
      <w:r w:rsidR="005479AF">
        <w:rPr>
          <w:i/>
          <w:iCs/>
          <w:lang w:eastAsia="en-US"/>
        </w:rPr>
        <w:t>ī</w:t>
      </w:r>
      <w:r w:rsidRPr="000A65BA">
        <w:rPr>
          <w:lang w:eastAsia="en-US"/>
        </w:rPr>
        <w:t>.” Taqwa is here, then pointing to his chest (Muslim no. 2664).</w:t>
      </w:r>
    </w:p>
    <w:p w14:paraId="55E6F501" w14:textId="085574B7" w:rsidR="000A65BA" w:rsidRPr="000A65BA" w:rsidRDefault="000A65BA" w:rsidP="000A65BA">
      <w:pPr>
        <w:numPr>
          <w:ilvl w:val="0"/>
          <w:numId w:val="17"/>
        </w:numPr>
        <w:suppressAutoHyphens w:val="0"/>
        <w:autoSpaceDE w:val="0"/>
        <w:autoSpaceDN w:val="0"/>
        <w:adjustRightInd w:val="0"/>
        <w:spacing w:line="276" w:lineRule="auto"/>
        <w:ind w:left="284" w:hanging="284"/>
        <w:jc w:val="both"/>
        <w:rPr>
          <w:lang w:eastAsia="en-US"/>
        </w:rPr>
      </w:pPr>
      <w:r w:rsidRPr="000A65BA">
        <w:rPr>
          <w:lang w:eastAsia="en-US"/>
        </w:rPr>
        <w:t>Hadith from Nu</w:t>
      </w:r>
      <w:r w:rsidR="00CE1ED0">
        <w:rPr>
          <w:lang w:eastAsia="en-US"/>
        </w:rPr>
        <w:t>‘</w:t>
      </w:r>
      <w:r w:rsidRPr="000A65BA">
        <w:rPr>
          <w:lang w:eastAsia="en-US"/>
        </w:rPr>
        <w:t>man bin Basyir: “</w:t>
      </w:r>
      <w:r w:rsidRPr="000A65BA">
        <w:rPr>
          <w:i/>
          <w:iCs/>
          <w:lang w:eastAsia="en-US"/>
        </w:rPr>
        <w:t>I</w:t>
      </w:r>
      <w:r w:rsidR="00CE1ED0">
        <w:rPr>
          <w:i/>
          <w:iCs/>
          <w:lang w:eastAsia="en-US"/>
        </w:rPr>
        <w:t>zā</w:t>
      </w:r>
      <w:r w:rsidRPr="000A65BA">
        <w:rPr>
          <w:i/>
          <w:iCs/>
          <w:lang w:eastAsia="en-US"/>
        </w:rPr>
        <w:t xml:space="preserve"> </w:t>
      </w:r>
      <w:r w:rsidR="00CE1ED0">
        <w:rPr>
          <w:i/>
          <w:iCs/>
          <w:lang w:eastAsia="en-US"/>
        </w:rPr>
        <w:t>ṣ</w:t>
      </w:r>
      <w:r w:rsidRPr="000A65BA">
        <w:rPr>
          <w:i/>
          <w:iCs/>
          <w:lang w:eastAsia="en-US"/>
        </w:rPr>
        <w:t>al</w:t>
      </w:r>
      <w:r w:rsidR="00A062C9">
        <w:rPr>
          <w:i/>
          <w:iCs/>
          <w:lang w:eastAsia="en-US"/>
        </w:rPr>
        <w:t>a</w:t>
      </w:r>
      <w:r w:rsidRPr="000A65BA">
        <w:rPr>
          <w:i/>
          <w:iCs/>
          <w:lang w:eastAsia="en-US"/>
        </w:rPr>
        <w:t xml:space="preserve">hat </w:t>
      </w:r>
      <w:r w:rsidR="00CE1ED0">
        <w:rPr>
          <w:i/>
          <w:iCs/>
          <w:lang w:eastAsia="en-US"/>
        </w:rPr>
        <w:t>ṣ</w:t>
      </w:r>
      <w:r w:rsidRPr="000A65BA">
        <w:rPr>
          <w:i/>
          <w:iCs/>
          <w:lang w:eastAsia="en-US"/>
        </w:rPr>
        <w:t>al</w:t>
      </w:r>
      <w:r w:rsidR="00A062C9">
        <w:rPr>
          <w:i/>
          <w:iCs/>
          <w:lang w:eastAsia="en-US"/>
        </w:rPr>
        <w:t>a</w:t>
      </w:r>
      <w:r w:rsidRPr="000A65BA">
        <w:rPr>
          <w:i/>
          <w:iCs/>
          <w:lang w:eastAsia="en-US"/>
        </w:rPr>
        <w:t>h</w:t>
      </w:r>
      <w:r w:rsidR="00CE1ED0">
        <w:rPr>
          <w:i/>
          <w:iCs/>
          <w:lang w:eastAsia="en-US"/>
        </w:rPr>
        <w:t>a</w:t>
      </w:r>
      <w:r w:rsidR="005479AF">
        <w:rPr>
          <w:i/>
          <w:iCs/>
          <w:lang w:eastAsia="en-US"/>
        </w:rPr>
        <w:t xml:space="preserve"> a</w:t>
      </w:r>
      <w:r w:rsidRPr="000A65BA">
        <w:rPr>
          <w:i/>
          <w:iCs/>
          <w:lang w:eastAsia="en-US"/>
        </w:rPr>
        <w:t>l</w:t>
      </w:r>
      <w:r w:rsidR="005479AF">
        <w:rPr>
          <w:i/>
          <w:iCs/>
          <w:lang w:eastAsia="en-US"/>
        </w:rPr>
        <w:t>-</w:t>
      </w:r>
      <w:r w:rsidRPr="000A65BA">
        <w:rPr>
          <w:i/>
          <w:iCs/>
          <w:lang w:eastAsia="en-US"/>
        </w:rPr>
        <w:t>jasadu kulluh wa i</w:t>
      </w:r>
      <w:r w:rsidR="00CE1ED0">
        <w:rPr>
          <w:i/>
          <w:iCs/>
          <w:lang w:eastAsia="en-US"/>
        </w:rPr>
        <w:t>zā</w:t>
      </w:r>
      <w:r w:rsidRPr="000A65BA">
        <w:rPr>
          <w:i/>
          <w:iCs/>
          <w:lang w:eastAsia="en-US"/>
        </w:rPr>
        <w:t xml:space="preserve"> fasadat fasad</w:t>
      </w:r>
      <w:r w:rsidR="00CE1ED0">
        <w:rPr>
          <w:i/>
          <w:iCs/>
          <w:lang w:eastAsia="en-US"/>
        </w:rPr>
        <w:t>a</w:t>
      </w:r>
      <w:r w:rsidR="005479AF">
        <w:rPr>
          <w:i/>
          <w:iCs/>
          <w:lang w:eastAsia="en-US"/>
        </w:rPr>
        <w:t xml:space="preserve"> </w:t>
      </w:r>
      <w:r w:rsidRPr="000A65BA">
        <w:rPr>
          <w:i/>
          <w:iCs/>
          <w:lang w:eastAsia="en-US"/>
        </w:rPr>
        <w:t>al</w:t>
      </w:r>
      <w:r w:rsidR="00DB0E3F">
        <w:rPr>
          <w:i/>
          <w:iCs/>
          <w:lang w:eastAsia="en-US"/>
        </w:rPr>
        <w:t>-</w:t>
      </w:r>
      <w:r w:rsidRPr="000A65BA">
        <w:rPr>
          <w:i/>
          <w:iCs/>
          <w:lang w:eastAsia="en-US"/>
        </w:rPr>
        <w:t>jasadu kulluh al</w:t>
      </w:r>
      <w:r w:rsidR="00CE1ED0">
        <w:rPr>
          <w:i/>
          <w:iCs/>
          <w:lang w:eastAsia="en-US"/>
        </w:rPr>
        <w:t>ā</w:t>
      </w:r>
      <w:r w:rsidRPr="000A65BA">
        <w:rPr>
          <w:i/>
          <w:iCs/>
          <w:lang w:eastAsia="en-US"/>
        </w:rPr>
        <w:t xml:space="preserve"> wahiya</w:t>
      </w:r>
      <w:r w:rsidR="00CE1ED0">
        <w:rPr>
          <w:i/>
          <w:iCs/>
          <w:lang w:eastAsia="en-US"/>
        </w:rPr>
        <w:t xml:space="preserve"> a</w:t>
      </w:r>
      <w:r w:rsidRPr="000A65BA">
        <w:rPr>
          <w:i/>
          <w:iCs/>
          <w:lang w:eastAsia="en-US"/>
        </w:rPr>
        <w:t>l</w:t>
      </w:r>
      <w:r w:rsidR="00CE1ED0">
        <w:rPr>
          <w:i/>
          <w:iCs/>
          <w:lang w:eastAsia="en-US"/>
        </w:rPr>
        <w:t>-</w:t>
      </w:r>
      <w:r w:rsidRPr="000A65BA">
        <w:rPr>
          <w:i/>
          <w:iCs/>
          <w:lang w:eastAsia="en-US"/>
        </w:rPr>
        <w:t>qalbu</w:t>
      </w:r>
      <w:r w:rsidRPr="000A65BA">
        <w:rPr>
          <w:lang w:eastAsia="en-US"/>
        </w:rPr>
        <w:t xml:space="preserve">.” If it is good, then the whole body is good; if it is damaged, then the whole body is damaged; know that it is the heart (Muslim no. 1599). The word </w:t>
      </w:r>
      <w:r w:rsidR="005479AF">
        <w:rPr>
          <w:lang w:eastAsia="en-US"/>
        </w:rPr>
        <w:t>“</w:t>
      </w:r>
      <w:r w:rsidRPr="000A65BA">
        <w:rPr>
          <w:lang w:eastAsia="en-US"/>
        </w:rPr>
        <w:t>heart</w:t>
      </w:r>
      <w:r w:rsidR="005479AF">
        <w:rPr>
          <w:lang w:eastAsia="en-US"/>
        </w:rPr>
        <w:t>”</w:t>
      </w:r>
      <w:r w:rsidRPr="000A65BA">
        <w:rPr>
          <w:lang w:eastAsia="en-US"/>
        </w:rPr>
        <w:t xml:space="preserve"> in this hadith contains the physical dimension of the heart and the spiritual dimension of the heart.</w:t>
      </w:r>
    </w:p>
    <w:p w14:paraId="1851FA03" w14:textId="0B495403" w:rsidR="000A65BA" w:rsidRPr="000A65BA" w:rsidRDefault="000A65BA" w:rsidP="000A65BA">
      <w:pPr>
        <w:numPr>
          <w:ilvl w:val="0"/>
          <w:numId w:val="17"/>
        </w:numPr>
        <w:suppressAutoHyphens w:val="0"/>
        <w:autoSpaceDE w:val="0"/>
        <w:autoSpaceDN w:val="0"/>
        <w:adjustRightInd w:val="0"/>
        <w:spacing w:line="276" w:lineRule="auto"/>
        <w:ind w:left="284" w:hanging="284"/>
        <w:jc w:val="both"/>
        <w:rPr>
          <w:lang w:eastAsia="en-US"/>
        </w:rPr>
      </w:pPr>
      <w:r w:rsidRPr="000A65BA">
        <w:rPr>
          <w:lang w:eastAsia="en-US"/>
        </w:rPr>
        <w:t>Hadith from Abu Hurairah: “</w:t>
      </w:r>
      <w:r w:rsidRPr="000A65BA">
        <w:rPr>
          <w:i/>
          <w:iCs/>
          <w:lang w:eastAsia="en-US"/>
        </w:rPr>
        <w:t>Man q</w:t>
      </w:r>
      <w:r w:rsidR="00DB0E3F">
        <w:rPr>
          <w:i/>
          <w:iCs/>
          <w:lang w:eastAsia="en-US"/>
        </w:rPr>
        <w:t>ā</w:t>
      </w:r>
      <w:r w:rsidRPr="000A65BA">
        <w:rPr>
          <w:i/>
          <w:iCs/>
          <w:lang w:eastAsia="en-US"/>
        </w:rPr>
        <w:t>la l</w:t>
      </w:r>
      <w:r w:rsidR="00DB0E3F">
        <w:rPr>
          <w:i/>
          <w:iCs/>
          <w:lang w:eastAsia="en-US"/>
        </w:rPr>
        <w:t>ā</w:t>
      </w:r>
      <w:r w:rsidRPr="000A65BA">
        <w:rPr>
          <w:i/>
          <w:iCs/>
          <w:lang w:eastAsia="en-US"/>
        </w:rPr>
        <w:t xml:space="preserve"> Il</w:t>
      </w:r>
      <w:r w:rsidR="00DB0E3F">
        <w:rPr>
          <w:i/>
          <w:iCs/>
          <w:lang w:eastAsia="en-US"/>
        </w:rPr>
        <w:t>ā</w:t>
      </w:r>
      <w:r w:rsidRPr="000A65BA">
        <w:rPr>
          <w:i/>
          <w:iCs/>
          <w:lang w:eastAsia="en-US"/>
        </w:rPr>
        <w:t>ha illall</w:t>
      </w:r>
      <w:r w:rsidR="00DB0E3F">
        <w:rPr>
          <w:i/>
          <w:iCs/>
          <w:lang w:eastAsia="en-US"/>
        </w:rPr>
        <w:t>ā</w:t>
      </w:r>
      <w:r w:rsidRPr="000A65BA">
        <w:rPr>
          <w:i/>
          <w:iCs/>
          <w:lang w:eastAsia="en-US"/>
        </w:rPr>
        <w:t>h kh</w:t>
      </w:r>
      <w:r w:rsidR="00DB0E3F">
        <w:rPr>
          <w:i/>
          <w:iCs/>
          <w:lang w:eastAsia="en-US"/>
        </w:rPr>
        <w:t>ā</w:t>
      </w:r>
      <w:r w:rsidRPr="000A65BA">
        <w:rPr>
          <w:i/>
          <w:iCs/>
          <w:lang w:eastAsia="en-US"/>
        </w:rPr>
        <w:t>lisan min qalbih</w:t>
      </w:r>
      <w:r w:rsidR="00DB0E3F">
        <w:rPr>
          <w:i/>
          <w:iCs/>
          <w:lang w:eastAsia="en-US"/>
        </w:rPr>
        <w:t>ī</w:t>
      </w:r>
      <w:r w:rsidRPr="000A65BA">
        <w:rPr>
          <w:lang w:eastAsia="en-US"/>
        </w:rPr>
        <w:t>.” Who says there is no god but Allah sincerely from his heart (Bukhari no. 99).</w:t>
      </w:r>
    </w:p>
    <w:p w14:paraId="1BF105FB" w14:textId="43AC2537" w:rsidR="000A65BA" w:rsidRPr="000A65BA" w:rsidRDefault="000A65BA" w:rsidP="000A65BA">
      <w:pPr>
        <w:autoSpaceDE w:val="0"/>
        <w:autoSpaceDN w:val="0"/>
        <w:adjustRightInd w:val="0"/>
        <w:spacing w:line="276" w:lineRule="auto"/>
        <w:ind w:firstLine="720"/>
        <w:jc w:val="both"/>
        <w:rPr>
          <w:lang w:eastAsia="en-US"/>
        </w:rPr>
      </w:pPr>
      <w:r w:rsidRPr="000A65BA">
        <w:t xml:space="preserve">Several terms associated with spirituality in these hadiths are related to non-material elements consisting of spirit, soul, heart, and mind, which come directly from God Almighty </w:t>
      </w:r>
      <w:r w:rsidRPr="000A65BA">
        <w:fldChar w:fldCharType="begin" w:fldLock="1"/>
      </w:r>
      <w:r w:rsidRPr="000A65BA">
        <w:instrText>ADDIN CSL_CITATION {"citationItems":[{"id":"ITEM-1","itemData":{"ISSN":"2590-2911","author":[{"dropping-particle":"","family":"Fidelis","given":"Andréa","non-dropping-particle":"","parse-names":false,"suffix":""},{"dropping-particle":"","family":"Moreira","given":"António Carrizo","non-dropping-particle":"","parse-names":false,"suffix":""},{"dropping-particle":"","family":"Vitória","given":"Andreia","non-dropping-particle":"","parse-names":false,"suffix":""}],"container-title":"Social Sciences &amp; Humanities Open","id":"ITEM-1","issued":{"date-parts":[["2024"]]},"page":"100879","publisher":"Elsevier","title":"Multiple perspectives of spiritual intelligence: A systematic literature review","type":"article-journal","volume":"9"},"uris":["http://www.mendeley.com/documents/?uuid=16346010-d696-48e8-b52d-2da9d01fce0e"]}],"mendeley":{"formattedCitation":"(Fidelis, Moreira, and Vitória 2024)","plainTextFormattedCitation":"(Fidelis, Moreira, and Vitória 2024)","previouslyFormattedCitation":"(Fidelis, Moreira, and Vitória 2024)"},"properties":{"noteIndex":0},"schema":"https://github.com/citation-style-language/schema/raw/master/csl-citation.json"}</w:instrText>
      </w:r>
      <w:r w:rsidRPr="000A65BA">
        <w:fldChar w:fldCharType="separate"/>
      </w:r>
      <w:r w:rsidRPr="000A65BA">
        <w:rPr>
          <w:noProof/>
        </w:rPr>
        <w:t xml:space="preserve">(Fidelis, Moreira, and Vitória </w:t>
      </w:r>
      <w:hyperlink w:anchor="Fidelis" w:history="1">
        <w:r w:rsidRPr="000A65BA">
          <w:rPr>
            <w:rStyle w:val="Hyperlink"/>
            <w:noProof/>
            <w:u w:val="none"/>
          </w:rPr>
          <w:t>2024</w:t>
        </w:r>
      </w:hyperlink>
      <w:r w:rsidRPr="000A65BA">
        <w:rPr>
          <w:noProof/>
        </w:rPr>
        <w:t>)</w:t>
      </w:r>
      <w:r w:rsidRPr="000A65BA">
        <w:fldChar w:fldCharType="end"/>
      </w:r>
      <w:r w:rsidRPr="000A65BA">
        <w:t>. The word “</w:t>
      </w:r>
      <w:r w:rsidRPr="000A65BA">
        <w:rPr>
          <w:i/>
          <w:iCs/>
        </w:rPr>
        <w:t>al-nafs</w:t>
      </w:r>
      <w:r w:rsidRPr="000A65BA">
        <w:t xml:space="preserve">” means “soul” and “self”. The soul is a spiritual totality that is internalized and actualized in human life; it also means the true self or personality </w:t>
      </w:r>
      <w:r w:rsidRPr="000A65BA">
        <w:fldChar w:fldCharType="begin" w:fldLock="1"/>
      </w:r>
      <w:r w:rsidRPr="000A65BA">
        <w:instrText>ADDIN CSL_CITATION {"citationItems":[{"id":"ITEM-1","itemData":{"ISSN":"2460-0733","author":[{"dropping-particle":"","family":"Zulfatmi","given":"Zulfatmi","non-dropping-particle":"","parse-names":false,"suffix":""}],"container-title":"Jurnal MUDARRISUNA: Media Kajian Pendidikan Agama Islam","id":"ITEM-1","issue":"2","issued":{"date-parts":[["2020"]]},"page":"192-208","title":"Al-Nafs Dalam Al-Qur’an (Analisis Terma al-Nafs sebagai Dimensi Psikis Manusia)","type":"article-journal","volume":"10"},"uris":["http://www.mendeley.com/documents/?uuid=72c1ad3a-defc-4084-8e87-41efe9ba9298"]}],"mendeley":{"formattedCitation":"(Zulfatmi 2020)","plainTextFormattedCitation":"(Zulfatmi 2020)","previouslyFormattedCitation":"(Zulfatmi 2020)"},"properties":{"noteIndex":0},"schema":"https://github.com/citation-style-language/schema/raw/master/csl-citation.json"}</w:instrText>
      </w:r>
      <w:r w:rsidRPr="000A65BA">
        <w:fldChar w:fldCharType="separate"/>
      </w:r>
      <w:r w:rsidRPr="000A65BA">
        <w:rPr>
          <w:noProof/>
        </w:rPr>
        <w:t>(Zulfatmi 2020)</w:t>
      </w:r>
      <w:r w:rsidRPr="000A65BA">
        <w:fldChar w:fldCharType="end"/>
      </w:r>
      <w:r w:rsidRPr="000A65BA">
        <w:t xml:space="preserve">. There are several types of souls, namely </w:t>
      </w:r>
      <w:r w:rsidRPr="000A65BA">
        <w:rPr>
          <w:i/>
          <w:iCs/>
        </w:rPr>
        <w:t>al-Nafs al-Mu</w:t>
      </w:r>
      <w:r w:rsidR="00A062C9">
        <w:rPr>
          <w:i/>
          <w:iCs/>
        </w:rPr>
        <w:t>ṭ</w:t>
      </w:r>
      <w:r w:rsidRPr="000A65BA">
        <w:rPr>
          <w:i/>
          <w:iCs/>
        </w:rPr>
        <w:t>mainnah</w:t>
      </w:r>
      <w:r w:rsidRPr="000A65BA">
        <w:t xml:space="preserve"> (the calm soul), </w:t>
      </w:r>
      <w:r w:rsidRPr="000A65BA">
        <w:rPr>
          <w:i/>
          <w:iCs/>
        </w:rPr>
        <w:t>al-Nafs al-Laww</w:t>
      </w:r>
      <w:r w:rsidR="00A062C9">
        <w:rPr>
          <w:i/>
          <w:iCs/>
        </w:rPr>
        <w:t>ā</w:t>
      </w:r>
      <w:r w:rsidRPr="000A65BA">
        <w:rPr>
          <w:i/>
          <w:iCs/>
        </w:rPr>
        <w:t>mah</w:t>
      </w:r>
      <w:r w:rsidRPr="000A65BA">
        <w:t xml:space="preserve"> (the soul that regrets itself), and </w:t>
      </w:r>
      <w:r w:rsidRPr="000A65BA">
        <w:rPr>
          <w:i/>
          <w:iCs/>
        </w:rPr>
        <w:t>al-Nafs al-Am</w:t>
      </w:r>
      <w:r w:rsidR="00A062C9">
        <w:rPr>
          <w:i/>
          <w:iCs/>
        </w:rPr>
        <w:t>ā</w:t>
      </w:r>
      <w:r w:rsidRPr="000A65BA">
        <w:rPr>
          <w:i/>
          <w:iCs/>
        </w:rPr>
        <w:t>rah</w:t>
      </w:r>
      <w:r w:rsidRPr="000A65BA">
        <w:t xml:space="preserve"> (the soul that commands evil) </w:t>
      </w:r>
      <w:r w:rsidRPr="000A65BA">
        <w:fldChar w:fldCharType="begin" w:fldLock="1"/>
      </w:r>
      <w:r w:rsidRPr="000A65BA">
        <w:instrText>ADDIN CSL_CITATION {"citationItems":[{"id":"ITEM-1","itemData":{"ISSN":"2655-4445","author":[{"dropping-particle":"","family":"Iqbal","given":"Muhammad","non-dropping-particle":"","parse-names":false,"suffix":""}],"container-title":"Inspiratif Pendidikan","id":"ITEM-1","issue":"1","issued":{"date-parts":[["2022"]]},"page":"165-184","title":"KAJIAN KRITIS TERHADAP PEMIKIRAN TENTANG JIWA (AL-NAFS) DALAM FILSAFAT ISLAM","type":"article-journal","volume":"11"},"uris":["http://www.mendeley.com/documents/?uuid=35e94c4d-abbb-4f7b-bb35-1164de092c40"]}],"mendeley":{"formattedCitation":"(Iqbal 2022)","plainTextFormattedCitation":"(Iqbal 2022)","previouslyFormattedCitation":"(Iqbal 2022)"},"properties":{"noteIndex":0},"schema":"https://github.com/citation-style-language/schema/raw/master/csl-citation.json"}</w:instrText>
      </w:r>
      <w:r w:rsidRPr="000A65BA">
        <w:fldChar w:fldCharType="separate"/>
      </w:r>
      <w:r w:rsidRPr="000A65BA">
        <w:rPr>
          <w:noProof/>
        </w:rPr>
        <w:t xml:space="preserve">(Iqbal </w:t>
      </w:r>
      <w:hyperlink w:anchor="Iqbal" w:history="1">
        <w:r w:rsidRPr="000A65BA">
          <w:rPr>
            <w:rStyle w:val="Hyperlink"/>
            <w:noProof/>
            <w:u w:val="none"/>
          </w:rPr>
          <w:t>2022</w:t>
        </w:r>
      </w:hyperlink>
      <w:r w:rsidRPr="000A65BA">
        <w:rPr>
          <w:noProof/>
        </w:rPr>
        <w:t>)</w:t>
      </w:r>
      <w:r w:rsidRPr="000A65BA">
        <w:fldChar w:fldCharType="end"/>
      </w:r>
      <w:r w:rsidRPr="000A65BA">
        <w:t>. The heart is an entity that has an inner level, namely the chest (</w:t>
      </w:r>
      <w:r w:rsidR="00A062C9">
        <w:rPr>
          <w:i/>
          <w:iCs/>
        </w:rPr>
        <w:t>ṣ</w:t>
      </w:r>
      <w:r w:rsidRPr="000A65BA">
        <w:rPr>
          <w:i/>
          <w:iCs/>
        </w:rPr>
        <w:t>adr</w:t>
      </w:r>
      <w:r w:rsidRPr="000A65BA">
        <w:t>), heart (</w:t>
      </w:r>
      <w:r w:rsidRPr="000A65BA">
        <w:rPr>
          <w:i/>
          <w:iCs/>
        </w:rPr>
        <w:t>qalb</w:t>
      </w:r>
      <w:r w:rsidRPr="000A65BA">
        <w:t>), little heart (</w:t>
      </w:r>
      <w:r w:rsidRPr="000A65BA">
        <w:rPr>
          <w:i/>
          <w:iCs/>
        </w:rPr>
        <w:t>fu</w:t>
      </w:r>
      <w:r w:rsidR="00A062C9">
        <w:rPr>
          <w:i/>
          <w:iCs/>
        </w:rPr>
        <w:t>‘ā</w:t>
      </w:r>
      <w:r w:rsidRPr="000A65BA">
        <w:rPr>
          <w:i/>
          <w:iCs/>
        </w:rPr>
        <w:t>d</w:t>
      </w:r>
      <w:r w:rsidRPr="000A65BA">
        <w:t>), and conscience (</w:t>
      </w:r>
      <w:r w:rsidRPr="000A65BA">
        <w:rPr>
          <w:i/>
          <w:iCs/>
        </w:rPr>
        <w:t>lubb</w:t>
      </w:r>
      <w:r w:rsidRPr="000A65BA">
        <w:t xml:space="preserve">) </w:t>
      </w:r>
      <w:r w:rsidRPr="000A65BA">
        <w:rPr>
          <w:lang w:eastAsia="en-US"/>
        </w:rPr>
        <w:fldChar w:fldCharType="begin" w:fldLock="1"/>
      </w:r>
      <w:r w:rsidRPr="000A65BA">
        <w:rPr>
          <w:lang w:eastAsia="en-US"/>
        </w:rPr>
        <w:instrText>ADDIN CSL_CITATION {"citationItems":[{"id":"ITEM-1","itemData":{"DOI":"10.56324/al-musannif.v1i1.16","author":[{"dropping-particle":"","family":"Burga","given":"Muhammad Alqadri","non-dropping-particle":"","parse-names":false,"suffix":""}],"container-title":"Al-Musannif","id":"ITEM-1","issue":"1","issued":{"date-parts":[["2019"]]},"page":"19-32","title":"Hakikat Manusia Sebagai Makhluk Pedagogik","type":"article-journal","volume":"1"},"uris":["http://www.mendeley.com/documents/?uuid=f6c54ed9-94c7-47d2-8cc7-ecf183668e8e"]}],"mendeley":{"formattedCitation":"(Burga 2019)","plainTextFormattedCitation":"(Burga 2019)","previouslyFormattedCitation":"(Burga 2019)"},"properties":{"noteIndex":0},"schema":"https://github.com/citation-style-language/schema/raw/master/csl-citation.json"}</w:instrText>
      </w:r>
      <w:r w:rsidRPr="000A65BA">
        <w:rPr>
          <w:lang w:eastAsia="en-US"/>
        </w:rPr>
        <w:fldChar w:fldCharType="separate"/>
      </w:r>
      <w:r w:rsidRPr="000A65BA">
        <w:rPr>
          <w:noProof/>
          <w:lang w:eastAsia="en-US"/>
        </w:rPr>
        <w:t xml:space="preserve">(Burga </w:t>
      </w:r>
      <w:hyperlink w:anchor="Burga" w:history="1">
        <w:r w:rsidRPr="000A65BA">
          <w:rPr>
            <w:rStyle w:val="Hyperlink"/>
            <w:noProof/>
            <w:u w:val="none"/>
            <w:lang w:eastAsia="en-US"/>
          </w:rPr>
          <w:t>2019</w:t>
        </w:r>
      </w:hyperlink>
      <w:r w:rsidRPr="000A65BA">
        <w:rPr>
          <w:noProof/>
          <w:lang w:eastAsia="en-US"/>
        </w:rPr>
        <w:t>)</w:t>
      </w:r>
      <w:r w:rsidRPr="000A65BA">
        <w:rPr>
          <w:lang w:eastAsia="en-US"/>
        </w:rPr>
        <w:fldChar w:fldCharType="end"/>
      </w:r>
      <w:r w:rsidRPr="000A65BA">
        <w:t>.</w:t>
      </w:r>
    </w:p>
    <w:p w14:paraId="087F2D34" w14:textId="46997517"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 xml:space="preserve">Although the terms </w:t>
      </w:r>
      <w:r w:rsidRPr="000A65BA">
        <w:rPr>
          <w:i/>
          <w:iCs/>
          <w:lang w:eastAsia="en-US"/>
        </w:rPr>
        <w:t>al-R</w:t>
      </w:r>
      <w:r w:rsidR="00A062C9">
        <w:rPr>
          <w:i/>
          <w:iCs/>
          <w:lang w:eastAsia="en-US"/>
        </w:rPr>
        <w:t>ūḥ</w:t>
      </w:r>
      <w:r w:rsidRPr="000A65BA">
        <w:rPr>
          <w:lang w:eastAsia="en-US"/>
        </w:rPr>
        <w:t xml:space="preserve">, </w:t>
      </w:r>
      <w:r w:rsidRPr="000A65BA">
        <w:rPr>
          <w:i/>
          <w:iCs/>
          <w:lang w:eastAsia="en-US"/>
        </w:rPr>
        <w:t>al-Nafs</w:t>
      </w:r>
      <w:r w:rsidRPr="000A65BA">
        <w:rPr>
          <w:lang w:eastAsia="en-US"/>
        </w:rPr>
        <w:t xml:space="preserve">, </w:t>
      </w:r>
      <w:r w:rsidRPr="000A65BA">
        <w:rPr>
          <w:i/>
          <w:iCs/>
          <w:lang w:eastAsia="en-US"/>
        </w:rPr>
        <w:t>al-Qalb</w:t>
      </w:r>
      <w:r w:rsidRPr="000A65BA">
        <w:rPr>
          <w:lang w:eastAsia="en-US"/>
        </w:rPr>
        <w:t xml:space="preserve">, and </w:t>
      </w:r>
      <w:r w:rsidRPr="000A65BA">
        <w:rPr>
          <w:i/>
          <w:iCs/>
          <w:lang w:eastAsia="en-US"/>
        </w:rPr>
        <w:t>al-Aql</w:t>
      </w:r>
      <w:r w:rsidRPr="000A65BA">
        <w:rPr>
          <w:lang w:eastAsia="en-US"/>
        </w:rPr>
        <w:t xml:space="preserve"> look different, they are basically the same. If </w:t>
      </w:r>
      <w:r w:rsidR="00A062C9" w:rsidRPr="000A65BA">
        <w:rPr>
          <w:i/>
          <w:iCs/>
          <w:lang w:eastAsia="en-US"/>
        </w:rPr>
        <w:t>al-R</w:t>
      </w:r>
      <w:r w:rsidR="00A062C9">
        <w:rPr>
          <w:i/>
          <w:iCs/>
          <w:lang w:eastAsia="en-US"/>
        </w:rPr>
        <w:t>ūḥ</w:t>
      </w:r>
      <w:r w:rsidR="00A062C9" w:rsidRPr="000A65BA">
        <w:rPr>
          <w:lang w:eastAsia="en-US"/>
        </w:rPr>
        <w:t xml:space="preserve"> </w:t>
      </w:r>
      <w:r w:rsidRPr="000A65BA">
        <w:rPr>
          <w:lang w:eastAsia="en-US"/>
        </w:rPr>
        <w:t xml:space="preserve">can control lust, then the area is called </w:t>
      </w:r>
      <w:r w:rsidRPr="000A65BA">
        <w:rPr>
          <w:i/>
          <w:iCs/>
          <w:lang w:eastAsia="en-US"/>
        </w:rPr>
        <w:t>al-</w:t>
      </w:r>
      <w:r w:rsidR="00A062C9" w:rsidRPr="000A65BA">
        <w:rPr>
          <w:i/>
          <w:iCs/>
          <w:lang w:eastAsia="en-US"/>
        </w:rPr>
        <w:t>Nafs</w:t>
      </w:r>
      <w:r w:rsidRPr="000A65BA">
        <w:rPr>
          <w:lang w:eastAsia="en-US"/>
        </w:rPr>
        <w:t xml:space="preserve">; when </w:t>
      </w:r>
      <w:r w:rsidR="00A062C9" w:rsidRPr="000A65BA">
        <w:rPr>
          <w:i/>
          <w:iCs/>
          <w:lang w:eastAsia="en-US"/>
        </w:rPr>
        <w:t>al-R</w:t>
      </w:r>
      <w:r w:rsidR="00A062C9">
        <w:rPr>
          <w:i/>
          <w:iCs/>
          <w:lang w:eastAsia="en-US"/>
        </w:rPr>
        <w:t>ūḥ</w:t>
      </w:r>
      <w:r w:rsidR="00A062C9" w:rsidRPr="000A65BA">
        <w:rPr>
          <w:lang w:eastAsia="en-US"/>
        </w:rPr>
        <w:t xml:space="preserve"> </w:t>
      </w:r>
      <w:r w:rsidRPr="000A65BA">
        <w:rPr>
          <w:lang w:eastAsia="en-US"/>
        </w:rPr>
        <w:t xml:space="preserve">can master forbidden lust, then the area is called </w:t>
      </w:r>
      <w:r w:rsidRPr="000A65BA">
        <w:rPr>
          <w:i/>
          <w:iCs/>
          <w:lang w:eastAsia="en-US"/>
        </w:rPr>
        <w:t>al-Aql</w:t>
      </w:r>
      <w:r w:rsidRPr="000A65BA">
        <w:rPr>
          <w:lang w:eastAsia="en-US"/>
        </w:rPr>
        <w:t xml:space="preserve">; when </w:t>
      </w:r>
      <w:r w:rsidR="00A062C9" w:rsidRPr="000A65BA">
        <w:rPr>
          <w:i/>
          <w:iCs/>
          <w:lang w:eastAsia="en-US"/>
        </w:rPr>
        <w:t>al-R</w:t>
      </w:r>
      <w:r w:rsidR="00A062C9">
        <w:rPr>
          <w:i/>
          <w:iCs/>
          <w:lang w:eastAsia="en-US"/>
        </w:rPr>
        <w:t>ūḥ</w:t>
      </w:r>
      <w:r w:rsidR="00A062C9" w:rsidRPr="000A65BA">
        <w:rPr>
          <w:lang w:eastAsia="en-US"/>
        </w:rPr>
        <w:t xml:space="preserve"> </w:t>
      </w:r>
      <w:r w:rsidRPr="000A65BA">
        <w:rPr>
          <w:lang w:eastAsia="en-US"/>
        </w:rPr>
        <w:t xml:space="preserve">is found in faith, the area is called </w:t>
      </w:r>
      <w:r w:rsidRPr="000A65BA">
        <w:rPr>
          <w:i/>
          <w:iCs/>
          <w:lang w:eastAsia="en-US"/>
        </w:rPr>
        <w:t>al-Qalb</w:t>
      </w:r>
      <w:r w:rsidRPr="000A65BA">
        <w:rPr>
          <w:lang w:eastAsia="en-US"/>
        </w:rPr>
        <w:t xml:space="preserve">; and when </w:t>
      </w:r>
      <w:r w:rsidR="00A062C9" w:rsidRPr="000A65BA">
        <w:rPr>
          <w:i/>
          <w:iCs/>
          <w:lang w:eastAsia="en-US"/>
        </w:rPr>
        <w:t>al-R</w:t>
      </w:r>
      <w:r w:rsidR="00A062C9">
        <w:rPr>
          <w:i/>
          <w:iCs/>
          <w:lang w:eastAsia="en-US"/>
        </w:rPr>
        <w:t>ūḥ</w:t>
      </w:r>
      <w:r w:rsidR="00A062C9" w:rsidRPr="000A65BA">
        <w:rPr>
          <w:lang w:eastAsia="en-US"/>
        </w:rPr>
        <w:t xml:space="preserve"> </w:t>
      </w:r>
      <w:r w:rsidRPr="000A65BA">
        <w:rPr>
          <w:lang w:eastAsia="en-US"/>
        </w:rPr>
        <w:t xml:space="preserve">realizes God with true knowledge, then that area is called </w:t>
      </w:r>
      <w:r w:rsidR="00A062C9" w:rsidRPr="000A65BA">
        <w:rPr>
          <w:i/>
          <w:iCs/>
          <w:lang w:eastAsia="en-US"/>
        </w:rPr>
        <w:t>al-R</w:t>
      </w:r>
      <w:r w:rsidR="00A062C9">
        <w:rPr>
          <w:i/>
          <w:iCs/>
          <w:lang w:eastAsia="en-US"/>
        </w:rPr>
        <w:t>ūḥ</w:t>
      </w:r>
      <w:r w:rsidRPr="000A65BA">
        <w:rPr>
          <w:lang w:eastAsia="en-US"/>
        </w:rPr>
        <w:t xml:space="preserve"> </w:t>
      </w:r>
      <w:r w:rsidRPr="000A65BA">
        <w:rPr>
          <w:lang w:eastAsia="en-US"/>
        </w:rPr>
        <w:fldChar w:fldCharType="begin" w:fldLock="1"/>
      </w:r>
      <w:r w:rsidRPr="000A65BA">
        <w:rPr>
          <w:lang w:eastAsia="en-US"/>
        </w:rPr>
        <w:instrText>ADDIN CSL_CITATION {"citationItems":[{"id":"ITEM-1","itemData":{"ISSN":"1877-0428","author":[{"dropping-particle":"Bin","family":"Baharuddin","given":"Elmi","non-dropping-particle":"","parse-names":false,"suffix":""},{"dropping-particle":"","family":"Ismail","given":"Zainab Binti","non-dropping-particle":"","parse-names":false,"suffix":""}],"container-title":"Procedia-Social and Behavioral Sciences","id":"ITEM-1","issued":{"date-parts":[["2015"]]},"page":"568-577","publisher":"Elsevier","title":"7 Domains of spiritual intelligence from Islamic perspective","type":"article-journal","volume":"211"},"uris":["http://www.mendeley.com/documents/?uuid=dd9405b6-8565-47eb-9ea9-87ece64ee184"]}],"mendeley":{"formattedCitation":"(Baharuddin and Ismail 2015)","plainTextFormattedCitation":"(Baharuddin and Ismail 2015)","previouslyFormattedCitation":"(Baharuddin and Ismail 2015)"},"properties":{"noteIndex":0},"schema":"https://github.com/citation-style-language/schema/raw/master/csl-citation.json"}</w:instrText>
      </w:r>
      <w:r w:rsidRPr="000A65BA">
        <w:rPr>
          <w:lang w:eastAsia="en-US"/>
        </w:rPr>
        <w:fldChar w:fldCharType="separate"/>
      </w:r>
      <w:r w:rsidRPr="000A65BA">
        <w:rPr>
          <w:noProof/>
          <w:lang w:eastAsia="en-US"/>
        </w:rPr>
        <w:t xml:space="preserve">(Baharuddin and Ismail </w:t>
      </w:r>
      <w:hyperlink w:anchor="Baharuddin" w:history="1">
        <w:r w:rsidRPr="000A65BA">
          <w:rPr>
            <w:rStyle w:val="Hyperlink"/>
            <w:noProof/>
            <w:u w:val="none"/>
            <w:lang w:eastAsia="en-US"/>
          </w:rPr>
          <w:t>2015</w:t>
        </w:r>
      </w:hyperlink>
      <w:r w:rsidRPr="000A65BA">
        <w:rPr>
          <w:noProof/>
          <w:lang w:eastAsia="en-US"/>
        </w:rPr>
        <w:t>)</w:t>
      </w:r>
      <w:r w:rsidRPr="000A65BA">
        <w:rPr>
          <w:lang w:eastAsia="en-US"/>
        </w:rPr>
        <w:fldChar w:fldCharType="end"/>
      </w:r>
      <w:r w:rsidRPr="000A65BA">
        <w:rPr>
          <w:lang w:eastAsia="en-US"/>
        </w:rPr>
        <w:t xml:space="preserve">. Therefore, </w:t>
      </w:r>
      <w:r w:rsidR="00A062C9" w:rsidRPr="000A65BA">
        <w:rPr>
          <w:i/>
          <w:iCs/>
          <w:lang w:eastAsia="en-US"/>
        </w:rPr>
        <w:t>al-R</w:t>
      </w:r>
      <w:r w:rsidR="00A062C9">
        <w:rPr>
          <w:i/>
          <w:iCs/>
          <w:lang w:eastAsia="en-US"/>
        </w:rPr>
        <w:t>ūḥ</w:t>
      </w:r>
      <w:r w:rsidRPr="000A65BA">
        <w:rPr>
          <w:lang w:eastAsia="en-US"/>
        </w:rPr>
        <w:t xml:space="preserve"> is the core of life that directs the heart, soul, mind, and faith spread by God in the human heart. </w:t>
      </w:r>
      <w:r w:rsidRPr="000A65BA">
        <w:rPr>
          <w:i/>
          <w:iCs/>
          <w:lang w:eastAsia="en-US"/>
        </w:rPr>
        <w:t>Al</w:t>
      </w:r>
      <w:r w:rsidR="00A062C9" w:rsidRPr="000A65BA">
        <w:rPr>
          <w:i/>
          <w:iCs/>
          <w:lang w:eastAsia="en-US"/>
        </w:rPr>
        <w:t>-R</w:t>
      </w:r>
      <w:r w:rsidR="00A062C9">
        <w:rPr>
          <w:i/>
          <w:iCs/>
          <w:lang w:eastAsia="en-US"/>
        </w:rPr>
        <w:t>ūḥ</w:t>
      </w:r>
      <w:r w:rsidR="00A062C9" w:rsidRPr="000A65BA">
        <w:rPr>
          <w:lang w:eastAsia="en-US"/>
        </w:rPr>
        <w:t xml:space="preserve"> </w:t>
      </w:r>
      <w:r w:rsidRPr="000A65BA">
        <w:rPr>
          <w:lang w:eastAsia="en-US"/>
        </w:rPr>
        <w:t xml:space="preserve">is a divine chip to bear witness to good and bad deeds in human life. It gives good and bad codes through the conscience that only those with spiritual intelligence can hear and feel. </w:t>
      </w:r>
    </w:p>
    <w:p w14:paraId="11F5CE27" w14:textId="0F9BFF8D"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 xml:space="preserve">Similar to the hadith concept, the spiritual concept in the Qur'an refers to </w:t>
      </w:r>
      <w:r w:rsidR="003D4BB9" w:rsidRPr="000A65BA">
        <w:rPr>
          <w:i/>
          <w:iCs/>
          <w:lang w:eastAsia="en-US"/>
        </w:rPr>
        <w:t>al-R</w:t>
      </w:r>
      <w:r w:rsidR="003D4BB9">
        <w:rPr>
          <w:i/>
          <w:iCs/>
          <w:lang w:eastAsia="en-US"/>
        </w:rPr>
        <w:t>ūḥ</w:t>
      </w:r>
      <w:r w:rsidRPr="000A65BA">
        <w:rPr>
          <w:lang w:eastAsia="en-US"/>
        </w:rPr>
        <w:t>, as found in QS al-Sajdah (32): 9.</w:t>
      </w:r>
    </w:p>
    <w:p w14:paraId="1DF272BB" w14:textId="3F9A0DDC" w:rsidR="000A65BA" w:rsidRPr="000A65BA" w:rsidRDefault="000A65BA" w:rsidP="000A65BA">
      <w:pPr>
        <w:autoSpaceDE w:val="0"/>
        <w:autoSpaceDN w:val="0"/>
        <w:bidi/>
        <w:adjustRightInd w:val="0"/>
        <w:ind w:hanging="3"/>
        <w:jc w:val="both"/>
        <w:rPr>
          <w:rFonts w:ascii="Traditional Arabic" w:hAnsi="Traditional Arabic" w:cs="Traditional Arabic"/>
          <w:sz w:val="32"/>
          <w:szCs w:val="32"/>
          <w:lang w:eastAsia="en-US"/>
        </w:rPr>
      </w:pPr>
      <w:r w:rsidRPr="000A65BA">
        <w:rPr>
          <w:rFonts w:ascii="Traditional Arabic" w:hAnsi="Traditional Arabic" w:cs="Traditional Arabic"/>
          <w:sz w:val="32"/>
          <w:szCs w:val="32"/>
          <w:rtl/>
          <w:lang w:eastAsia="en-US"/>
        </w:rPr>
        <w:t>ثُمَّ سَوَّاهُ وَنَفَخَ فِيهِ مِنْ رُوحِهِ ۖ وَجَعَلَ لَكُمُ السَّمْعَ وَالْأَبْصَارَ وَالْأَفْئِدَةَ ۚ قَلِيلًا مَا تَشْكُرُونَ</w:t>
      </w:r>
      <w:r>
        <w:rPr>
          <w:rFonts w:ascii="Traditional Arabic" w:hAnsi="Traditional Arabic" w:cs="Traditional Arabic" w:hint="cs"/>
          <w:sz w:val="32"/>
          <w:szCs w:val="32"/>
          <w:rtl/>
          <w:lang w:eastAsia="en-US"/>
        </w:rPr>
        <w:t xml:space="preserve"> (</w:t>
      </w:r>
      <w:r w:rsidRPr="000A65BA">
        <w:rPr>
          <w:rFonts w:ascii="Traditional Arabic" w:hAnsi="Traditional Arabic" w:cs="Traditional Arabic"/>
          <w:sz w:val="32"/>
          <w:szCs w:val="32"/>
          <w:rtl/>
          <w:lang w:eastAsia="en-US"/>
        </w:rPr>
        <w:t>٩</w:t>
      </w:r>
      <w:r>
        <w:rPr>
          <w:rFonts w:ascii="Traditional Arabic" w:hAnsi="Traditional Arabic" w:cs="Traditional Arabic" w:hint="cs"/>
          <w:sz w:val="32"/>
          <w:szCs w:val="32"/>
          <w:rtl/>
          <w:lang w:eastAsia="en-US"/>
        </w:rPr>
        <w:t>)</w:t>
      </w:r>
      <w:r w:rsidRPr="000A65BA">
        <w:rPr>
          <w:rFonts w:ascii="Traditional Arabic" w:hAnsi="Traditional Arabic" w:cs="Traditional Arabic"/>
          <w:sz w:val="32"/>
          <w:szCs w:val="32"/>
          <w:lang w:eastAsia="en-US"/>
        </w:rPr>
        <w:t xml:space="preserve"> </w:t>
      </w:r>
    </w:p>
    <w:p w14:paraId="79282B20" w14:textId="77777777" w:rsidR="000A65BA" w:rsidRPr="000A65BA" w:rsidRDefault="000A65BA" w:rsidP="000A65BA">
      <w:pPr>
        <w:suppressAutoHyphens w:val="0"/>
        <w:autoSpaceDE w:val="0"/>
        <w:autoSpaceDN w:val="0"/>
        <w:adjustRightInd w:val="0"/>
        <w:spacing w:after="60"/>
        <w:ind w:left="425"/>
        <w:jc w:val="both"/>
        <w:rPr>
          <w:lang w:eastAsia="en-US"/>
        </w:rPr>
      </w:pPr>
      <w:r w:rsidRPr="000A65BA">
        <w:rPr>
          <w:lang w:eastAsia="en-US"/>
        </w:rPr>
        <w:lastRenderedPageBreak/>
        <w:t>Then He perfected it and breathed His spirit (creation) into him (the body), and He made hearing, sight, and heart for you—but very few of you are grateful.</w:t>
      </w:r>
    </w:p>
    <w:p w14:paraId="150B5780" w14:textId="46CBCB6A" w:rsidR="000A65BA" w:rsidRPr="000A65BA" w:rsidRDefault="000A65BA" w:rsidP="000A65BA">
      <w:pPr>
        <w:autoSpaceDE w:val="0"/>
        <w:autoSpaceDN w:val="0"/>
        <w:adjustRightInd w:val="0"/>
        <w:spacing w:line="276" w:lineRule="auto"/>
        <w:ind w:firstLine="720"/>
        <w:jc w:val="both"/>
        <w:rPr>
          <w:lang w:eastAsia="en-US"/>
        </w:rPr>
      </w:pPr>
      <w:r w:rsidRPr="000A65BA">
        <w:rPr>
          <w:i/>
          <w:iCs/>
          <w:lang w:eastAsia="en-US"/>
        </w:rPr>
        <w:t>Al</w:t>
      </w:r>
      <w:r w:rsidR="003D4BB9" w:rsidRPr="000A65BA">
        <w:rPr>
          <w:i/>
          <w:iCs/>
          <w:lang w:eastAsia="en-US"/>
        </w:rPr>
        <w:t>-R</w:t>
      </w:r>
      <w:r w:rsidR="003D4BB9">
        <w:rPr>
          <w:i/>
          <w:iCs/>
          <w:lang w:eastAsia="en-US"/>
        </w:rPr>
        <w:t>ūḥ</w:t>
      </w:r>
      <w:r w:rsidRPr="000A65BA">
        <w:rPr>
          <w:lang w:eastAsia="en-US"/>
        </w:rPr>
        <w:t xml:space="preserve"> in this verse is a very essential immaterial dimension that causes the functioning of hearing, sight, and heart, which are important pillars in human life. That is, without being blown by His spirit (creation), the senses of the ear, eye, and heart cannot function at all. In this section, the spiritual dimension is the substance of the spirit that can encourage and move all human senses to be able to do activities, including acquiring knowledge that is useful for human civilization. It can also be said that al-Ruh is something given or lent by God to humans that does not involve human intervention in its management, such as QS al-Isra’ (17): 85.</w:t>
      </w:r>
    </w:p>
    <w:p w14:paraId="6F287A20" w14:textId="3B1F04CE" w:rsidR="000A65BA" w:rsidRPr="000A65BA" w:rsidRDefault="000A65BA" w:rsidP="000A65BA">
      <w:pPr>
        <w:autoSpaceDE w:val="0"/>
        <w:autoSpaceDN w:val="0"/>
        <w:bidi/>
        <w:adjustRightInd w:val="0"/>
        <w:ind w:hanging="3"/>
        <w:jc w:val="both"/>
        <w:rPr>
          <w:rFonts w:ascii="Traditional Arabic" w:hAnsi="Traditional Arabic" w:cs="Traditional Arabic"/>
          <w:sz w:val="32"/>
          <w:szCs w:val="32"/>
          <w:lang w:eastAsia="en-US"/>
        </w:rPr>
      </w:pPr>
      <w:r w:rsidRPr="000A65BA">
        <w:rPr>
          <w:rFonts w:ascii="Traditional Arabic" w:hAnsi="Traditional Arabic" w:cs="Traditional Arabic"/>
          <w:sz w:val="32"/>
          <w:szCs w:val="32"/>
          <w:rtl/>
          <w:lang w:eastAsia="en-US"/>
        </w:rPr>
        <w:t>وَيَسْأَلُونَكَ عَنِ الرُّوحِ ۖ قُلِ الرُّوحُ مِنْ أَمْرِ رَبِّي وَمَا أُوتِيتُمْ مِنَ الْعِلْمِ إِلَّا قَلِيلًا</w:t>
      </w:r>
      <w:r>
        <w:rPr>
          <w:rFonts w:ascii="Traditional Arabic" w:hAnsi="Traditional Arabic" w:cs="Traditional Arabic" w:hint="cs"/>
          <w:sz w:val="32"/>
          <w:szCs w:val="32"/>
          <w:rtl/>
          <w:lang w:eastAsia="en-US"/>
        </w:rPr>
        <w:t xml:space="preserve"> (</w:t>
      </w:r>
      <w:r w:rsidRPr="000A65BA">
        <w:rPr>
          <w:rFonts w:ascii="Traditional Arabic" w:hAnsi="Traditional Arabic" w:cs="Traditional Arabic"/>
          <w:sz w:val="32"/>
          <w:szCs w:val="32"/>
          <w:rtl/>
          <w:lang w:eastAsia="en-US"/>
        </w:rPr>
        <w:t>٨٥</w:t>
      </w:r>
      <w:r>
        <w:rPr>
          <w:rFonts w:ascii="Traditional Arabic" w:hAnsi="Traditional Arabic" w:cs="Traditional Arabic" w:hint="cs"/>
          <w:sz w:val="32"/>
          <w:szCs w:val="32"/>
          <w:rtl/>
          <w:lang w:eastAsia="en-US"/>
        </w:rPr>
        <w:t>)</w:t>
      </w:r>
      <w:r w:rsidRPr="000A65BA">
        <w:rPr>
          <w:rFonts w:ascii="Traditional Arabic" w:hAnsi="Traditional Arabic" w:cs="Traditional Arabic"/>
          <w:sz w:val="32"/>
          <w:szCs w:val="32"/>
          <w:lang w:eastAsia="en-US"/>
        </w:rPr>
        <w:t xml:space="preserve"> </w:t>
      </w:r>
    </w:p>
    <w:p w14:paraId="7EE21967" w14:textId="6B0EC981" w:rsidR="000A65BA" w:rsidRPr="000A65BA" w:rsidRDefault="000A65BA" w:rsidP="000A65BA">
      <w:pPr>
        <w:suppressAutoHyphens w:val="0"/>
        <w:autoSpaceDE w:val="0"/>
        <w:autoSpaceDN w:val="0"/>
        <w:adjustRightInd w:val="0"/>
        <w:spacing w:after="60"/>
        <w:ind w:left="425"/>
        <w:jc w:val="both"/>
        <w:rPr>
          <w:lang w:eastAsia="en-US"/>
        </w:rPr>
      </w:pPr>
      <w:r w:rsidRPr="000A65BA">
        <w:t xml:space="preserve">And </w:t>
      </w:r>
      <w:r w:rsidRPr="000A65BA">
        <w:rPr>
          <w:lang w:eastAsia="en-US"/>
        </w:rPr>
        <w:t>they</w:t>
      </w:r>
      <w:r w:rsidRPr="000A65BA">
        <w:t xml:space="preserve"> ask you (Muhammad) about the spirit. Say, </w:t>
      </w:r>
      <w:r w:rsidR="003D4BB9">
        <w:t>“</w:t>
      </w:r>
      <w:r w:rsidRPr="000A65BA">
        <w:t>The spirit is part of my God</w:t>
      </w:r>
      <w:r w:rsidR="003D4BB9">
        <w:t>’</w:t>
      </w:r>
      <w:r w:rsidRPr="000A65BA">
        <w:t>s business, while you are given only a little knowledge.</w:t>
      </w:r>
      <w:r w:rsidR="003D4BB9">
        <w:t>”</w:t>
      </w:r>
    </w:p>
    <w:p w14:paraId="42F58751" w14:textId="0B37BBC2" w:rsidR="000A65BA" w:rsidRPr="000A65BA" w:rsidRDefault="000A65BA" w:rsidP="000A65BA">
      <w:pPr>
        <w:autoSpaceDE w:val="0"/>
        <w:autoSpaceDN w:val="0"/>
        <w:adjustRightInd w:val="0"/>
        <w:spacing w:line="276" w:lineRule="auto"/>
        <w:ind w:firstLine="720"/>
        <w:jc w:val="both"/>
        <w:rPr>
          <w:lang w:eastAsia="en-US"/>
        </w:rPr>
      </w:pPr>
      <w:r w:rsidRPr="000A65BA">
        <w:rPr>
          <w:lang w:eastAsia="en-US"/>
        </w:rPr>
        <w:t xml:space="preserve">This verse informs us of two critical points. First, the authority to control al-Ruh is the prerogative and full authority of God Almighty. This negates the superiority of the human will, which always shows greatness in monumental works such as artificial intelligence. Second, humans are given very little knowledge about </w:t>
      </w:r>
      <w:r w:rsidR="002F06B9" w:rsidRPr="000A65BA">
        <w:rPr>
          <w:i/>
          <w:iCs/>
          <w:lang w:eastAsia="en-US"/>
        </w:rPr>
        <w:t>al-R</w:t>
      </w:r>
      <w:r w:rsidR="002F06B9">
        <w:rPr>
          <w:i/>
          <w:iCs/>
          <w:lang w:eastAsia="en-US"/>
        </w:rPr>
        <w:t>ūḥ</w:t>
      </w:r>
      <w:r w:rsidRPr="000A65BA">
        <w:rPr>
          <w:lang w:eastAsia="en-US"/>
        </w:rPr>
        <w:t>, including the essence of his presence on Earth. Even so, there is great hope to be able to interact directly with God through intrapersonal communication channels inwardly, such as His Word in QS al-Syura (42): 51-52.</w:t>
      </w:r>
    </w:p>
    <w:p w14:paraId="605514DA" w14:textId="53DAAA6D" w:rsidR="000A65BA" w:rsidRPr="000A65BA" w:rsidRDefault="000A65BA" w:rsidP="000A65BA">
      <w:pPr>
        <w:autoSpaceDE w:val="0"/>
        <w:autoSpaceDN w:val="0"/>
        <w:bidi/>
        <w:adjustRightInd w:val="0"/>
        <w:ind w:hanging="3"/>
        <w:jc w:val="both"/>
        <w:rPr>
          <w:rFonts w:ascii="Traditional Arabic" w:hAnsi="Traditional Arabic" w:cs="Traditional Arabic"/>
          <w:sz w:val="32"/>
          <w:szCs w:val="32"/>
          <w:lang w:eastAsia="en-US"/>
        </w:rPr>
      </w:pPr>
      <w:r w:rsidRPr="000A65BA">
        <w:rPr>
          <w:rFonts w:ascii="Traditional Arabic" w:hAnsi="Traditional Arabic" w:cs="Traditional Arabic"/>
          <w:sz w:val="32"/>
          <w:szCs w:val="32"/>
          <w:rtl/>
          <w:lang w:eastAsia="en-US"/>
        </w:rPr>
        <w:t>وَمَا كَانَ لِبَشَرٍ أَنْ يُكَلِّمَهُ اللَّهُ إِلَّا وَحْيًا أَوْ مِنْ وَرَاءِ حِجَابٍ أَوْ يُرْسِلَ رَسُولًا فَيُوحِيَ بِإِذْنِهِ مَا يَشَاءُ ۚ إِنَّهُ عَلِيٌّ حَكِيمٌ</w:t>
      </w:r>
      <w:r>
        <w:rPr>
          <w:rFonts w:ascii="Traditional Arabic" w:hAnsi="Traditional Arabic" w:cs="Traditional Arabic" w:hint="cs"/>
          <w:sz w:val="32"/>
          <w:szCs w:val="32"/>
          <w:rtl/>
          <w:lang w:eastAsia="en-US"/>
        </w:rPr>
        <w:t xml:space="preserve"> (</w:t>
      </w:r>
      <w:r w:rsidRPr="000A65BA">
        <w:rPr>
          <w:rFonts w:ascii="Traditional Arabic" w:hAnsi="Traditional Arabic" w:cs="Traditional Arabic"/>
          <w:sz w:val="32"/>
          <w:szCs w:val="32"/>
          <w:rtl/>
          <w:lang w:eastAsia="en-US"/>
        </w:rPr>
        <w:t>٥١</w:t>
      </w:r>
      <w:r>
        <w:rPr>
          <w:rFonts w:ascii="Traditional Arabic" w:hAnsi="Traditional Arabic" w:cs="Traditional Arabic" w:hint="cs"/>
          <w:sz w:val="32"/>
          <w:szCs w:val="32"/>
          <w:rtl/>
          <w:lang w:eastAsia="en-US"/>
        </w:rPr>
        <w:t xml:space="preserve">) </w:t>
      </w:r>
      <w:r w:rsidRPr="000A65BA">
        <w:rPr>
          <w:rFonts w:ascii="Traditional Arabic" w:hAnsi="Traditional Arabic" w:cs="Traditional Arabic"/>
          <w:sz w:val="32"/>
          <w:szCs w:val="32"/>
          <w:rtl/>
          <w:lang w:eastAsia="en-US"/>
        </w:rPr>
        <w:t>وَكَذَٰلِكَ أَوْحَيْنَا إِلَيْكَ رُوحًا مِنْ أَمْرِنَا ۚ مَا كُنْتَ تَدْرِي مَا الْكِتَابُ وَلَا الْإِيمَانُ وَلَٰكِنْ جَعَلْنَاهُ نُورًا نَهْدِي بِهِ مَنْ نَشَاءُ مِنْ عِبَادِنَا ۚ وَإِنَّكَ لَتَهْدِي إِلَىٰ صِرَاطٍ مُسْتَقِيمٍ</w:t>
      </w:r>
      <w:r>
        <w:rPr>
          <w:rFonts w:ascii="Traditional Arabic" w:hAnsi="Traditional Arabic" w:cs="Traditional Arabic" w:hint="cs"/>
          <w:sz w:val="32"/>
          <w:szCs w:val="32"/>
          <w:rtl/>
          <w:lang w:eastAsia="en-US"/>
        </w:rPr>
        <w:t xml:space="preserve"> (</w:t>
      </w:r>
      <w:r w:rsidRPr="000A65BA">
        <w:rPr>
          <w:rFonts w:ascii="Traditional Arabic" w:hAnsi="Traditional Arabic" w:cs="Traditional Arabic"/>
          <w:sz w:val="32"/>
          <w:szCs w:val="32"/>
          <w:rtl/>
          <w:lang w:eastAsia="en-US"/>
        </w:rPr>
        <w:t>٥٢</w:t>
      </w:r>
      <w:r>
        <w:rPr>
          <w:rFonts w:ascii="Traditional Arabic" w:hAnsi="Traditional Arabic" w:cs="Traditional Arabic" w:hint="cs"/>
          <w:sz w:val="32"/>
          <w:szCs w:val="32"/>
          <w:rtl/>
          <w:lang w:eastAsia="en-US"/>
        </w:rPr>
        <w:t>)</w:t>
      </w:r>
    </w:p>
    <w:p w14:paraId="3B0DD4A6" w14:textId="6A136081" w:rsidR="000A65BA" w:rsidRPr="000A65BA" w:rsidRDefault="000A65BA" w:rsidP="000A65BA">
      <w:pPr>
        <w:suppressAutoHyphens w:val="0"/>
        <w:autoSpaceDE w:val="0"/>
        <w:autoSpaceDN w:val="0"/>
        <w:adjustRightInd w:val="0"/>
        <w:spacing w:after="60"/>
        <w:ind w:left="425"/>
        <w:jc w:val="both"/>
        <w:rPr>
          <w:lang w:eastAsia="en-US"/>
        </w:rPr>
      </w:pPr>
      <w:r w:rsidRPr="000A65BA">
        <w:rPr>
          <w:lang w:eastAsia="en-US"/>
        </w:rPr>
        <w:t xml:space="preserve">(51) It is impossible for a human being to be spoken to directly by Allah, except by (the mediation of) revelation, from behind the veil, or by sending messengers (angels) and then revealing to him with His permission what He wills. Verily, He is Most High, Most Wise. (52) Thus We revealed to you (Muhammad) the </w:t>
      </w:r>
      <w:r w:rsidR="002F06B9" w:rsidRPr="002F06B9">
        <w:rPr>
          <w:i/>
          <w:iCs/>
          <w:lang w:eastAsia="en-US"/>
        </w:rPr>
        <w:t>r</w:t>
      </w:r>
      <w:r w:rsidR="002F06B9">
        <w:rPr>
          <w:i/>
          <w:iCs/>
          <w:lang w:eastAsia="en-US"/>
        </w:rPr>
        <w:t>ūḥ</w:t>
      </w:r>
      <w:r w:rsidRPr="000A65BA">
        <w:rPr>
          <w:lang w:eastAsia="en-US"/>
        </w:rPr>
        <w:t xml:space="preserve"> (Qur</w:t>
      </w:r>
      <w:r w:rsidR="002F06B9">
        <w:rPr>
          <w:lang w:eastAsia="en-US"/>
        </w:rPr>
        <w:t>’</w:t>
      </w:r>
      <w:r w:rsidRPr="000A65BA">
        <w:rPr>
          <w:lang w:eastAsia="en-US"/>
        </w:rPr>
        <w:t>an) by Our order. Previously, you did not know what the Book (Qur</w:t>
      </w:r>
      <w:r w:rsidR="002F06B9">
        <w:rPr>
          <w:lang w:eastAsia="en-US"/>
        </w:rPr>
        <w:t>’</w:t>
      </w:r>
      <w:r w:rsidRPr="000A65BA">
        <w:rPr>
          <w:lang w:eastAsia="en-US"/>
        </w:rPr>
        <w:t>an) was and what faith was, but We made it (the Qur</w:t>
      </w:r>
      <w:r w:rsidR="002F06B9">
        <w:rPr>
          <w:lang w:eastAsia="en-US"/>
        </w:rPr>
        <w:t>’</w:t>
      </w:r>
      <w:r w:rsidRPr="000A65BA">
        <w:rPr>
          <w:lang w:eastAsia="en-US"/>
        </w:rPr>
        <w:t>an) a light by which We guide whomever We will among Our servants. Indeed, you really guide (peoples) to the right path.</w:t>
      </w:r>
    </w:p>
    <w:p w14:paraId="1CA3BBE6" w14:textId="34FBAB1B" w:rsidR="000A65BA" w:rsidRPr="000A65BA" w:rsidRDefault="000A65BA" w:rsidP="000A65BA">
      <w:pPr>
        <w:autoSpaceDE w:val="0"/>
        <w:autoSpaceDN w:val="0"/>
        <w:adjustRightInd w:val="0"/>
        <w:spacing w:line="276" w:lineRule="auto"/>
        <w:ind w:firstLine="720"/>
        <w:jc w:val="both"/>
      </w:pPr>
      <w:r w:rsidRPr="000A65BA">
        <w:rPr>
          <w:lang w:eastAsia="en-US"/>
        </w:rPr>
        <w:t xml:space="preserve">Verse 51 confirms that the limited knowledge given to humans about </w:t>
      </w:r>
      <w:r w:rsidR="0074752D" w:rsidRPr="000A65BA">
        <w:rPr>
          <w:i/>
          <w:iCs/>
          <w:lang w:eastAsia="en-US"/>
        </w:rPr>
        <w:t>al-R</w:t>
      </w:r>
      <w:r w:rsidR="0074752D">
        <w:rPr>
          <w:i/>
          <w:iCs/>
          <w:lang w:eastAsia="en-US"/>
        </w:rPr>
        <w:t>ūḥ</w:t>
      </w:r>
      <w:r w:rsidR="0074752D" w:rsidRPr="000A65BA">
        <w:rPr>
          <w:lang w:eastAsia="en-US"/>
        </w:rPr>
        <w:t xml:space="preserve"> </w:t>
      </w:r>
      <w:r w:rsidRPr="000A65BA">
        <w:rPr>
          <w:lang w:eastAsia="en-US"/>
        </w:rPr>
        <w:t xml:space="preserve">as explained in QS 17:85 previously gives new hope that knowledge can be obtained through revelation, control behind the veil, or the intercession of messengers. Of course, an effort must be made to locate him so that what the Almighty desires is met by the search efforts. Verse 52 emphasizes in more detail that the limited knowledge of </w:t>
      </w:r>
      <w:r w:rsidR="0074752D" w:rsidRPr="000A65BA">
        <w:rPr>
          <w:i/>
          <w:iCs/>
          <w:lang w:eastAsia="en-US"/>
        </w:rPr>
        <w:t>al-R</w:t>
      </w:r>
      <w:r w:rsidR="0074752D">
        <w:rPr>
          <w:i/>
          <w:iCs/>
          <w:lang w:eastAsia="en-US"/>
        </w:rPr>
        <w:t>ūḥ</w:t>
      </w:r>
      <w:r w:rsidR="0074752D" w:rsidRPr="000A65BA">
        <w:rPr>
          <w:lang w:eastAsia="en-US"/>
        </w:rPr>
        <w:t xml:space="preserve"> </w:t>
      </w:r>
      <w:r w:rsidRPr="000A65BA">
        <w:rPr>
          <w:lang w:eastAsia="en-US"/>
        </w:rPr>
        <w:t xml:space="preserve">(spirit) also describes the limitations of </w:t>
      </w:r>
      <w:r w:rsidRPr="000A65BA">
        <w:rPr>
          <w:lang w:val="sv-SE"/>
        </w:rPr>
        <w:t>human</w:t>
      </w:r>
      <w:r w:rsidRPr="000A65BA">
        <w:rPr>
          <w:lang w:eastAsia="en-US"/>
        </w:rPr>
        <w:t xml:space="preserve"> knowledge about the book and faith. However, when the Qur</w:t>
      </w:r>
      <w:r w:rsidR="002D7201">
        <w:rPr>
          <w:lang w:eastAsia="en-US"/>
        </w:rPr>
        <w:t>’</w:t>
      </w:r>
      <w:r w:rsidRPr="000A65BA">
        <w:rPr>
          <w:lang w:eastAsia="en-US"/>
        </w:rPr>
        <w:t>an is formatted in the form of light, then with that light humans are guided according to His will.</w:t>
      </w:r>
    </w:p>
    <w:p w14:paraId="506C26FE" w14:textId="77777777" w:rsidR="000A65BA" w:rsidRPr="000A65BA" w:rsidRDefault="000A65BA" w:rsidP="000A65BA">
      <w:pPr>
        <w:autoSpaceDE w:val="0"/>
        <w:rPr>
          <w:b/>
          <w:lang w:val="sv-SE"/>
        </w:rPr>
      </w:pPr>
    </w:p>
    <w:p w14:paraId="6020C034" w14:textId="77777777" w:rsidR="000A65BA" w:rsidRPr="000A65BA" w:rsidRDefault="000A65BA" w:rsidP="000A65BA">
      <w:pPr>
        <w:tabs>
          <w:tab w:val="left" w:pos="340"/>
        </w:tabs>
        <w:spacing w:line="276" w:lineRule="auto"/>
        <w:rPr>
          <w:b/>
          <w:lang w:val="sv-SE"/>
        </w:rPr>
      </w:pPr>
      <w:r w:rsidRPr="000A65BA">
        <w:rPr>
          <w:b/>
          <w:caps/>
        </w:rPr>
        <w:t xml:space="preserve">CONCLUSION </w:t>
      </w:r>
    </w:p>
    <w:p w14:paraId="637A743D" w14:textId="365E1093" w:rsidR="000A65BA" w:rsidRPr="000A65BA" w:rsidRDefault="000A65BA" w:rsidP="000A65BA">
      <w:pPr>
        <w:autoSpaceDE w:val="0"/>
        <w:autoSpaceDN w:val="0"/>
        <w:adjustRightInd w:val="0"/>
        <w:spacing w:line="276" w:lineRule="auto"/>
        <w:ind w:firstLine="720"/>
        <w:jc w:val="both"/>
        <w:rPr>
          <w:lang w:eastAsia="en-US"/>
        </w:rPr>
      </w:pPr>
      <w:r w:rsidRPr="000A65BA">
        <w:rPr>
          <w:lang w:val="sv-SE"/>
        </w:rPr>
        <w:t>This</w:t>
      </w:r>
      <w:r w:rsidRPr="000A65BA">
        <w:rPr>
          <w:lang w:eastAsia="en-US"/>
        </w:rPr>
        <w:t xml:space="preserve"> research concludes: </w:t>
      </w:r>
      <w:r w:rsidRPr="000A65BA">
        <w:rPr>
          <w:i/>
          <w:iCs/>
          <w:lang w:eastAsia="en-US"/>
        </w:rPr>
        <w:t>First</w:t>
      </w:r>
      <w:r w:rsidRPr="000A65BA">
        <w:rPr>
          <w:lang w:eastAsia="en-US"/>
        </w:rPr>
        <w:t>, human intelligence is a person</w:t>
      </w:r>
      <w:r w:rsidR="002D7201">
        <w:rPr>
          <w:lang w:eastAsia="en-US"/>
        </w:rPr>
        <w:t>’</w:t>
      </w:r>
      <w:r w:rsidRPr="000A65BA">
        <w:rPr>
          <w:lang w:eastAsia="en-US"/>
        </w:rPr>
        <w:t xml:space="preserve">s ability to cultivate intellectual, emotional, skillful, and spiritual intelligence based on wisdom to build self-relationships with God transcendentally and with humans and their natural surroundings. Human intelligence is centered in the heart and emanates from the </w:t>
      </w:r>
      <w:r w:rsidR="002D7201">
        <w:rPr>
          <w:i/>
          <w:iCs/>
          <w:lang w:eastAsia="en-US"/>
        </w:rPr>
        <w:t>r</w:t>
      </w:r>
      <w:r w:rsidR="002D7201">
        <w:rPr>
          <w:i/>
          <w:iCs/>
          <w:lang w:eastAsia="en-US"/>
        </w:rPr>
        <w:t>ūḥ</w:t>
      </w:r>
      <w:r w:rsidRPr="000A65BA">
        <w:rPr>
          <w:lang w:eastAsia="en-US"/>
        </w:rPr>
        <w:t xml:space="preserve"> (spirit) to be used to </w:t>
      </w:r>
      <w:r w:rsidRPr="000A65BA">
        <w:rPr>
          <w:lang w:eastAsia="en-US"/>
        </w:rPr>
        <w:lastRenderedPageBreak/>
        <w:t xml:space="preserve">advance human civilization. </w:t>
      </w:r>
      <w:r w:rsidRPr="000A65BA">
        <w:rPr>
          <w:i/>
          <w:iCs/>
          <w:lang w:eastAsia="en-US"/>
        </w:rPr>
        <w:t>Second</w:t>
      </w:r>
      <w:r w:rsidRPr="000A65BA">
        <w:rPr>
          <w:lang w:eastAsia="en-US"/>
        </w:rPr>
        <w:t>, t</w:t>
      </w:r>
      <w:r w:rsidRPr="000A65BA">
        <w:rPr>
          <w:lang w:val="id-ID"/>
        </w:rPr>
        <w:t>he reconstruction of the taxonomy of national education objectives is directed at processing the domains of mind, feeling, body, and heart in order to realize faith, piety, and noble character as well as uphold religious values in accordance with the mandate of the 1945 Constitution of the Republic of Indonesia. Incorporating spiritual attitudes into the affection domain tends to reduce the breadth of spiritual values and leaves the domains of knowledge and skills empty because their spiritual roots are uprooted.</w:t>
      </w:r>
    </w:p>
    <w:p w14:paraId="6BCA30D5" w14:textId="77777777" w:rsidR="000A65BA" w:rsidRPr="000A65BA" w:rsidRDefault="000A65BA" w:rsidP="000A65BA">
      <w:pPr>
        <w:autoSpaceDE w:val="0"/>
        <w:autoSpaceDN w:val="0"/>
        <w:adjustRightInd w:val="0"/>
        <w:spacing w:line="276" w:lineRule="auto"/>
        <w:ind w:firstLine="720"/>
        <w:jc w:val="both"/>
        <w:rPr>
          <w:lang w:val="sv-SE"/>
        </w:rPr>
      </w:pPr>
      <w:r w:rsidRPr="000A65BA">
        <w:rPr>
          <w:lang w:val="sv-SE"/>
        </w:rPr>
        <w:t>This research has implications for advances in artificial intelligence technology that have changed the educational paradigm so that education can be implemented anytime, anywhere, and under any conditions by utilizing multiple sources and synchronous and asynchronous learning activities. The use of ANI, AGI, and ASI must be based on ethical and spiritual values to support advancing 21</w:t>
      </w:r>
      <w:r w:rsidRPr="000A65BA">
        <w:rPr>
          <w:vertAlign w:val="superscript"/>
          <w:lang w:val="sv-SE"/>
        </w:rPr>
        <w:t>st</w:t>
      </w:r>
      <w:r w:rsidRPr="000A65BA">
        <w:rPr>
          <w:lang w:val="sv-SE"/>
        </w:rPr>
        <w:t>-century education. Misuse of artificial intelligence through job automation, invasion of privacy, and automation of weapons may occur. Still, it must be controlled early on, either through collective awareness of ethical-spiritual values or through the development of AI creativity that is humane, dignified, and based on spirituality.</w:t>
      </w:r>
    </w:p>
    <w:p w14:paraId="46C05211" w14:textId="77777777" w:rsidR="000A65BA" w:rsidRPr="000A65BA" w:rsidRDefault="000A65BA" w:rsidP="000A65BA">
      <w:pPr>
        <w:autoSpaceDE w:val="0"/>
        <w:autoSpaceDN w:val="0"/>
        <w:adjustRightInd w:val="0"/>
        <w:spacing w:line="276" w:lineRule="auto"/>
        <w:ind w:firstLine="720"/>
        <w:jc w:val="both"/>
        <w:rPr>
          <w:b/>
          <w:lang w:val="fi-FI"/>
        </w:rPr>
      </w:pPr>
      <w:r w:rsidRPr="000A65BA">
        <w:rPr>
          <w:lang w:val="sv-SE"/>
        </w:rPr>
        <w:t xml:space="preserve">The </w:t>
      </w:r>
      <w:r w:rsidRPr="000A65BA">
        <w:t>limitation</w:t>
      </w:r>
      <w:r w:rsidRPr="000A65BA">
        <w:rPr>
          <w:lang w:val="sv-SE"/>
        </w:rPr>
        <w:t xml:space="preserve"> of this research is that it only uses a literature study, so it only reaches the level of criticism and concept suggestions. Therefore, it is recommended for future researchers to conduct empirical studies on the strengths, weaknesses, threats, opportunities, and challenges of 21</w:t>
      </w:r>
      <w:r w:rsidRPr="000A65BA">
        <w:rPr>
          <w:vertAlign w:val="superscript"/>
          <w:lang w:val="sv-SE"/>
        </w:rPr>
        <w:t>st</w:t>
      </w:r>
      <w:r w:rsidRPr="000A65BA">
        <w:rPr>
          <w:lang w:val="sv-SE"/>
        </w:rPr>
        <w:t>-century Islamic education. Especially in Indonesian educational institutions, where the characteristics of religion and the nation's cultural values must be maintained. At the same time, it is adopting modernization as a form of progress and competition with the global world.</w:t>
      </w:r>
    </w:p>
    <w:p w14:paraId="5B192539" w14:textId="77777777" w:rsidR="000A65BA" w:rsidRPr="000A65BA" w:rsidRDefault="000A65BA" w:rsidP="000A65BA">
      <w:pPr>
        <w:autoSpaceDE w:val="0"/>
        <w:rPr>
          <w:b/>
          <w:lang w:val="fi-FI"/>
        </w:rPr>
      </w:pPr>
    </w:p>
    <w:p w14:paraId="6EB5EDBF" w14:textId="77777777" w:rsidR="000A65BA" w:rsidRPr="000A65BA" w:rsidRDefault="000A65BA" w:rsidP="000A65BA">
      <w:pPr>
        <w:tabs>
          <w:tab w:val="left" w:pos="340"/>
        </w:tabs>
        <w:spacing w:line="276" w:lineRule="auto"/>
        <w:rPr>
          <w:b/>
          <w:caps/>
          <w:sz w:val="20"/>
          <w:szCs w:val="20"/>
        </w:rPr>
      </w:pPr>
      <w:r w:rsidRPr="000A65BA">
        <w:rPr>
          <w:b/>
          <w:caps/>
          <w:sz w:val="20"/>
          <w:szCs w:val="20"/>
        </w:rPr>
        <w:t>Author’s declaration</w:t>
      </w:r>
    </w:p>
    <w:p w14:paraId="546EA3C2" w14:textId="77777777" w:rsidR="000A65BA" w:rsidRPr="000A65BA" w:rsidRDefault="000A65BA" w:rsidP="000A65BA">
      <w:pPr>
        <w:autoSpaceDE w:val="0"/>
        <w:autoSpaceDN w:val="0"/>
        <w:adjustRightInd w:val="0"/>
        <w:spacing w:before="120" w:line="276" w:lineRule="auto"/>
        <w:jc w:val="both"/>
        <w:rPr>
          <w:b/>
          <w:bCs/>
          <w:sz w:val="20"/>
          <w:szCs w:val="20"/>
          <w:lang w:val="sv-SE"/>
        </w:rPr>
      </w:pPr>
      <w:r w:rsidRPr="000A65BA">
        <w:rPr>
          <w:b/>
          <w:bCs/>
          <w:sz w:val="20"/>
          <w:szCs w:val="20"/>
          <w:lang w:val="sv-SE"/>
        </w:rPr>
        <w:t>Funding</w:t>
      </w:r>
    </w:p>
    <w:p w14:paraId="338D2E8E" w14:textId="77777777" w:rsidR="000A65BA" w:rsidRPr="000A65BA" w:rsidRDefault="000A65BA" w:rsidP="000A65BA">
      <w:pPr>
        <w:autoSpaceDE w:val="0"/>
        <w:autoSpaceDN w:val="0"/>
        <w:adjustRightInd w:val="0"/>
        <w:spacing w:line="276" w:lineRule="auto"/>
        <w:ind w:firstLine="720"/>
        <w:jc w:val="both"/>
        <w:rPr>
          <w:sz w:val="20"/>
          <w:szCs w:val="20"/>
          <w:lang w:val="sv-SE"/>
        </w:rPr>
      </w:pPr>
      <w:r w:rsidRPr="000A65BA">
        <w:rPr>
          <w:sz w:val="20"/>
          <w:szCs w:val="20"/>
          <w:lang w:val="sv-SE"/>
        </w:rPr>
        <w:t xml:space="preserve">This </w:t>
      </w:r>
      <w:r w:rsidRPr="000A65BA">
        <w:rPr>
          <w:sz w:val="20"/>
          <w:szCs w:val="20"/>
        </w:rPr>
        <w:t>research</w:t>
      </w:r>
      <w:r w:rsidRPr="000A65BA">
        <w:rPr>
          <w:sz w:val="20"/>
          <w:szCs w:val="20"/>
          <w:lang w:val="sv-SE"/>
        </w:rPr>
        <w:t xml:space="preserve"> was not funded by an institution or funded independently by the author.</w:t>
      </w:r>
    </w:p>
    <w:p w14:paraId="4A3FD8B3" w14:textId="77777777" w:rsidR="000A65BA" w:rsidRPr="000A65BA" w:rsidRDefault="000A65BA" w:rsidP="000A65BA">
      <w:pPr>
        <w:autoSpaceDE w:val="0"/>
        <w:autoSpaceDN w:val="0"/>
        <w:adjustRightInd w:val="0"/>
        <w:spacing w:before="120" w:line="276" w:lineRule="auto"/>
        <w:jc w:val="both"/>
        <w:rPr>
          <w:b/>
          <w:bCs/>
          <w:sz w:val="20"/>
          <w:szCs w:val="20"/>
          <w:lang w:val="sv-SE"/>
        </w:rPr>
      </w:pPr>
      <w:r w:rsidRPr="000A65BA">
        <w:rPr>
          <w:b/>
          <w:bCs/>
          <w:sz w:val="20"/>
          <w:szCs w:val="20"/>
          <w:lang w:val="sv-SE"/>
        </w:rPr>
        <w:t>Authors’ Contribution</w:t>
      </w:r>
    </w:p>
    <w:p w14:paraId="0E692013" w14:textId="77777777" w:rsidR="000A65BA" w:rsidRPr="000A65BA" w:rsidRDefault="000A65BA" w:rsidP="000A65BA">
      <w:pPr>
        <w:autoSpaceDE w:val="0"/>
        <w:autoSpaceDN w:val="0"/>
        <w:adjustRightInd w:val="0"/>
        <w:spacing w:line="276" w:lineRule="auto"/>
        <w:ind w:firstLine="720"/>
        <w:jc w:val="both"/>
        <w:rPr>
          <w:sz w:val="20"/>
          <w:szCs w:val="20"/>
          <w:lang w:val="sv-SE"/>
        </w:rPr>
      </w:pPr>
      <w:r w:rsidRPr="000A65BA">
        <w:rPr>
          <w:sz w:val="20"/>
          <w:szCs w:val="20"/>
        </w:rPr>
        <w:t>As the sole author, the author fully contributed to data collection and article preparation without any assistance from institutions or individuals.</w:t>
      </w:r>
    </w:p>
    <w:p w14:paraId="72003298" w14:textId="77777777" w:rsidR="000A65BA" w:rsidRPr="000A65BA" w:rsidRDefault="000A65BA" w:rsidP="000A65BA">
      <w:pPr>
        <w:autoSpaceDE w:val="0"/>
        <w:autoSpaceDN w:val="0"/>
        <w:adjustRightInd w:val="0"/>
        <w:spacing w:before="120" w:line="276" w:lineRule="auto"/>
        <w:jc w:val="both"/>
        <w:rPr>
          <w:b/>
          <w:bCs/>
          <w:sz w:val="20"/>
          <w:szCs w:val="20"/>
          <w:lang w:val="sv-SE"/>
        </w:rPr>
      </w:pPr>
      <w:r w:rsidRPr="000A65BA">
        <w:rPr>
          <w:b/>
          <w:bCs/>
          <w:sz w:val="20"/>
          <w:szCs w:val="20"/>
          <w:lang w:val="sv-SE"/>
        </w:rPr>
        <w:t>Disclosure Statement</w:t>
      </w:r>
    </w:p>
    <w:p w14:paraId="0CA1EC2E" w14:textId="77777777" w:rsidR="000A65BA" w:rsidRPr="000A65BA" w:rsidRDefault="000A65BA" w:rsidP="000A65BA">
      <w:pPr>
        <w:autoSpaceDE w:val="0"/>
        <w:autoSpaceDN w:val="0"/>
        <w:adjustRightInd w:val="0"/>
        <w:spacing w:line="276" w:lineRule="auto"/>
        <w:ind w:firstLine="720"/>
        <w:jc w:val="both"/>
        <w:rPr>
          <w:sz w:val="20"/>
          <w:szCs w:val="20"/>
          <w:lang w:val="sv-SE"/>
        </w:rPr>
      </w:pPr>
      <w:bookmarkStart w:id="1" w:name="_Hlk126881448"/>
      <w:r w:rsidRPr="000A65BA">
        <w:rPr>
          <w:sz w:val="20"/>
          <w:szCs w:val="20"/>
        </w:rPr>
        <w:t>The authors</w:t>
      </w:r>
      <w:r w:rsidRPr="000A65BA">
        <w:rPr>
          <w:sz w:val="20"/>
          <w:szCs w:val="20"/>
          <w:lang w:val="sv-SE"/>
        </w:rPr>
        <w:t xml:space="preserve"> </w:t>
      </w:r>
      <w:bookmarkEnd w:id="1"/>
      <w:r w:rsidRPr="000A65BA">
        <w:rPr>
          <w:sz w:val="20"/>
          <w:szCs w:val="20"/>
          <w:lang w:val="sv-SE"/>
        </w:rPr>
        <w:t>declares that there is no conflict of interest in this research.</w:t>
      </w:r>
    </w:p>
    <w:p w14:paraId="3AEE5709" w14:textId="77777777" w:rsidR="000A65BA" w:rsidRPr="000A65BA" w:rsidRDefault="000A65BA" w:rsidP="000A65BA">
      <w:pPr>
        <w:autoSpaceDE w:val="0"/>
        <w:autoSpaceDN w:val="0"/>
        <w:adjustRightInd w:val="0"/>
        <w:spacing w:before="120" w:line="276" w:lineRule="auto"/>
        <w:jc w:val="both"/>
        <w:rPr>
          <w:b/>
          <w:bCs/>
          <w:sz w:val="20"/>
          <w:szCs w:val="20"/>
          <w:lang w:val="sv-SE"/>
        </w:rPr>
      </w:pPr>
      <w:r w:rsidRPr="000A65BA">
        <w:rPr>
          <w:b/>
          <w:bCs/>
          <w:sz w:val="20"/>
          <w:szCs w:val="20"/>
          <w:lang w:val="sv-SE"/>
        </w:rPr>
        <w:t>Data Availability Statement</w:t>
      </w:r>
    </w:p>
    <w:p w14:paraId="648DC231" w14:textId="77777777" w:rsidR="000A65BA" w:rsidRPr="000A65BA" w:rsidRDefault="000A65BA" w:rsidP="000A65BA">
      <w:pPr>
        <w:autoSpaceDE w:val="0"/>
        <w:autoSpaceDN w:val="0"/>
        <w:adjustRightInd w:val="0"/>
        <w:spacing w:line="276" w:lineRule="auto"/>
        <w:ind w:firstLine="720"/>
        <w:jc w:val="both"/>
        <w:rPr>
          <w:sz w:val="20"/>
          <w:szCs w:val="20"/>
          <w:lang w:val="sv-SE"/>
        </w:rPr>
      </w:pPr>
      <w:r w:rsidRPr="000A65BA">
        <w:rPr>
          <w:sz w:val="20"/>
          <w:szCs w:val="20"/>
          <w:lang w:val="sv-SE"/>
        </w:rPr>
        <w:t xml:space="preserve">The </w:t>
      </w:r>
      <w:r w:rsidRPr="000A65BA">
        <w:rPr>
          <w:sz w:val="20"/>
          <w:szCs w:val="20"/>
        </w:rPr>
        <w:t>data</w:t>
      </w:r>
      <w:r w:rsidRPr="000A65BA">
        <w:rPr>
          <w:sz w:val="20"/>
          <w:szCs w:val="20"/>
          <w:lang w:val="sv-SE"/>
        </w:rPr>
        <w:t xml:space="preserve"> that support the results of this study are available from the corresponding author.</w:t>
      </w:r>
    </w:p>
    <w:p w14:paraId="2D5FCE68" w14:textId="77777777" w:rsidR="000A65BA" w:rsidRPr="000A65BA" w:rsidRDefault="000A65BA" w:rsidP="000A65BA">
      <w:pPr>
        <w:autoSpaceDE w:val="0"/>
        <w:autoSpaceDN w:val="0"/>
        <w:adjustRightInd w:val="0"/>
        <w:spacing w:before="120" w:line="276" w:lineRule="auto"/>
        <w:jc w:val="both"/>
        <w:rPr>
          <w:b/>
          <w:bCs/>
          <w:sz w:val="20"/>
          <w:szCs w:val="20"/>
          <w:lang w:val="sv-SE"/>
        </w:rPr>
      </w:pPr>
      <w:r w:rsidRPr="000A65BA">
        <w:rPr>
          <w:b/>
          <w:bCs/>
          <w:sz w:val="20"/>
          <w:szCs w:val="20"/>
          <w:lang w:val="sv-SE"/>
        </w:rPr>
        <w:t>Acknowledgements</w:t>
      </w:r>
    </w:p>
    <w:p w14:paraId="4F7E483E" w14:textId="77777777" w:rsidR="000A65BA" w:rsidRPr="000A65BA" w:rsidRDefault="000A65BA" w:rsidP="000A65BA">
      <w:pPr>
        <w:autoSpaceDE w:val="0"/>
        <w:autoSpaceDN w:val="0"/>
        <w:adjustRightInd w:val="0"/>
        <w:spacing w:line="276" w:lineRule="auto"/>
        <w:ind w:firstLine="720"/>
        <w:jc w:val="both"/>
        <w:rPr>
          <w:bCs/>
          <w:sz w:val="20"/>
          <w:szCs w:val="20"/>
          <w:lang w:val="fi-FI"/>
        </w:rPr>
      </w:pPr>
      <w:r w:rsidRPr="000A65BA">
        <w:rPr>
          <w:bCs/>
          <w:sz w:val="20"/>
          <w:szCs w:val="20"/>
        </w:rPr>
        <w:t>This article is a manuscript of the author's inauguration speech. Therefore, the author is grateful to UIN Alauddin Makassar as the institution where the author works, which has allowed the author to read this manuscript at the inauguration session.</w:t>
      </w:r>
    </w:p>
    <w:p w14:paraId="3AA651E8" w14:textId="77777777" w:rsidR="000A65BA" w:rsidRPr="000A65BA" w:rsidRDefault="000A65BA" w:rsidP="000A65BA">
      <w:pPr>
        <w:autoSpaceDE w:val="0"/>
        <w:rPr>
          <w:b/>
          <w:lang w:val="fi-FI"/>
        </w:rPr>
      </w:pPr>
    </w:p>
    <w:p w14:paraId="19A113E4" w14:textId="77777777" w:rsidR="000A65BA" w:rsidRPr="000A65BA" w:rsidRDefault="000A65BA" w:rsidP="000A65BA">
      <w:pPr>
        <w:tabs>
          <w:tab w:val="left" w:pos="340"/>
        </w:tabs>
        <w:spacing w:line="276" w:lineRule="auto"/>
        <w:rPr>
          <w:b/>
          <w:lang w:val="fi-FI"/>
        </w:rPr>
      </w:pPr>
      <w:r w:rsidRPr="000A65BA">
        <w:rPr>
          <w:b/>
          <w:caps/>
        </w:rPr>
        <w:t>REFERENCES</w:t>
      </w:r>
    </w:p>
    <w:p w14:paraId="5384C6CD" w14:textId="77777777" w:rsidR="000A65BA" w:rsidRPr="00C83358" w:rsidRDefault="000A65BA" w:rsidP="000A65BA">
      <w:pPr>
        <w:widowControl w:val="0"/>
        <w:autoSpaceDE w:val="0"/>
        <w:autoSpaceDN w:val="0"/>
        <w:adjustRightInd w:val="0"/>
        <w:spacing w:after="60"/>
        <w:ind w:left="480" w:hanging="480"/>
        <w:rPr>
          <w:noProof/>
          <w:sz w:val="22"/>
          <w:szCs w:val="22"/>
        </w:rPr>
      </w:pPr>
      <w:r w:rsidRPr="000A65BA">
        <w:rPr>
          <w:noProof/>
          <w:sz w:val="22"/>
          <w:szCs w:val="22"/>
        </w:rPr>
        <w:fldChar w:fldCharType="begin" w:fldLock="1"/>
      </w:r>
      <w:r w:rsidRPr="000A65BA">
        <w:rPr>
          <w:noProof/>
          <w:sz w:val="22"/>
          <w:szCs w:val="22"/>
        </w:rPr>
        <w:instrText xml:space="preserve">ADDIN Mendeley Bibliography CSL_BIBLIOGRAPHY </w:instrText>
      </w:r>
      <w:r w:rsidRPr="000A65BA">
        <w:rPr>
          <w:noProof/>
          <w:sz w:val="22"/>
          <w:szCs w:val="22"/>
        </w:rPr>
        <w:fldChar w:fldCharType="separate"/>
      </w:r>
      <w:bookmarkStart w:id="2" w:name="Adijaya"/>
      <w:r w:rsidRPr="000A65BA">
        <w:rPr>
          <w:noProof/>
          <w:sz w:val="22"/>
          <w:szCs w:val="22"/>
        </w:rPr>
        <w:t>Adijaya</w:t>
      </w:r>
      <w:bookmarkEnd w:id="2"/>
      <w:r w:rsidRPr="000A65BA">
        <w:rPr>
          <w:noProof/>
          <w:sz w:val="22"/>
          <w:szCs w:val="22"/>
        </w:rPr>
        <w:t xml:space="preserve">, Made Aryawan, I Wayan Widiana, I Agung Parwata, and I Suwela Antara. 2023. “Bloom’s Taxonomy Revision-Oriented Learning Activities to Improve Procedural Capabilities and Learning Outcomes.” </w:t>
      </w:r>
      <w:r w:rsidRPr="000A65BA">
        <w:rPr>
          <w:i/>
          <w:iCs/>
          <w:noProof/>
          <w:sz w:val="22"/>
          <w:szCs w:val="22"/>
        </w:rPr>
        <w:t>International Journal of Educational Methodology</w:t>
      </w:r>
      <w:r w:rsidRPr="000A65BA">
        <w:rPr>
          <w:noProof/>
          <w:sz w:val="22"/>
          <w:szCs w:val="22"/>
        </w:rPr>
        <w:t xml:space="preserve"> 9 (1): 261–70. </w:t>
      </w:r>
      <w:hyperlink r:id="rId13" w:history="1">
        <w:r w:rsidRPr="000A65BA">
          <w:rPr>
            <w:noProof/>
            <w:color w:val="0000FF"/>
            <w:sz w:val="22"/>
            <w:szCs w:val="22"/>
          </w:rPr>
          <w:t>https://doi.org/10.12973/ijem.9.1.261</w:t>
        </w:r>
      </w:hyperlink>
      <w:r w:rsidRPr="000A65BA">
        <w:rPr>
          <w:noProof/>
          <w:sz w:val="22"/>
          <w:szCs w:val="22"/>
        </w:rPr>
        <w:t>.</w:t>
      </w:r>
    </w:p>
    <w:p w14:paraId="319172CF" w14:textId="77777777" w:rsidR="00C83358" w:rsidRPr="000A65BA" w:rsidRDefault="00C83358" w:rsidP="000A65BA">
      <w:pPr>
        <w:widowControl w:val="0"/>
        <w:autoSpaceDE w:val="0"/>
        <w:autoSpaceDN w:val="0"/>
        <w:adjustRightInd w:val="0"/>
        <w:spacing w:after="60"/>
        <w:ind w:left="480" w:hanging="480"/>
        <w:rPr>
          <w:noProof/>
          <w:sz w:val="22"/>
          <w:szCs w:val="22"/>
        </w:rPr>
      </w:pPr>
    </w:p>
    <w:p w14:paraId="27CB906C"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3" w:name="Almirzanah"/>
      <w:r w:rsidRPr="000A65BA">
        <w:rPr>
          <w:noProof/>
          <w:sz w:val="22"/>
          <w:szCs w:val="22"/>
        </w:rPr>
        <w:lastRenderedPageBreak/>
        <w:t>Almirzanah</w:t>
      </w:r>
      <w:bookmarkEnd w:id="3"/>
      <w:r w:rsidRPr="000A65BA">
        <w:rPr>
          <w:noProof/>
          <w:sz w:val="22"/>
          <w:szCs w:val="22"/>
        </w:rPr>
        <w:t xml:space="preserve">, Syafaatun. 2020. “God, Humanity and Nature: Cosmology in Islamic Spirituality.” </w:t>
      </w:r>
      <w:r w:rsidRPr="000A65BA">
        <w:rPr>
          <w:i/>
          <w:iCs/>
          <w:noProof/>
          <w:sz w:val="22"/>
          <w:szCs w:val="22"/>
        </w:rPr>
        <w:t>HTS Teologiese Studies/Theological Studies</w:t>
      </w:r>
      <w:r w:rsidRPr="000A65BA">
        <w:rPr>
          <w:noProof/>
          <w:sz w:val="22"/>
          <w:szCs w:val="22"/>
        </w:rPr>
        <w:t xml:space="preserve"> 76 (1). </w:t>
      </w:r>
      <w:hyperlink r:id="rId14" w:history="1">
        <w:r w:rsidRPr="000A65BA">
          <w:rPr>
            <w:noProof/>
            <w:color w:val="0000FF"/>
            <w:sz w:val="22"/>
            <w:szCs w:val="22"/>
          </w:rPr>
          <w:t>https://doi.org/10.4102/hts.v76i1.6130</w:t>
        </w:r>
      </w:hyperlink>
      <w:r w:rsidRPr="000A65BA">
        <w:rPr>
          <w:noProof/>
          <w:sz w:val="22"/>
          <w:szCs w:val="22"/>
        </w:rPr>
        <w:t>.</w:t>
      </w:r>
    </w:p>
    <w:p w14:paraId="477052EE"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4" w:name="Amram"/>
      <w:r w:rsidRPr="000A65BA">
        <w:rPr>
          <w:noProof/>
          <w:sz w:val="22"/>
          <w:szCs w:val="22"/>
        </w:rPr>
        <w:t>Amram</w:t>
      </w:r>
      <w:bookmarkEnd w:id="4"/>
      <w:r w:rsidRPr="000A65BA">
        <w:rPr>
          <w:noProof/>
          <w:sz w:val="22"/>
          <w:szCs w:val="22"/>
        </w:rPr>
        <w:t xml:space="preserve">, Yosi Joseph. 2022. “The Intelligence of Spiritual Intelligence: Making the Case.” </w:t>
      </w:r>
      <w:r w:rsidRPr="000A65BA">
        <w:rPr>
          <w:i/>
          <w:iCs/>
          <w:noProof/>
          <w:sz w:val="22"/>
          <w:szCs w:val="22"/>
        </w:rPr>
        <w:t>Religions</w:t>
      </w:r>
      <w:r w:rsidRPr="000A65BA">
        <w:rPr>
          <w:noProof/>
          <w:sz w:val="22"/>
          <w:szCs w:val="22"/>
        </w:rPr>
        <w:t xml:space="preserve"> 13 (12): 1140. </w:t>
      </w:r>
      <w:hyperlink r:id="rId15" w:history="1">
        <w:r w:rsidRPr="000A65BA">
          <w:rPr>
            <w:noProof/>
            <w:color w:val="0000FF"/>
            <w:sz w:val="22"/>
            <w:szCs w:val="22"/>
          </w:rPr>
          <w:t>https://doi.org/10.3390/rel13121140</w:t>
        </w:r>
      </w:hyperlink>
      <w:r w:rsidRPr="000A65BA">
        <w:rPr>
          <w:noProof/>
          <w:sz w:val="22"/>
          <w:szCs w:val="22"/>
        </w:rPr>
        <w:t>.</w:t>
      </w:r>
    </w:p>
    <w:p w14:paraId="3B2A4A2E"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5" w:name="Arievitch"/>
      <w:r w:rsidRPr="000A65BA">
        <w:rPr>
          <w:noProof/>
          <w:sz w:val="22"/>
          <w:szCs w:val="22"/>
        </w:rPr>
        <w:t>Arievitch</w:t>
      </w:r>
      <w:bookmarkEnd w:id="5"/>
      <w:r w:rsidRPr="000A65BA">
        <w:rPr>
          <w:noProof/>
          <w:sz w:val="22"/>
          <w:szCs w:val="22"/>
        </w:rPr>
        <w:t xml:space="preserve">, Igor M. 2020. “Reprint of: The Vision of Developmental Teaching and Learning and Bloom’s Taxonomy of Educational Objectives.” </w:t>
      </w:r>
      <w:r w:rsidRPr="000A65BA">
        <w:rPr>
          <w:i/>
          <w:iCs/>
          <w:noProof/>
          <w:sz w:val="22"/>
          <w:szCs w:val="22"/>
        </w:rPr>
        <w:t>Learning, Culture and Social Interaction</w:t>
      </w:r>
      <w:r w:rsidRPr="000A65BA">
        <w:rPr>
          <w:noProof/>
          <w:sz w:val="22"/>
          <w:szCs w:val="22"/>
        </w:rPr>
        <w:t xml:space="preserve"> 27: 100473. </w:t>
      </w:r>
      <w:hyperlink r:id="rId16" w:history="1">
        <w:r w:rsidRPr="000A65BA">
          <w:rPr>
            <w:noProof/>
            <w:color w:val="0000FF"/>
            <w:sz w:val="22"/>
            <w:szCs w:val="22"/>
          </w:rPr>
          <w:t>https://doi.org/10.1016/j.lcsi.2020.100473</w:t>
        </w:r>
      </w:hyperlink>
      <w:r w:rsidRPr="000A65BA">
        <w:rPr>
          <w:noProof/>
          <w:sz w:val="22"/>
          <w:szCs w:val="22"/>
        </w:rPr>
        <w:t>.</w:t>
      </w:r>
    </w:p>
    <w:p w14:paraId="606C98C1"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6" w:name="Artvinli"/>
      <w:r w:rsidRPr="000A65BA">
        <w:rPr>
          <w:noProof/>
          <w:sz w:val="22"/>
          <w:szCs w:val="22"/>
        </w:rPr>
        <w:t>Artvinli</w:t>
      </w:r>
      <w:bookmarkEnd w:id="6"/>
      <w:r w:rsidRPr="000A65BA">
        <w:rPr>
          <w:noProof/>
          <w:sz w:val="22"/>
          <w:szCs w:val="22"/>
        </w:rPr>
        <w:t xml:space="preserve">, Eyüp, and Leyla Dönmez. 2020. “IQ Levels in Geography of Preschool Students Multiple Intelligence Types.” </w:t>
      </w:r>
      <w:r w:rsidRPr="000A65BA">
        <w:rPr>
          <w:i/>
          <w:iCs/>
          <w:noProof/>
          <w:sz w:val="22"/>
          <w:szCs w:val="22"/>
        </w:rPr>
        <w:t>Proceedings Book</w:t>
      </w:r>
      <w:r w:rsidRPr="000A65BA">
        <w:rPr>
          <w:noProof/>
          <w:sz w:val="22"/>
          <w:szCs w:val="22"/>
        </w:rPr>
        <w:t>, 68.</w:t>
      </w:r>
    </w:p>
    <w:p w14:paraId="412D2058"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7" w:name="Baharuddin"/>
      <w:r w:rsidRPr="000A65BA">
        <w:rPr>
          <w:noProof/>
          <w:sz w:val="22"/>
          <w:szCs w:val="22"/>
        </w:rPr>
        <w:t>Baharuddin</w:t>
      </w:r>
      <w:bookmarkEnd w:id="7"/>
      <w:r w:rsidRPr="000A65BA">
        <w:rPr>
          <w:noProof/>
          <w:sz w:val="22"/>
          <w:szCs w:val="22"/>
        </w:rPr>
        <w:t xml:space="preserve">, Elmi Bin, and Zainab Binti Ismail. 2015. “7 Domains of Spiritual Intelligence from Islamic Perspective.” </w:t>
      </w:r>
      <w:r w:rsidRPr="000A65BA">
        <w:rPr>
          <w:i/>
          <w:iCs/>
          <w:noProof/>
          <w:sz w:val="22"/>
          <w:szCs w:val="22"/>
        </w:rPr>
        <w:t>Procedia-Social and Behavioral Sciences</w:t>
      </w:r>
      <w:r w:rsidRPr="000A65BA">
        <w:rPr>
          <w:noProof/>
          <w:sz w:val="22"/>
          <w:szCs w:val="22"/>
        </w:rPr>
        <w:t xml:space="preserve"> 211: 568–577. </w:t>
      </w:r>
      <w:hyperlink r:id="rId17" w:history="1">
        <w:r w:rsidRPr="000A65BA">
          <w:rPr>
            <w:noProof/>
            <w:color w:val="0000FF"/>
            <w:sz w:val="22"/>
            <w:szCs w:val="22"/>
          </w:rPr>
          <w:t>https://doi.org/10.1016/j.sbspro.2015.11.075</w:t>
        </w:r>
      </w:hyperlink>
      <w:r w:rsidRPr="000A65BA">
        <w:rPr>
          <w:noProof/>
          <w:sz w:val="22"/>
          <w:szCs w:val="22"/>
        </w:rPr>
        <w:t>.</w:t>
      </w:r>
    </w:p>
    <w:p w14:paraId="7B3EAFF3"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8" w:name="Benvenuto"/>
      <w:r w:rsidRPr="000A65BA">
        <w:rPr>
          <w:noProof/>
          <w:sz w:val="22"/>
          <w:szCs w:val="22"/>
        </w:rPr>
        <w:t>Benvenuto</w:t>
      </w:r>
      <w:bookmarkEnd w:id="8"/>
      <w:r w:rsidRPr="000A65BA">
        <w:rPr>
          <w:noProof/>
          <w:sz w:val="22"/>
          <w:szCs w:val="22"/>
        </w:rPr>
        <w:t xml:space="preserve">, Guido. 2023. </w:t>
      </w:r>
      <w:r w:rsidRPr="000A65BA">
        <w:rPr>
          <w:i/>
          <w:iCs/>
          <w:noProof/>
          <w:sz w:val="22"/>
          <w:szCs w:val="22"/>
        </w:rPr>
        <w:t>The Zone of Proximal Development (ZDP) in the School Education and Clinical Practice: Proceedings of the Symposium for the 9th Intercontinental Convention of Psychology Hominis 2023</w:t>
      </w:r>
      <w:r w:rsidRPr="000A65BA">
        <w:rPr>
          <w:noProof/>
          <w:sz w:val="22"/>
          <w:szCs w:val="22"/>
        </w:rPr>
        <w:t>. Roma: Edizioni Nuova Cultura.</w:t>
      </w:r>
    </w:p>
    <w:p w14:paraId="2EF0F145"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9" w:name="Boeck"/>
      <w:r w:rsidRPr="000A65BA">
        <w:rPr>
          <w:noProof/>
          <w:sz w:val="22"/>
          <w:szCs w:val="22"/>
        </w:rPr>
        <w:t>Boeck</w:t>
      </w:r>
      <w:bookmarkEnd w:id="9"/>
      <w:r w:rsidRPr="000A65BA">
        <w:rPr>
          <w:noProof/>
          <w:sz w:val="22"/>
          <w:szCs w:val="22"/>
        </w:rPr>
        <w:t xml:space="preserve">, Paul De, Laurence Robert Gore, Trinidad González, and Ernesto San Martín. 2020. “An Alternative View on the Measurement of Intelligence and Its History.” In </w:t>
      </w:r>
      <w:r w:rsidRPr="000A65BA">
        <w:rPr>
          <w:i/>
          <w:iCs/>
          <w:noProof/>
          <w:sz w:val="22"/>
          <w:szCs w:val="22"/>
        </w:rPr>
        <w:t>Cambridge Handbook of Intelligence</w:t>
      </w:r>
      <w:r w:rsidRPr="000A65BA">
        <w:rPr>
          <w:noProof/>
          <w:sz w:val="22"/>
          <w:szCs w:val="22"/>
        </w:rPr>
        <w:t>.</w:t>
      </w:r>
      <w:r w:rsidRPr="000A65BA">
        <w:rPr>
          <w:i/>
          <w:iCs/>
          <w:noProof/>
          <w:sz w:val="22"/>
          <w:szCs w:val="22"/>
        </w:rPr>
        <w:t xml:space="preserve"> </w:t>
      </w:r>
      <w:r w:rsidRPr="000A65BA">
        <w:rPr>
          <w:noProof/>
          <w:sz w:val="22"/>
          <w:szCs w:val="22"/>
        </w:rPr>
        <w:t>Sternberg, RJ (Ed). 2</w:t>
      </w:r>
      <w:r w:rsidRPr="000A65BA">
        <w:rPr>
          <w:noProof/>
          <w:sz w:val="22"/>
          <w:szCs w:val="22"/>
          <w:vertAlign w:val="superscript"/>
        </w:rPr>
        <w:t>nd</w:t>
      </w:r>
      <w:r w:rsidRPr="000A65BA">
        <w:rPr>
          <w:noProof/>
          <w:sz w:val="22"/>
          <w:szCs w:val="22"/>
        </w:rPr>
        <w:t xml:space="preserve"> Ed.; UK: Cambridge University Press. </w:t>
      </w:r>
      <w:hyperlink r:id="rId18" w:history="1">
        <w:r w:rsidRPr="000A65BA">
          <w:rPr>
            <w:noProof/>
            <w:color w:val="0000FF"/>
            <w:sz w:val="22"/>
            <w:szCs w:val="22"/>
          </w:rPr>
          <w:t>https://doi.org/10.1017/9781108770422.005</w:t>
        </w:r>
      </w:hyperlink>
      <w:r w:rsidRPr="000A65BA">
        <w:rPr>
          <w:noProof/>
          <w:sz w:val="22"/>
          <w:szCs w:val="22"/>
        </w:rPr>
        <w:t>.</w:t>
      </w:r>
    </w:p>
    <w:p w14:paraId="6C649E6F"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10" w:name="Brundage"/>
      <w:r w:rsidRPr="000A65BA">
        <w:rPr>
          <w:noProof/>
          <w:sz w:val="22"/>
          <w:szCs w:val="22"/>
        </w:rPr>
        <w:t>Brundage</w:t>
      </w:r>
      <w:bookmarkEnd w:id="10"/>
      <w:r w:rsidRPr="000A65BA">
        <w:rPr>
          <w:noProof/>
          <w:sz w:val="22"/>
          <w:szCs w:val="22"/>
        </w:rPr>
        <w:t xml:space="preserve">, Miles, Shahar Avin, Jack Clark, Helen Toner, Peter Eckersley, Ben Garfinkel, Allan Dafoe, et al. 2018. “The Malicious Use of Artificial Intelligence: Forecasting, Prevention, and Mitigation.” </w:t>
      </w:r>
      <w:hyperlink r:id="rId19" w:history="1">
        <w:r w:rsidRPr="000A65BA">
          <w:rPr>
            <w:noProof/>
            <w:color w:val="0000FF"/>
            <w:sz w:val="22"/>
            <w:szCs w:val="22"/>
          </w:rPr>
          <w:t>https://doi.org/10.48550/arXiv.1802.07228</w:t>
        </w:r>
      </w:hyperlink>
      <w:r w:rsidRPr="000A65BA">
        <w:rPr>
          <w:noProof/>
          <w:sz w:val="22"/>
          <w:szCs w:val="22"/>
        </w:rPr>
        <w:t>.</w:t>
      </w:r>
    </w:p>
    <w:p w14:paraId="6B1EF545"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11" w:name="Burga"/>
      <w:r w:rsidRPr="000A65BA">
        <w:rPr>
          <w:noProof/>
          <w:sz w:val="22"/>
          <w:szCs w:val="22"/>
        </w:rPr>
        <w:t>Burga</w:t>
      </w:r>
      <w:bookmarkEnd w:id="11"/>
      <w:r w:rsidRPr="000A65BA">
        <w:rPr>
          <w:noProof/>
          <w:sz w:val="22"/>
          <w:szCs w:val="22"/>
        </w:rPr>
        <w:t xml:space="preserve">, Muhammad Alqadri. 2019. “Hakikat Manusia Sebagai Makhluk Pedagogik.” </w:t>
      </w:r>
      <w:r w:rsidRPr="000A65BA">
        <w:rPr>
          <w:i/>
          <w:iCs/>
          <w:noProof/>
          <w:sz w:val="22"/>
          <w:szCs w:val="22"/>
        </w:rPr>
        <w:t>Al-Musannif</w:t>
      </w:r>
      <w:r w:rsidRPr="000A65BA">
        <w:rPr>
          <w:noProof/>
          <w:sz w:val="22"/>
          <w:szCs w:val="22"/>
        </w:rPr>
        <w:t xml:space="preserve"> 1 (1): 19–32. </w:t>
      </w:r>
      <w:hyperlink r:id="rId20" w:history="1">
        <w:r w:rsidRPr="000A65BA">
          <w:rPr>
            <w:noProof/>
            <w:color w:val="0000FF"/>
            <w:sz w:val="22"/>
            <w:szCs w:val="22"/>
          </w:rPr>
          <w:t>https://doi.org/10.56324/al-musannif.v1i1.16</w:t>
        </w:r>
      </w:hyperlink>
      <w:r w:rsidRPr="000A65BA">
        <w:rPr>
          <w:noProof/>
          <w:sz w:val="22"/>
          <w:szCs w:val="22"/>
        </w:rPr>
        <w:t>.</w:t>
      </w:r>
    </w:p>
    <w:p w14:paraId="1DB4361B"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12" w:name="Chandio"/>
      <w:r w:rsidRPr="000A65BA">
        <w:rPr>
          <w:noProof/>
          <w:sz w:val="22"/>
          <w:szCs w:val="22"/>
        </w:rPr>
        <w:t>Chandio</w:t>
      </w:r>
      <w:bookmarkEnd w:id="12"/>
      <w:r w:rsidRPr="000A65BA">
        <w:rPr>
          <w:noProof/>
          <w:sz w:val="22"/>
          <w:szCs w:val="22"/>
        </w:rPr>
        <w:t xml:space="preserve">, Muhammad Tufail, Nishat Zafar, and Ghulam Muhiuddin Solangi. 2021. “Bloom’s Taxonomy: Reforming Pedagogy through Assessment.” </w:t>
      </w:r>
      <w:r w:rsidRPr="000A65BA">
        <w:rPr>
          <w:i/>
          <w:iCs/>
          <w:noProof/>
          <w:sz w:val="22"/>
          <w:szCs w:val="22"/>
        </w:rPr>
        <w:t>Journal of Education and Educational Development</w:t>
      </w:r>
      <w:r w:rsidRPr="000A65BA">
        <w:rPr>
          <w:noProof/>
          <w:sz w:val="22"/>
          <w:szCs w:val="22"/>
        </w:rPr>
        <w:t xml:space="preserve"> 8 (1): 109–140. </w:t>
      </w:r>
      <w:hyperlink r:id="rId21" w:history="1">
        <w:r w:rsidRPr="000A65BA">
          <w:rPr>
            <w:noProof/>
            <w:color w:val="0000FF"/>
            <w:sz w:val="22"/>
            <w:szCs w:val="22"/>
          </w:rPr>
          <w:t>http://dx.doi.org/10.22555/joeed.v8i1.308</w:t>
        </w:r>
      </w:hyperlink>
      <w:r w:rsidRPr="000A65BA">
        <w:rPr>
          <w:noProof/>
          <w:sz w:val="22"/>
          <w:szCs w:val="22"/>
        </w:rPr>
        <w:t>.</w:t>
      </w:r>
    </w:p>
    <w:p w14:paraId="258C5BCA"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13" w:name="Combs"/>
      <w:r w:rsidRPr="000A65BA">
        <w:rPr>
          <w:noProof/>
          <w:sz w:val="22"/>
          <w:szCs w:val="22"/>
        </w:rPr>
        <w:t>Combs</w:t>
      </w:r>
      <w:bookmarkEnd w:id="13"/>
      <w:r w:rsidRPr="000A65BA">
        <w:rPr>
          <w:noProof/>
          <w:sz w:val="22"/>
          <w:szCs w:val="22"/>
        </w:rPr>
        <w:t xml:space="preserve">, Tabitha S, Noreen C McDonald, and William Leimenstoll. 2023. “Evolution in Local Traffic Impact Assessment Practices.” </w:t>
      </w:r>
      <w:r w:rsidRPr="000A65BA">
        <w:rPr>
          <w:i/>
          <w:iCs/>
          <w:noProof/>
          <w:sz w:val="22"/>
          <w:szCs w:val="22"/>
        </w:rPr>
        <w:t>Journal of Planning Education and Research</w:t>
      </w:r>
      <w:r w:rsidRPr="000A65BA">
        <w:rPr>
          <w:noProof/>
          <w:sz w:val="22"/>
          <w:szCs w:val="22"/>
        </w:rPr>
        <w:t xml:space="preserve"> 43 (4): 815–828. </w:t>
      </w:r>
      <w:hyperlink r:id="rId22" w:history="1">
        <w:r w:rsidRPr="000A65BA">
          <w:rPr>
            <w:noProof/>
            <w:color w:val="0000FF"/>
            <w:sz w:val="22"/>
            <w:szCs w:val="22"/>
          </w:rPr>
          <w:t>https://doi.org/10.1177/0739456X20908928</w:t>
        </w:r>
      </w:hyperlink>
      <w:r w:rsidRPr="000A65BA">
        <w:rPr>
          <w:noProof/>
          <w:sz w:val="22"/>
          <w:szCs w:val="22"/>
        </w:rPr>
        <w:t>.</w:t>
      </w:r>
    </w:p>
    <w:p w14:paraId="14AA0DC8"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14" w:name="Conklin"/>
      <w:r w:rsidRPr="000A65BA">
        <w:rPr>
          <w:noProof/>
          <w:sz w:val="22"/>
          <w:szCs w:val="22"/>
        </w:rPr>
        <w:t>Conklin</w:t>
      </w:r>
      <w:bookmarkEnd w:id="14"/>
      <w:r w:rsidRPr="000A65BA">
        <w:rPr>
          <w:noProof/>
          <w:sz w:val="22"/>
          <w:szCs w:val="22"/>
        </w:rPr>
        <w:t xml:space="preserve">, Wendy. 2011. </w:t>
      </w:r>
      <w:r w:rsidRPr="000A65BA">
        <w:rPr>
          <w:i/>
          <w:iCs/>
          <w:noProof/>
          <w:sz w:val="22"/>
          <w:szCs w:val="22"/>
        </w:rPr>
        <w:t>Higher-Order Thinking Skills to Develop 21st Century Learners</w:t>
      </w:r>
      <w:r w:rsidRPr="000A65BA">
        <w:rPr>
          <w:noProof/>
          <w:sz w:val="22"/>
          <w:szCs w:val="22"/>
        </w:rPr>
        <w:t>. California: Teacher Created Materials.</w:t>
      </w:r>
    </w:p>
    <w:p w14:paraId="5ADF6A60"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15" w:name="Dalkiran"/>
      <w:r w:rsidRPr="000A65BA">
        <w:rPr>
          <w:noProof/>
          <w:sz w:val="22"/>
          <w:szCs w:val="22"/>
        </w:rPr>
        <w:t>Dalkiran</w:t>
      </w:r>
      <w:bookmarkEnd w:id="15"/>
      <w:r w:rsidRPr="000A65BA">
        <w:rPr>
          <w:noProof/>
          <w:sz w:val="22"/>
          <w:szCs w:val="22"/>
        </w:rPr>
        <w:t xml:space="preserve">, Oguzhan, Fatma Eryigit, and Soner Sivri. 2020. “Comparison of the Effects of Constructivist Learning on Cognitive, Affective and Psychomotor Fields Applied in Physical Education Courses.” </w:t>
      </w:r>
      <w:r w:rsidRPr="000A65BA">
        <w:rPr>
          <w:i/>
          <w:iCs/>
          <w:noProof/>
          <w:sz w:val="22"/>
          <w:szCs w:val="22"/>
        </w:rPr>
        <w:t>African Educational Research Journal</w:t>
      </w:r>
      <w:r w:rsidRPr="000A65BA">
        <w:rPr>
          <w:noProof/>
          <w:sz w:val="22"/>
          <w:szCs w:val="22"/>
        </w:rPr>
        <w:t xml:space="preserve"> 8: 327–334. </w:t>
      </w:r>
      <w:hyperlink r:id="rId23" w:history="1">
        <w:r w:rsidRPr="000A65BA">
          <w:rPr>
            <w:noProof/>
            <w:color w:val="0000FF"/>
            <w:sz w:val="22"/>
            <w:szCs w:val="22"/>
          </w:rPr>
          <w:t>https://eric.ed.gov/?id=EJ1274604</w:t>
        </w:r>
      </w:hyperlink>
      <w:r w:rsidRPr="000A65BA">
        <w:rPr>
          <w:noProof/>
          <w:sz w:val="22"/>
          <w:szCs w:val="22"/>
        </w:rPr>
        <w:t>.</w:t>
      </w:r>
    </w:p>
    <w:p w14:paraId="4800D1F8"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16" w:name="Deary"/>
      <w:r w:rsidRPr="000A65BA">
        <w:rPr>
          <w:noProof/>
          <w:sz w:val="22"/>
          <w:szCs w:val="22"/>
        </w:rPr>
        <w:t>Deary</w:t>
      </w:r>
      <w:bookmarkEnd w:id="16"/>
      <w:r w:rsidRPr="000A65BA">
        <w:rPr>
          <w:noProof/>
          <w:sz w:val="22"/>
          <w:szCs w:val="22"/>
        </w:rPr>
        <w:t xml:space="preserve">, Ian J. 2020. </w:t>
      </w:r>
      <w:r w:rsidRPr="000A65BA">
        <w:rPr>
          <w:i/>
          <w:iCs/>
          <w:noProof/>
          <w:sz w:val="22"/>
          <w:szCs w:val="22"/>
        </w:rPr>
        <w:t>Intelligence: A Very Short Introduction</w:t>
      </w:r>
      <w:r w:rsidRPr="000A65BA">
        <w:rPr>
          <w:noProof/>
          <w:sz w:val="22"/>
          <w:szCs w:val="22"/>
        </w:rPr>
        <w:t>. Vol. 39. USA: Oxford University Press.</w:t>
      </w:r>
    </w:p>
    <w:p w14:paraId="628402EA"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17" w:name="Ferrell"/>
      <w:r w:rsidRPr="000A65BA">
        <w:rPr>
          <w:noProof/>
          <w:sz w:val="22"/>
          <w:szCs w:val="22"/>
        </w:rPr>
        <w:t>Ferrell</w:t>
      </w:r>
      <w:bookmarkEnd w:id="17"/>
      <w:r w:rsidRPr="000A65BA">
        <w:rPr>
          <w:noProof/>
          <w:sz w:val="22"/>
          <w:szCs w:val="22"/>
        </w:rPr>
        <w:t xml:space="preserve">, Betty R, and Pamela Baird. 2012. “Deriving Meaning and Faith in Caregiving.” In </w:t>
      </w:r>
      <w:r w:rsidRPr="000A65BA">
        <w:rPr>
          <w:i/>
          <w:iCs/>
          <w:noProof/>
          <w:sz w:val="22"/>
          <w:szCs w:val="22"/>
        </w:rPr>
        <w:t>Seminars in Oncology Nursing</w:t>
      </w:r>
      <w:r w:rsidRPr="000A65BA">
        <w:rPr>
          <w:noProof/>
          <w:sz w:val="22"/>
          <w:szCs w:val="22"/>
        </w:rPr>
        <w:t xml:space="preserve">, 28:256–61. Elsevier. </w:t>
      </w:r>
      <w:hyperlink r:id="rId24" w:history="1">
        <w:r w:rsidRPr="000A65BA">
          <w:rPr>
            <w:noProof/>
            <w:color w:val="0000FF"/>
            <w:sz w:val="22"/>
            <w:szCs w:val="22"/>
          </w:rPr>
          <w:t>https://doi.org/10.1016/j.soncn.2012.09.008</w:t>
        </w:r>
      </w:hyperlink>
      <w:r w:rsidRPr="000A65BA">
        <w:rPr>
          <w:noProof/>
          <w:sz w:val="22"/>
          <w:szCs w:val="22"/>
        </w:rPr>
        <w:t>.</w:t>
      </w:r>
    </w:p>
    <w:p w14:paraId="7D70B374"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18" w:name="Fidelis"/>
      <w:r w:rsidRPr="000A65BA">
        <w:rPr>
          <w:noProof/>
          <w:sz w:val="22"/>
          <w:szCs w:val="22"/>
        </w:rPr>
        <w:t>Fidelis</w:t>
      </w:r>
      <w:bookmarkEnd w:id="18"/>
      <w:r w:rsidRPr="000A65BA">
        <w:rPr>
          <w:noProof/>
          <w:sz w:val="22"/>
          <w:szCs w:val="22"/>
        </w:rPr>
        <w:t xml:space="preserve">, Andréa, António Carrizo Moreira, and Andreia Vitória. 2024. “Multiple Perspectives of Spiritual Intelligence: A Systematic Literature Review.” </w:t>
      </w:r>
      <w:r w:rsidRPr="000A65BA">
        <w:rPr>
          <w:i/>
          <w:iCs/>
          <w:noProof/>
          <w:sz w:val="22"/>
          <w:szCs w:val="22"/>
        </w:rPr>
        <w:t>Social Sciences &amp; Humanities Open</w:t>
      </w:r>
      <w:r w:rsidRPr="000A65BA">
        <w:rPr>
          <w:noProof/>
          <w:sz w:val="22"/>
          <w:szCs w:val="22"/>
        </w:rPr>
        <w:t xml:space="preserve"> 9: 100879. </w:t>
      </w:r>
      <w:hyperlink r:id="rId25" w:history="1">
        <w:r w:rsidRPr="000A65BA">
          <w:rPr>
            <w:noProof/>
            <w:color w:val="0000FF"/>
            <w:sz w:val="22"/>
            <w:szCs w:val="22"/>
          </w:rPr>
          <w:t>https://doi.org/10.1016/j.ssaho.2024.100879</w:t>
        </w:r>
      </w:hyperlink>
    </w:p>
    <w:p w14:paraId="67A17149"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19" w:name="Galiciolli"/>
      <w:r w:rsidRPr="000A65BA">
        <w:rPr>
          <w:noProof/>
          <w:sz w:val="22"/>
          <w:szCs w:val="22"/>
        </w:rPr>
        <w:t>Galiciolli</w:t>
      </w:r>
      <w:bookmarkEnd w:id="19"/>
      <w:r w:rsidRPr="000A65BA">
        <w:rPr>
          <w:noProof/>
          <w:sz w:val="22"/>
          <w:szCs w:val="22"/>
        </w:rPr>
        <w:t xml:space="preserve">, Maria Eduarda A, Luíza Siqueira Lima, Nayara de Souza da Costa, Diancarlos P de Andrade, Ana C Irioda, and Cláudia S Oliveira. 2022. “IQ Alteration Induced by Lead in Developed and Underdeveloped/Developing Countries: A Systematic Review and a Meta-Analysis.” </w:t>
      </w:r>
      <w:r w:rsidRPr="000A65BA">
        <w:rPr>
          <w:i/>
          <w:iCs/>
          <w:noProof/>
          <w:sz w:val="22"/>
          <w:szCs w:val="22"/>
        </w:rPr>
        <w:t>Environmental Pollution</w:t>
      </w:r>
      <w:r w:rsidRPr="000A65BA">
        <w:rPr>
          <w:noProof/>
          <w:sz w:val="22"/>
          <w:szCs w:val="22"/>
        </w:rPr>
        <w:t xml:space="preserve"> 292: 118316. </w:t>
      </w:r>
      <w:hyperlink r:id="rId26" w:history="1">
        <w:r w:rsidRPr="000A65BA">
          <w:rPr>
            <w:noProof/>
            <w:color w:val="0000FF"/>
            <w:sz w:val="22"/>
            <w:szCs w:val="22"/>
          </w:rPr>
          <w:t>https://doi.org/10.1016/j.envpol.2021.118316</w:t>
        </w:r>
      </w:hyperlink>
      <w:r w:rsidRPr="000A65BA">
        <w:rPr>
          <w:noProof/>
          <w:sz w:val="22"/>
          <w:szCs w:val="22"/>
        </w:rPr>
        <w:t>.</w:t>
      </w:r>
    </w:p>
    <w:p w14:paraId="3783D902"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20" w:name="Gardner"/>
      <w:r w:rsidRPr="000A65BA">
        <w:rPr>
          <w:noProof/>
          <w:sz w:val="22"/>
          <w:szCs w:val="22"/>
        </w:rPr>
        <w:t>Gardner</w:t>
      </w:r>
      <w:bookmarkEnd w:id="20"/>
      <w:r w:rsidRPr="000A65BA">
        <w:rPr>
          <w:noProof/>
          <w:sz w:val="22"/>
          <w:szCs w:val="22"/>
        </w:rPr>
        <w:t xml:space="preserve">, Howard. 2024. </w:t>
      </w:r>
      <w:r w:rsidRPr="000A65BA">
        <w:rPr>
          <w:i/>
          <w:iCs/>
          <w:noProof/>
          <w:sz w:val="22"/>
          <w:szCs w:val="22"/>
        </w:rPr>
        <w:t>The Essential Howard Gardner on Education</w:t>
      </w:r>
      <w:r w:rsidRPr="000A65BA">
        <w:rPr>
          <w:noProof/>
          <w:sz w:val="22"/>
          <w:szCs w:val="22"/>
        </w:rPr>
        <w:t>. California: Teachers College Press.</w:t>
      </w:r>
    </w:p>
    <w:p w14:paraId="5828F33F"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21" w:name="Ghanizadeh"/>
      <w:r w:rsidRPr="000A65BA">
        <w:rPr>
          <w:noProof/>
          <w:sz w:val="22"/>
          <w:szCs w:val="22"/>
        </w:rPr>
        <w:lastRenderedPageBreak/>
        <w:t>Ghanizadeh</w:t>
      </w:r>
      <w:bookmarkEnd w:id="21"/>
      <w:r w:rsidRPr="000A65BA">
        <w:rPr>
          <w:noProof/>
          <w:sz w:val="22"/>
          <w:szCs w:val="22"/>
        </w:rPr>
        <w:t xml:space="preserve">, Afsaneh, Ali H Al-Hoorie, and Safoura Jahedizadeh. 2020. </w:t>
      </w:r>
      <w:r w:rsidRPr="000A65BA">
        <w:rPr>
          <w:i/>
          <w:iCs/>
          <w:noProof/>
          <w:sz w:val="22"/>
          <w:szCs w:val="22"/>
        </w:rPr>
        <w:t>Higher Order Thinking Skills in the Language Classroom: A Concise Guide</w:t>
      </w:r>
      <w:r w:rsidRPr="000A65BA">
        <w:rPr>
          <w:noProof/>
          <w:sz w:val="22"/>
          <w:szCs w:val="22"/>
        </w:rPr>
        <w:t>. Berlin: Springer.</w:t>
      </w:r>
    </w:p>
    <w:p w14:paraId="3608A9B4"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22" w:name="Hollingworth"/>
      <w:r w:rsidRPr="000A65BA">
        <w:rPr>
          <w:noProof/>
          <w:sz w:val="22"/>
          <w:szCs w:val="22"/>
        </w:rPr>
        <w:t>Hollingworth</w:t>
      </w:r>
      <w:bookmarkEnd w:id="22"/>
      <w:r w:rsidRPr="000A65BA">
        <w:rPr>
          <w:noProof/>
          <w:sz w:val="22"/>
          <w:szCs w:val="22"/>
        </w:rPr>
        <w:t xml:space="preserve">, Leta Stetter. 2022. </w:t>
      </w:r>
      <w:r w:rsidRPr="000A65BA">
        <w:rPr>
          <w:i/>
          <w:iCs/>
          <w:noProof/>
          <w:sz w:val="22"/>
          <w:szCs w:val="22"/>
        </w:rPr>
        <w:t>Children above 180 IQ Stanford-Binet: Origin and Development</w:t>
      </w:r>
      <w:r w:rsidRPr="000A65BA">
        <w:rPr>
          <w:noProof/>
          <w:sz w:val="22"/>
          <w:szCs w:val="22"/>
        </w:rPr>
        <w:t>. DigiCat.</w:t>
      </w:r>
    </w:p>
    <w:p w14:paraId="056334DD"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23" w:name="Hoque"/>
      <w:r w:rsidRPr="000A65BA">
        <w:rPr>
          <w:noProof/>
          <w:sz w:val="22"/>
          <w:szCs w:val="22"/>
        </w:rPr>
        <w:t>Hoque</w:t>
      </w:r>
      <w:bookmarkEnd w:id="23"/>
      <w:r w:rsidRPr="000A65BA">
        <w:rPr>
          <w:noProof/>
          <w:sz w:val="22"/>
          <w:szCs w:val="22"/>
        </w:rPr>
        <w:t xml:space="preserve">, Shahjada Syed Irfanul, Ali Azgar Chowdhury, Md Rabiul Hossen, and Dina Arjumand. 2021. “Can Tailoring Skills Be Delivered through E-Learning Platform; Perspective of the Three-Learning Domains (Cognitive, Affective and Psychomotor Domain).” </w:t>
      </w:r>
      <w:r w:rsidRPr="000A65BA">
        <w:rPr>
          <w:i/>
          <w:iCs/>
          <w:noProof/>
          <w:sz w:val="22"/>
          <w:szCs w:val="22"/>
        </w:rPr>
        <w:t>American International Journal of Education and Linguistics Research</w:t>
      </w:r>
      <w:r w:rsidRPr="000A65BA">
        <w:rPr>
          <w:noProof/>
          <w:sz w:val="22"/>
          <w:szCs w:val="22"/>
        </w:rPr>
        <w:t xml:space="preserve"> 4 (1): 31–38. </w:t>
      </w:r>
      <w:hyperlink r:id="rId27" w:history="1">
        <w:r w:rsidRPr="000A65BA">
          <w:rPr>
            <w:noProof/>
            <w:color w:val="0000FF"/>
            <w:sz w:val="22"/>
            <w:szCs w:val="22"/>
          </w:rPr>
          <w:t>https://doi.org/10.46545/aijelr.v4i1.290</w:t>
        </w:r>
      </w:hyperlink>
    </w:p>
    <w:p w14:paraId="49EFA6ED"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24" w:name="Iqbal"/>
      <w:r w:rsidRPr="000A65BA">
        <w:rPr>
          <w:noProof/>
          <w:sz w:val="22"/>
          <w:szCs w:val="22"/>
        </w:rPr>
        <w:t>Iqbal</w:t>
      </w:r>
      <w:bookmarkEnd w:id="24"/>
      <w:r w:rsidRPr="000A65BA">
        <w:rPr>
          <w:noProof/>
          <w:sz w:val="22"/>
          <w:szCs w:val="22"/>
        </w:rPr>
        <w:t xml:space="preserve">, Muhammad. 2022. “Kajian Kritis terhadap Pemikiran tentang Jiwa (al-Nafs) dalam Filsafat Islam.” </w:t>
      </w:r>
      <w:r w:rsidRPr="000A65BA">
        <w:rPr>
          <w:i/>
          <w:iCs/>
          <w:noProof/>
          <w:sz w:val="22"/>
          <w:szCs w:val="22"/>
        </w:rPr>
        <w:t>Inspiratif Pendidikan</w:t>
      </w:r>
      <w:r w:rsidRPr="000A65BA">
        <w:rPr>
          <w:noProof/>
          <w:sz w:val="22"/>
          <w:szCs w:val="22"/>
        </w:rPr>
        <w:t xml:space="preserve"> 11 (1): 165–184. </w:t>
      </w:r>
      <w:hyperlink r:id="rId28" w:history="1">
        <w:r w:rsidRPr="000A65BA">
          <w:rPr>
            <w:noProof/>
            <w:color w:val="0000FF"/>
            <w:sz w:val="22"/>
            <w:szCs w:val="22"/>
          </w:rPr>
          <w:t>https://doi.org/10.24252/ip.v11i1.30125</w:t>
        </w:r>
      </w:hyperlink>
    </w:p>
    <w:p w14:paraId="09E3A51F"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25" w:name="Kharpal"/>
      <w:r w:rsidRPr="000A65BA">
        <w:rPr>
          <w:noProof/>
          <w:sz w:val="22"/>
          <w:szCs w:val="22"/>
        </w:rPr>
        <w:t>Kharpal</w:t>
      </w:r>
      <w:bookmarkEnd w:id="25"/>
      <w:r w:rsidRPr="000A65BA">
        <w:rPr>
          <w:noProof/>
          <w:sz w:val="22"/>
          <w:szCs w:val="22"/>
        </w:rPr>
        <w:t xml:space="preserve">, Arjun. 2017. “Stephen Hawking Says A.I. Could Be ‘Worst Event in the History of Our Civilization.’” </w:t>
      </w:r>
      <w:r w:rsidRPr="000A65BA">
        <w:rPr>
          <w:i/>
          <w:iCs/>
          <w:noProof/>
          <w:sz w:val="22"/>
          <w:szCs w:val="22"/>
        </w:rPr>
        <w:t>CNBC</w:t>
      </w:r>
      <w:r w:rsidRPr="000A65BA">
        <w:rPr>
          <w:noProof/>
          <w:sz w:val="22"/>
          <w:szCs w:val="22"/>
        </w:rPr>
        <w:t xml:space="preserve">. Accessed December, 12 2022. </w:t>
      </w:r>
      <w:hyperlink r:id="rId29" w:history="1">
        <w:r w:rsidRPr="000A65BA">
          <w:rPr>
            <w:noProof/>
            <w:color w:val="0000FF"/>
            <w:sz w:val="22"/>
            <w:szCs w:val="22"/>
          </w:rPr>
          <w:t>https://www.cnbc.com/2017/11/06/stephen-hawking-ai-could-be-worst-event-in-civilization.html</w:t>
        </w:r>
      </w:hyperlink>
      <w:r w:rsidRPr="000A65BA">
        <w:rPr>
          <w:noProof/>
          <w:sz w:val="22"/>
          <w:szCs w:val="22"/>
        </w:rPr>
        <w:t>.</w:t>
      </w:r>
    </w:p>
    <w:p w14:paraId="7D4253A0"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26" w:name="Lamiell"/>
      <w:r w:rsidRPr="000A65BA">
        <w:rPr>
          <w:noProof/>
          <w:sz w:val="22"/>
          <w:szCs w:val="22"/>
        </w:rPr>
        <w:t>Lamiell</w:t>
      </w:r>
      <w:bookmarkEnd w:id="26"/>
      <w:r w:rsidRPr="000A65BA">
        <w:rPr>
          <w:noProof/>
          <w:sz w:val="22"/>
          <w:szCs w:val="22"/>
        </w:rPr>
        <w:t xml:space="preserve">, James T. 2012. “Introducing William Stern (1871–1938).” </w:t>
      </w:r>
      <w:r w:rsidRPr="000A65BA">
        <w:rPr>
          <w:i/>
          <w:iCs/>
          <w:noProof/>
          <w:sz w:val="22"/>
          <w:szCs w:val="22"/>
        </w:rPr>
        <w:t>History of Psychology</w:t>
      </w:r>
      <w:r w:rsidRPr="000A65BA">
        <w:rPr>
          <w:noProof/>
          <w:sz w:val="22"/>
          <w:szCs w:val="22"/>
        </w:rPr>
        <w:t xml:space="preserve"> 15 (4): 379. </w:t>
      </w:r>
      <w:hyperlink r:id="rId30" w:history="1">
        <w:r w:rsidRPr="000A65BA">
          <w:rPr>
            <w:noProof/>
            <w:color w:val="0000FF"/>
            <w:sz w:val="22"/>
            <w:szCs w:val="22"/>
          </w:rPr>
          <w:t>https://doi.org/10.1037/a0027439</w:t>
        </w:r>
      </w:hyperlink>
      <w:r w:rsidRPr="000A65BA">
        <w:rPr>
          <w:noProof/>
          <w:sz w:val="22"/>
          <w:szCs w:val="22"/>
        </w:rPr>
        <w:t>.</w:t>
      </w:r>
    </w:p>
    <w:p w14:paraId="748F1842"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27" w:name="Liao"/>
      <w:r w:rsidRPr="000A65BA">
        <w:rPr>
          <w:noProof/>
          <w:sz w:val="22"/>
          <w:szCs w:val="22"/>
        </w:rPr>
        <w:t>Liao</w:t>
      </w:r>
      <w:bookmarkEnd w:id="27"/>
      <w:r w:rsidRPr="000A65BA">
        <w:rPr>
          <w:noProof/>
          <w:sz w:val="22"/>
          <w:szCs w:val="22"/>
        </w:rPr>
        <w:t xml:space="preserve">, S Matthew. 2020. </w:t>
      </w:r>
      <w:r w:rsidRPr="000A65BA">
        <w:rPr>
          <w:i/>
          <w:iCs/>
          <w:noProof/>
          <w:sz w:val="22"/>
          <w:szCs w:val="22"/>
        </w:rPr>
        <w:t>Ethics of Artificial Intelligence</w:t>
      </w:r>
      <w:r w:rsidRPr="000A65BA">
        <w:rPr>
          <w:noProof/>
          <w:sz w:val="22"/>
          <w:szCs w:val="22"/>
        </w:rPr>
        <w:t>. UK: Oxford University Press.</w:t>
      </w:r>
    </w:p>
    <w:p w14:paraId="30A294FD"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28" w:name="Lucci"/>
      <w:r w:rsidRPr="000A65BA">
        <w:rPr>
          <w:noProof/>
          <w:sz w:val="22"/>
          <w:szCs w:val="22"/>
        </w:rPr>
        <w:t>Lucci</w:t>
      </w:r>
      <w:bookmarkEnd w:id="28"/>
      <w:r w:rsidRPr="000A65BA">
        <w:rPr>
          <w:noProof/>
          <w:sz w:val="22"/>
          <w:szCs w:val="22"/>
        </w:rPr>
        <w:t xml:space="preserve">, Stephen, Danny Kopec, and Sarhan M Musa. 2022. </w:t>
      </w:r>
      <w:r w:rsidRPr="000A65BA">
        <w:rPr>
          <w:i/>
          <w:iCs/>
          <w:noProof/>
          <w:sz w:val="22"/>
          <w:szCs w:val="22"/>
        </w:rPr>
        <w:t>Artificial Intelligence in the 21st Century</w:t>
      </w:r>
      <w:r w:rsidRPr="000A65BA">
        <w:rPr>
          <w:noProof/>
          <w:sz w:val="22"/>
          <w:szCs w:val="22"/>
        </w:rPr>
        <w:t>. Virginia: Mercury Learning and Information.</w:t>
      </w:r>
    </w:p>
    <w:p w14:paraId="683A6EDF"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29" w:name="Mallillin"/>
      <w:r w:rsidRPr="000A65BA">
        <w:rPr>
          <w:noProof/>
          <w:sz w:val="22"/>
          <w:szCs w:val="22"/>
        </w:rPr>
        <w:t>Mallillin</w:t>
      </w:r>
      <w:bookmarkEnd w:id="29"/>
      <w:r w:rsidRPr="000A65BA">
        <w:rPr>
          <w:noProof/>
          <w:sz w:val="22"/>
          <w:szCs w:val="22"/>
        </w:rPr>
        <w:t xml:space="preserve">, Leovigildo Lito D. 2020. “Different Domains in Learning and the Academic Performance of the Students.” </w:t>
      </w:r>
      <w:r w:rsidRPr="000A65BA">
        <w:rPr>
          <w:i/>
          <w:iCs/>
          <w:noProof/>
          <w:sz w:val="22"/>
          <w:szCs w:val="22"/>
        </w:rPr>
        <w:t>Journal of Educational System</w:t>
      </w:r>
      <w:r w:rsidRPr="000A65BA">
        <w:rPr>
          <w:noProof/>
          <w:sz w:val="22"/>
          <w:szCs w:val="22"/>
        </w:rPr>
        <w:t xml:space="preserve"> 4 (1): 1–11. </w:t>
      </w:r>
      <w:hyperlink r:id="rId31" w:history="1">
        <w:r w:rsidRPr="000A65BA">
          <w:rPr>
            <w:noProof/>
            <w:color w:val="0000FF"/>
            <w:sz w:val="22"/>
            <w:szCs w:val="22"/>
          </w:rPr>
          <w:t>https://doi.org/10.22259/2637-5877.0401001</w:t>
        </w:r>
      </w:hyperlink>
      <w:r w:rsidRPr="000A65BA">
        <w:rPr>
          <w:noProof/>
          <w:sz w:val="22"/>
          <w:szCs w:val="22"/>
        </w:rPr>
        <w:t>.</w:t>
      </w:r>
    </w:p>
    <w:p w14:paraId="24BC4D5C"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30" w:name="Masitoh"/>
      <w:r w:rsidRPr="000A65BA">
        <w:rPr>
          <w:noProof/>
          <w:sz w:val="22"/>
          <w:szCs w:val="22"/>
        </w:rPr>
        <w:t>Masitoh</w:t>
      </w:r>
      <w:bookmarkEnd w:id="30"/>
      <w:r w:rsidRPr="000A65BA">
        <w:rPr>
          <w:noProof/>
          <w:sz w:val="22"/>
          <w:szCs w:val="22"/>
        </w:rPr>
        <w:t xml:space="preserve">, Siti. 2023. “Examining the Teaching of Ki Hajar Dewantara and Its Relevance for Merdeka Belajar in the 21st Century.” In </w:t>
      </w:r>
      <w:r w:rsidRPr="000A65BA">
        <w:rPr>
          <w:i/>
          <w:iCs/>
          <w:noProof/>
          <w:sz w:val="22"/>
          <w:szCs w:val="22"/>
        </w:rPr>
        <w:t>Unima International Conference on Social Sciences and Humanities (UNICSSH 2022)</w:t>
      </w:r>
      <w:r w:rsidRPr="000A65BA">
        <w:rPr>
          <w:noProof/>
          <w:sz w:val="22"/>
          <w:szCs w:val="22"/>
        </w:rPr>
        <w:t xml:space="preserve">, 322–30. Atlantis Press. </w:t>
      </w:r>
      <w:hyperlink r:id="rId32" w:history="1">
        <w:r w:rsidRPr="000A65BA">
          <w:rPr>
            <w:noProof/>
            <w:color w:val="0000FF"/>
            <w:sz w:val="22"/>
            <w:szCs w:val="22"/>
          </w:rPr>
          <w:t>https://doi.org/10.2991/978-2-494069-35-0_40</w:t>
        </w:r>
      </w:hyperlink>
      <w:r w:rsidRPr="000A65BA">
        <w:rPr>
          <w:noProof/>
          <w:sz w:val="22"/>
          <w:szCs w:val="22"/>
        </w:rPr>
        <w:t>.</w:t>
      </w:r>
    </w:p>
    <w:p w14:paraId="66F08EEC"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31" w:name="Mostufa"/>
      <w:r w:rsidRPr="000A65BA">
        <w:rPr>
          <w:noProof/>
          <w:sz w:val="22"/>
          <w:szCs w:val="22"/>
        </w:rPr>
        <w:t>Mostufa</w:t>
      </w:r>
      <w:bookmarkEnd w:id="31"/>
      <w:r w:rsidRPr="000A65BA">
        <w:rPr>
          <w:noProof/>
          <w:sz w:val="22"/>
          <w:szCs w:val="22"/>
        </w:rPr>
        <w:t xml:space="preserve">, Shahriar, and Kisalaya Chakrabarti. 2024. “A Genre of Cognitive Evolutions Through Artificial Superintelligence and Robotics Technology.” In </w:t>
      </w:r>
      <w:r w:rsidRPr="000A65BA">
        <w:rPr>
          <w:i/>
          <w:iCs/>
          <w:noProof/>
          <w:sz w:val="22"/>
          <w:szCs w:val="22"/>
        </w:rPr>
        <w:t>Brain-like Super Intelligence from Bio-Electromagnetism</w:t>
      </w:r>
      <w:r w:rsidRPr="000A65BA">
        <w:rPr>
          <w:noProof/>
          <w:sz w:val="22"/>
          <w:szCs w:val="22"/>
        </w:rPr>
        <w:t>, 153–187. Springer.</w:t>
      </w:r>
    </w:p>
    <w:p w14:paraId="35A7DF08"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32" w:name="Muro"/>
      <w:r w:rsidRPr="000A65BA">
        <w:rPr>
          <w:noProof/>
          <w:sz w:val="22"/>
          <w:szCs w:val="22"/>
        </w:rPr>
        <w:t>Muro</w:t>
      </w:r>
      <w:bookmarkEnd w:id="32"/>
      <w:r w:rsidRPr="000A65BA">
        <w:rPr>
          <w:noProof/>
          <w:sz w:val="22"/>
          <w:szCs w:val="22"/>
        </w:rPr>
        <w:t xml:space="preserve">, Mark, Robert Maxim, and Jacob Whiton. 2019. “Automation and Artificial Intelligence: How Machines Are Affecting People and Places.” Accessed January, 21 2022. </w:t>
      </w:r>
      <w:hyperlink r:id="rId33" w:history="1">
        <w:r w:rsidRPr="000A65BA">
          <w:rPr>
            <w:noProof/>
            <w:color w:val="0000FF"/>
            <w:sz w:val="22"/>
            <w:szCs w:val="22"/>
          </w:rPr>
          <w:t>https://www.brookings.edu/articles/automation-and-artificial-intelligence-how-machines-affect-people-and-places</w:t>
        </w:r>
      </w:hyperlink>
      <w:r w:rsidRPr="000A65BA">
        <w:rPr>
          <w:noProof/>
          <w:sz w:val="22"/>
          <w:szCs w:val="22"/>
        </w:rPr>
        <w:t>.</w:t>
      </w:r>
    </w:p>
    <w:p w14:paraId="042413F2"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33" w:name="Nagao"/>
      <w:r w:rsidRPr="000A65BA">
        <w:rPr>
          <w:noProof/>
          <w:sz w:val="22"/>
          <w:szCs w:val="22"/>
        </w:rPr>
        <w:t>Nagao</w:t>
      </w:r>
      <w:bookmarkEnd w:id="33"/>
      <w:r w:rsidRPr="000A65BA">
        <w:rPr>
          <w:noProof/>
          <w:sz w:val="22"/>
          <w:szCs w:val="22"/>
        </w:rPr>
        <w:t xml:space="preserve">, Katashi. 2019. “Artificial Intelligence in Education.” In </w:t>
      </w:r>
      <w:r w:rsidRPr="000A65BA">
        <w:rPr>
          <w:i/>
          <w:iCs/>
          <w:noProof/>
          <w:sz w:val="22"/>
          <w:szCs w:val="22"/>
        </w:rPr>
        <w:t>Artificial Intelligence Accelerates Human Learning</w:t>
      </w:r>
      <w:r w:rsidRPr="000A65BA">
        <w:rPr>
          <w:noProof/>
          <w:sz w:val="22"/>
          <w:szCs w:val="22"/>
        </w:rPr>
        <w:t xml:space="preserve">, 1–17. Singapore: Springer. </w:t>
      </w:r>
      <w:hyperlink r:id="rId34" w:history="1">
        <w:r w:rsidRPr="000A65BA">
          <w:rPr>
            <w:noProof/>
            <w:color w:val="0000FF"/>
            <w:sz w:val="22"/>
            <w:szCs w:val="22"/>
          </w:rPr>
          <w:t>https://doi.org/10.1007/978-981-13-6175-3_1</w:t>
        </w:r>
      </w:hyperlink>
      <w:r w:rsidRPr="000A65BA">
        <w:rPr>
          <w:noProof/>
          <w:sz w:val="22"/>
          <w:szCs w:val="22"/>
        </w:rPr>
        <w:t>.</w:t>
      </w:r>
    </w:p>
    <w:p w14:paraId="771DDCD0"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34" w:name="Nurani"/>
      <w:r w:rsidRPr="000A65BA">
        <w:rPr>
          <w:noProof/>
          <w:sz w:val="22"/>
          <w:szCs w:val="22"/>
        </w:rPr>
        <w:t>Nurani</w:t>
      </w:r>
      <w:bookmarkEnd w:id="34"/>
      <w:r w:rsidRPr="000A65BA">
        <w:rPr>
          <w:noProof/>
          <w:sz w:val="22"/>
          <w:szCs w:val="22"/>
        </w:rPr>
        <w:t xml:space="preserve">, Yuliani. 2023. </w:t>
      </w:r>
      <w:r w:rsidRPr="000A65BA">
        <w:rPr>
          <w:i/>
          <w:iCs/>
          <w:noProof/>
          <w:sz w:val="22"/>
          <w:szCs w:val="22"/>
        </w:rPr>
        <w:t>Kurikulum Bermain Kreatif Berbasis Kecerdasan Jamak</w:t>
      </w:r>
      <w:r w:rsidRPr="000A65BA">
        <w:rPr>
          <w:noProof/>
          <w:sz w:val="22"/>
          <w:szCs w:val="22"/>
        </w:rPr>
        <w:t>. Jakarta: UNJ Press.</w:t>
      </w:r>
    </w:p>
    <w:p w14:paraId="4FAD16B7"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35" w:name="Pambudi"/>
      <w:r w:rsidRPr="000A65BA">
        <w:rPr>
          <w:noProof/>
          <w:sz w:val="22"/>
          <w:szCs w:val="22"/>
        </w:rPr>
        <w:t>Pambudi</w:t>
      </w:r>
      <w:bookmarkEnd w:id="35"/>
      <w:r w:rsidRPr="000A65BA">
        <w:rPr>
          <w:noProof/>
          <w:sz w:val="22"/>
          <w:szCs w:val="22"/>
        </w:rPr>
        <w:t xml:space="preserve">, Nugroho Agung, and Budi Harjanto. 2020. “Vocational Education in Indonesia: History, Development, Opportunities, and Challenges.” </w:t>
      </w:r>
      <w:r w:rsidRPr="000A65BA">
        <w:rPr>
          <w:i/>
          <w:iCs/>
          <w:noProof/>
          <w:sz w:val="22"/>
          <w:szCs w:val="22"/>
        </w:rPr>
        <w:t>Children and Youth Services Review</w:t>
      </w:r>
      <w:r w:rsidRPr="000A65BA">
        <w:rPr>
          <w:noProof/>
          <w:sz w:val="22"/>
          <w:szCs w:val="22"/>
        </w:rPr>
        <w:t xml:space="preserve"> 115: 105092. </w:t>
      </w:r>
      <w:hyperlink r:id="rId35" w:history="1">
        <w:r w:rsidRPr="000A65BA">
          <w:rPr>
            <w:noProof/>
            <w:color w:val="0000FF"/>
            <w:sz w:val="22"/>
            <w:szCs w:val="22"/>
          </w:rPr>
          <w:t>https://doi.org/10.1016/j.childyouth.2020.105092</w:t>
        </w:r>
      </w:hyperlink>
      <w:r w:rsidRPr="000A65BA">
        <w:rPr>
          <w:noProof/>
          <w:sz w:val="22"/>
          <w:szCs w:val="22"/>
        </w:rPr>
        <w:t>.</w:t>
      </w:r>
    </w:p>
    <w:p w14:paraId="3E4D4DC3"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36" w:name="Parisian"/>
      <w:r w:rsidRPr="000A65BA">
        <w:rPr>
          <w:noProof/>
          <w:sz w:val="22"/>
          <w:szCs w:val="22"/>
        </w:rPr>
        <w:t>Parisian</w:t>
      </w:r>
      <w:bookmarkEnd w:id="36"/>
      <w:r w:rsidRPr="000A65BA">
        <w:rPr>
          <w:noProof/>
          <w:sz w:val="22"/>
          <w:szCs w:val="22"/>
        </w:rPr>
        <w:t xml:space="preserve">, David. 2018. “Educating About the Heart.” In </w:t>
      </w:r>
      <w:r w:rsidRPr="000A65BA">
        <w:rPr>
          <w:i/>
          <w:iCs/>
          <w:noProof/>
          <w:sz w:val="22"/>
          <w:szCs w:val="22"/>
        </w:rPr>
        <w:t>HeartMath Newsletter</w:t>
      </w:r>
      <w:r w:rsidRPr="000A65BA">
        <w:rPr>
          <w:noProof/>
          <w:sz w:val="22"/>
          <w:szCs w:val="22"/>
        </w:rPr>
        <w:t>. SUNY Oswego Cooperation with the HeartMath Institute. January 29, 2018.</w:t>
      </w:r>
    </w:p>
    <w:p w14:paraId="36ACFF2B"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37" w:name="Peterson"/>
      <w:r w:rsidRPr="000A65BA">
        <w:rPr>
          <w:noProof/>
          <w:sz w:val="22"/>
          <w:szCs w:val="22"/>
        </w:rPr>
        <w:t>Peterson</w:t>
      </w:r>
      <w:bookmarkEnd w:id="37"/>
      <w:r w:rsidRPr="000A65BA">
        <w:rPr>
          <w:noProof/>
          <w:sz w:val="22"/>
          <w:szCs w:val="22"/>
        </w:rPr>
        <w:t xml:space="preserve">, Kristina C, Matthew Peterson, and Bernardo J Carducci. 2020. “Stanford‐Binet Intelligence Scale.” </w:t>
      </w:r>
      <w:r w:rsidRPr="000A65BA">
        <w:rPr>
          <w:i/>
          <w:iCs/>
          <w:noProof/>
          <w:sz w:val="22"/>
          <w:szCs w:val="22"/>
        </w:rPr>
        <w:t>The Wiley Encyclopedia of Personality and Individual Differences: Measurement and Assessment</w:t>
      </w:r>
      <w:r w:rsidRPr="000A65BA">
        <w:rPr>
          <w:noProof/>
          <w:sz w:val="22"/>
          <w:szCs w:val="22"/>
        </w:rPr>
        <w:t xml:space="preserve">, 451–455. </w:t>
      </w:r>
      <w:hyperlink r:id="rId36" w:history="1">
        <w:r w:rsidRPr="000A65BA">
          <w:rPr>
            <w:noProof/>
            <w:color w:val="0000FF"/>
            <w:sz w:val="22"/>
            <w:szCs w:val="22"/>
          </w:rPr>
          <w:t>https://doi.org/10.1002/9781119547167.ch145</w:t>
        </w:r>
      </w:hyperlink>
      <w:r w:rsidRPr="000A65BA">
        <w:rPr>
          <w:noProof/>
          <w:sz w:val="22"/>
          <w:szCs w:val="22"/>
        </w:rPr>
        <w:t>.</w:t>
      </w:r>
    </w:p>
    <w:p w14:paraId="25C5D97B"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38" w:name="Pranajaya"/>
      <w:r w:rsidRPr="000A65BA">
        <w:rPr>
          <w:noProof/>
          <w:sz w:val="22"/>
          <w:szCs w:val="22"/>
        </w:rPr>
        <w:t>Pranajaya</w:t>
      </w:r>
      <w:bookmarkEnd w:id="38"/>
      <w:r w:rsidRPr="000A65BA">
        <w:rPr>
          <w:noProof/>
          <w:sz w:val="22"/>
          <w:szCs w:val="22"/>
        </w:rPr>
        <w:t xml:space="preserve">, Syatria Adymas, Jamaluddin Idris, and Zainal Abidin. 2023. “Integration of Cognitive, Affective, and Psychomotor Domain Scoring in Islamic Religious Education.” </w:t>
      </w:r>
      <w:r w:rsidRPr="000A65BA">
        <w:rPr>
          <w:i/>
          <w:iCs/>
          <w:noProof/>
          <w:sz w:val="22"/>
          <w:szCs w:val="22"/>
        </w:rPr>
        <w:t>Sinergi International Journal of Education</w:t>
      </w:r>
      <w:r w:rsidRPr="000A65BA">
        <w:rPr>
          <w:noProof/>
          <w:sz w:val="22"/>
          <w:szCs w:val="22"/>
        </w:rPr>
        <w:t xml:space="preserve"> 1 (2): 95–108. </w:t>
      </w:r>
      <w:hyperlink r:id="rId37" w:history="1">
        <w:r w:rsidRPr="000A65BA">
          <w:rPr>
            <w:noProof/>
            <w:color w:val="0000FF"/>
            <w:sz w:val="22"/>
            <w:szCs w:val="22"/>
          </w:rPr>
          <w:t>https://doi.org/10.61194/education.v1i2.106</w:t>
        </w:r>
      </w:hyperlink>
      <w:r w:rsidRPr="000A65BA">
        <w:rPr>
          <w:noProof/>
          <w:sz w:val="22"/>
          <w:szCs w:val="22"/>
        </w:rPr>
        <w:t>.</w:t>
      </w:r>
    </w:p>
    <w:p w14:paraId="32351AC0"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39" w:name="Priyanto"/>
      <w:r w:rsidRPr="000A65BA">
        <w:rPr>
          <w:noProof/>
          <w:sz w:val="22"/>
          <w:szCs w:val="22"/>
        </w:rPr>
        <w:lastRenderedPageBreak/>
        <w:t>Priyanto</w:t>
      </w:r>
      <w:bookmarkEnd w:id="39"/>
      <w:r w:rsidRPr="000A65BA">
        <w:rPr>
          <w:noProof/>
          <w:sz w:val="22"/>
          <w:szCs w:val="22"/>
        </w:rPr>
        <w:t xml:space="preserve">, Aris, M Reza Mahdafi, and Mita Mahda Saputri. 2024. “Spiritualitas dan Kewirausahaan: Eksplorasi Peran Praktik Tasawuf dalam Kesuksesan Usaha.” </w:t>
      </w:r>
      <w:r w:rsidRPr="000A65BA">
        <w:rPr>
          <w:i/>
          <w:iCs/>
          <w:noProof/>
          <w:sz w:val="22"/>
          <w:szCs w:val="22"/>
        </w:rPr>
        <w:t>Substantia: Jurnal Ilmu-Ilmu Ushuluddin</w:t>
      </w:r>
      <w:r w:rsidRPr="000A65BA">
        <w:rPr>
          <w:noProof/>
          <w:sz w:val="22"/>
          <w:szCs w:val="22"/>
        </w:rPr>
        <w:t xml:space="preserve"> 26 (1): 90–103. </w:t>
      </w:r>
      <w:hyperlink r:id="rId38" w:history="1">
        <w:r w:rsidRPr="000A65BA">
          <w:rPr>
            <w:noProof/>
            <w:color w:val="0000FF"/>
            <w:sz w:val="22"/>
            <w:szCs w:val="22"/>
          </w:rPr>
          <w:t>http://dx.doi.org/10.22373/substantia.v26i1.21897</w:t>
        </w:r>
      </w:hyperlink>
      <w:r w:rsidRPr="000A65BA">
        <w:rPr>
          <w:noProof/>
          <w:sz w:val="22"/>
          <w:szCs w:val="22"/>
        </w:rPr>
        <w:t>.</w:t>
      </w:r>
    </w:p>
    <w:p w14:paraId="3A501423"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40" w:name="Rindermann"/>
      <w:r w:rsidRPr="000A65BA">
        <w:rPr>
          <w:noProof/>
          <w:sz w:val="22"/>
          <w:szCs w:val="22"/>
        </w:rPr>
        <w:t>Rindermann</w:t>
      </w:r>
      <w:bookmarkEnd w:id="40"/>
      <w:r w:rsidRPr="000A65BA">
        <w:rPr>
          <w:noProof/>
          <w:sz w:val="22"/>
          <w:szCs w:val="22"/>
        </w:rPr>
        <w:t xml:space="preserve">, Heiner, and A Laura Ackermann. 2021. “Piagetian Tasks and Psychometric Intelligence: Different or Similar Constructs?” </w:t>
      </w:r>
      <w:r w:rsidRPr="000A65BA">
        <w:rPr>
          <w:i/>
          <w:iCs/>
          <w:noProof/>
          <w:sz w:val="22"/>
          <w:szCs w:val="22"/>
        </w:rPr>
        <w:t>Psychological Reports</w:t>
      </w:r>
      <w:r w:rsidRPr="000A65BA">
        <w:rPr>
          <w:noProof/>
          <w:sz w:val="22"/>
          <w:szCs w:val="22"/>
        </w:rPr>
        <w:t xml:space="preserve"> 124 (6): 2795–2821. </w:t>
      </w:r>
      <w:hyperlink r:id="rId39" w:history="1">
        <w:r w:rsidRPr="000A65BA">
          <w:rPr>
            <w:noProof/>
            <w:color w:val="0000FF"/>
            <w:sz w:val="22"/>
            <w:szCs w:val="22"/>
          </w:rPr>
          <w:t>https://doi.org/10.1177/0033294120965876</w:t>
        </w:r>
      </w:hyperlink>
      <w:r w:rsidRPr="000A65BA">
        <w:rPr>
          <w:noProof/>
          <w:sz w:val="22"/>
          <w:szCs w:val="22"/>
        </w:rPr>
        <w:t>.</w:t>
      </w:r>
    </w:p>
    <w:p w14:paraId="2D215B22"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41" w:name="Ruslan"/>
      <w:r w:rsidRPr="000A65BA">
        <w:rPr>
          <w:noProof/>
          <w:sz w:val="22"/>
          <w:szCs w:val="22"/>
        </w:rPr>
        <w:t>Ruslan</w:t>
      </w:r>
      <w:bookmarkEnd w:id="41"/>
      <w:r w:rsidRPr="000A65BA">
        <w:rPr>
          <w:noProof/>
          <w:sz w:val="22"/>
          <w:szCs w:val="22"/>
        </w:rPr>
        <w:t xml:space="preserve">, Ruslan, Muhammad A Burga, and Muli U Noer. 2022. “Theological Belief towards Islamic Spiritual Belief: Evidence from South Sulawesi, Indonesia.” </w:t>
      </w:r>
      <w:r w:rsidRPr="000A65BA">
        <w:rPr>
          <w:i/>
          <w:iCs/>
          <w:noProof/>
          <w:sz w:val="22"/>
          <w:szCs w:val="22"/>
        </w:rPr>
        <w:t>HTS Teologiese Studies/Theological Studies</w:t>
      </w:r>
      <w:r w:rsidRPr="000A65BA">
        <w:rPr>
          <w:noProof/>
          <w:sz w:val="22"/>
          <w:szCs w:val="22"/>
        </w:rPr>
        <w:t xml:space="preserve"> 78 (4): 6. </w:t>
      </w:r>
      <w:hyperlink r:id="rId40" w:history="1">
        <w:r w:rsidRPr="000A65BA">
          <w:rPr>
            <w:noProof/>
            <w:color w:val="0000FF"/>
            <w:sz w:val="22"/>
            <w:szCs w:val="22"/>
          </w:rPr>
          <w:t>https://doi.org/10.4102/hts.v78i4.8009</w:t>
        </w:r>
      </w:hyperlink>
      <w:r w:rsidRPr="000A65BA">
        <w:rPr>
          <w:noProof/>
          <w:sz w:val="22"/>
          <w:szCs w:val="22"/>
        </w:rPr>
        <w:t>.</w:t>
      </w:r>
    </w:p>
    <w:p w14:paraId="73B1E7B6"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42" w:name="Ryff"/>
      <w:r w:rsidRPr="000A65BA">
        <w:rPr>
          <w:noProof/>
          <w:sz w:val="22"/>
          <w:szCs w:val="22"/>
        </w:rPr>
        <w:t>Ryff</w:t>
      </w:r>
      <w:bookmarkEnd w:id="42"/>
      <w:r w:rsidRPr="000A65BA">
        <w:rPr>
          <w:noProof/>
          <w:sz w:val="22"/>
          <w:szCs w:val="22"/>
        </w:rPr>
        <w:t xml:space="preserve">, Carol D. 2021. “Spirituality and Well-Being: Theory, Science, and the Nature Connection.” </w:t>
      </w:r>
      <w:r w:rsidRPr="000A65BA">
        <w:rPr>
          <w:i/>
          <w:iCs/>
          <w:noProof/>
          <w:sz w:val="22"/>
          <w:szCs w:val="22"/>
        </w:rPr>
        <w:t>Religions</w:t>
      </w:r>
      <w:r w:rsidRPr="000A65BA">
        <w:rPr>
          <w:noProof/>
          <w:sz w:val="22"/>
          <w:szCs w:val="22"/>
        </w:rPr>
        <w:t xml:space="preserve"> 12 (11): 914. </w:t>
      </w:r>
      <w:hyperlink r:id="rId41" w:history="1">
        <w:r w:rsidRPr="000A65BA">
          <w:rPr>
            <w:noProof/>
            <w:color w:val="0000FF"/>
            <w:sz w:val="22"/>
            <w:szCs w:val="22"/>
          </w:rPr>
          <w:t>https://doi.org/10.3390/rel12110914</w:t>
        </w:r>
      </w:hyperlink>
      <w:r w:rsidRPr="000A65BA">
        <w:rPr>
          <w:noProof/>
          <w:sz w:val="22"/>
          <w:szCs w:val="22"/>
        </w:rPr>
        <w:t>.</w:t>
      </w:r>
    </w:p>
    <w:p w14:paraId="0B133272"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43" w:name="Shamman"/>
      <w:r w:rsidRPr="000A65BA">
        <w:rPr>
          <w:noProof/>
          <w:sz w:val="22"/>
          <w:szCs w:val="22"/>
        </w:rPr>
        <w:t>Shamman</w:t>
      </w:r>
      <w:bookmarkEnd w:id="43"/>
      <w:r w:rsidRPr="000A65BA">
        <w:rPr>
          <w:noProof/>
          <w:sz w:val="22"/>
          <w:szCs w:val="22"/>
        </w:rPr>
        <w:t xml:space="preserve">, Ali H, Ahmed A Hadi, Ali R Ramul, Musaddak M Abdul Zahra, and Hassan M Gheni. 2023. “The Artificial Intelligence (AI) Role for Tackling against COVID-19 Pandemic.” </w:t>
      </w:r>
      <w:r w:rsidRPr="000A65BA">
        <w:rPr>
          <w:i/>
          <w:iCs/>
          <w:noProof/>
          <w:sz w:val="22"/>
          <w:szCs w:val="22"/>
        </w:rPr>
        <w:t>Materials Today: Proceedings</w:t>
      </w:r>
      <w:r w:rsidRPr="000A65BA">
        <w:rPr>
          <w:noProof/>
          <w:sz w:val="22"/>
          <w:szCs w:val="22"/>
        </w:rPr>
        <w:t xml:space="preserve"> 80: 3663–3667. </w:t>
      </w:r>
      <w:hyperlink r:id="rId42" w:history="1">
        <w:r w:rsidRPr="000A65BA">
          <w:rPr>
            <w:noProof/>
            <w:color w:val="0000FF"/>
            <w:sz w:val="22"/>
            <w:szCs w:val="22"/>
          </w:rPr>
          <w:t>https://doi.org/10.1016/j.matpr.2021.07.357</w:t>
        </w:r>
      </w:hyperlink>
      <w:r w:rsidRPr="000A65BA">
        <w:rPr>
          <w:noProof/>
          <w:sz w:val="22"/>
          <w:szCs w:val="22"/>
        </w:rPr>
        <w:t>.</w:t>
      </w:r>
    </w:p>
    <w:p w14:paraId="7A8306AB"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44" w:name="Tinungki"/>
      <w:r w:rsidRPr="000A65BA">
        <w:rPr>
          <w:noProof/>
          <w:sz w:val="22"/>
          <w:szCs w:val="22"/>
        </w:rPr>
        <w:t>Tinungki</w:t>
      </w:r>
      <w:bookmarkEnd w:id="44"/>
      <w:r w:rsidRPr="000A65BA">
        <w:rPr>
          <w:noProof/>
          <w:sz w:val="22"/>
          <w:szCs w:val="22"/>
        </w:rPr>
        <w:t xml:space="preserve">, Georgina Maria. 2019. “Zone Proximal Development Gives a New Meaning To the Students’ Intelligence in Statistical Method Lesson.” </w:t>
      </w:r>
      <w:r w:rsidRPr="000A65BA">
        <w:rPr>
          <w:i/>
          <w:iCs/>
          <w:noProof/>
          <w:sz w:val="22"/>
          <w:szCs w:val="22"/>
        </w:rPr>
        <w:t>Journal of Honai Math</w:t>
      </w:r>
      <w:r w:rsidRPr="000A65BA">
        <w:rPr>
          <w:noProof/>
          <w:sz w:val="22"/>
          <w:szCs w:val="22"/>
        </w:rPr>
        <w:t xml:space="preserve"> 2 (2): 129–42. </w:t>
      </w:r>
      <w:hyperlink r:id="rId43" w:history="1">
        <w:r w:rsidRPr="000A65BA">
          <w:rPr>
            <w:noProof/>
            <w:color w:val="0000FF"/>
            <w:sz w:val="22"/>
            <w:szCs w:val="22"/>
          </w:rPr>
          <w:t>https://doi.org/10.30862/jhm.v2i2.69</w:t>
        </w:r>
      </w:hyperlink>
      <w:r w:rsidRPr="000A65BA">
        <w:rPr>
          <w:noProof/>
          <w:sz w:val="22"/>
          <w:szCs w:val="22"/>
        </w:rPr>
        <w:t>.</w:t>
      </w:r>
    </w:p>
    <w:p w14:paraId="0FA3C45C"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45" w:name="Wass"/>
      <w:r w:rsidRPr="000A65BA">
        <w:rPr>
          <w:noProof/>
          <w:sz w:val="22"/>
          <w:szCs w:val="22"/>
        </w:rPr>
        <w:t>Wass</w:t>
      </w:r>
      <w:bookmarkEnd w:id="45"/>
      <w:r w:rsidRPr="000A65BA">
        <w:rPr>
          <w:noProof/>
          <w:sz w:val="22"/>
          <w:szCs w:val="22"/>
        </w:rPr>
        <w:t xml:space="preserve">, Val. 2018. “Educating the Mind without Educating the Heart Is No Education at All.” </w:t>
      </w:r>
      <w:r w:rsidRPr="000A65BA">
        <w:rPr>
          <w:i/>
          <w:iCs/>
          <w:noProof/>
          <w:sz w:val="22"/>
          <w:szCs w:val="22"/>
        </w:rPr>
        <w:t>Education for Primary Care</w:t>
      </w:r>
      <w:r w:rsidRPr="000A65BA">
        <w:rPr>
          <w:noProof/>
          <w:sz w:val="22"/>
          <w:szCs w:val="22"/>
        </w:rPr>
        <w:t xml:space="preserve"> 29 (2). </w:t>
      </w:r>
      <w:hyperlink r:id="rId44" w:history="1">
        <w:r w:rsidRPr="000A65BA">
          <w:rPr>
            <w:noProof/>
            <w:color w:val="0000FF"/>
            <w:sz w:val="22"/>
            <w:szCs w:val="22"/>
          </w:rPr>
          <w:t>https://doi.org/10.1080/14739879.2018.1439307</w:t>
        </w:r>
      </w:hyperlink>
      <w:r w:rsidRPr="000A65BA">
        <w:rPr>
          <w:noProof/>
          <w:sz w:val="22"/>
          <w:szCs w:val="22"/>
        </w:rPr>
        <w:t>.</w:t>
      </w:r>
    </w:p>
    <w:p w14:paraId="18B0C92D"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46" w:name="Widiyarto"/>
      <w:r w:rsidRPr="000A65BA">
        <w:rPr>
          <w:noProof/>
          <w:sz w:val="22"/>
          <w:szCs w:val="22"/>
        </w:rPr>
        <w:t>Widiyarto</w:t>
      </w:r>
      <w:bookmarkEnd w:id="46"/>
      <w:r w:rsidRPr="000A65BA">
        <w:rPr>
          <w:noProof/>
          <w:sz w:val="22"/>
          <w:szCs w:val="22"/>
        </w:rPr>
        <w:t xml:space="preserve">, Sigit, and Budi Purnomo. 2023. “Freedom to Learn in Ki Hajar Dewantara’s Perspective: Historical Studies and Their Relevance to Character Education.” </w:t>
      </w:r>
      <w:r w:rsidRPr="000A65BA">
        <w:rPr>
          <w:i/>
          <w:iCs/>
          <w:noProof/>
          <w:sz w:val="22"/>
          <w:szCs w:val="22"/>
        </w:rPr>
        <w:t>International Journal of Business, Law, and Education</w:t>
      </w:r>
      <w:r w:rsidRPr="000A65BA">
        <w:rPr>
          <w:noProof/>
          <w:sz w:val="22"/>
          <w:szCs w:val="22"/>
        </w:rPr>
        <w:t xml:space="preserve"> 4 (2): 837–844. </w:t>
      </w:r>
      <w:hyperlink r:id="rId45" w:history="1">
        <w:r w:rsidRPr="000A65BA">
          <w:rPr>
            <w:noProof/>
            <w:color w:val="0000FF"/>
            <w:sz w:val="22"/>
            <w:szCs w:val="22"/>
          </w:rPr>
          <w:t>https://doi.org/10.56442/ijble.v4i2.185</w:t>
        </w:r>
      </w:hyperlink>
      <w:r w:rsidRPr="000A65BA">
        <w:rPr>
          <w:noProof/>
          <w:sz w:val="22"/>
          <w:szCs w:val="22"/>
        </w:rPr>
        <w:t>.</w:t>
      </w:r>
    </w:p>
    <w:p w14:paraId="51228F53"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47" w:name="Wijayanti"/>
      <w:r w:rsidRPr="000A65BA">
        <w:rPr>
          <w:noProof/>
          <w:sz w:val="22"/>
          <w:szCs w:val="22"/>
        </w:rPr>
        <w:t>Wijayanti</w:t>
      </w:r>
      <w:bookmarkEnd w:id="47"/>
      <w:r w:rsidRPr="000A65BA">
        <w:rPr>
          <w:noProof/>
          <w:sz w:val="22"/>
          <w:szCs w:val="22"/>
        </w:rPr>
        <w:t xml:space="preserve">, Dwi. 2018. “Character Education Designed by Ki Hadjar Dewantara.” </w:t>
      </w:r>
      <w:r w:rsidRPr="000A65BA">
        <w:rPr>
          <w:i/>
          <w:iCs/>
          <w:noProof/>
          <w:sz w:val="22"/>
          <w:szCs w:val="22"/>
        </w:rPr>
        <w:t>Jurnal Pendidikan Dasar</w:t>
      </w:r>
      <w:r w:rsidRPr="000A65BA">
        <w:rPr>
          <w:noProof/>
          <w:sz w:val="22"/>
          <w:szCs w:val="22"/>
        </w:rPr>
        <w:t xml:space="preserve"> 10 (2): 85–91. </w:t>
      </w:r>
      <w:hyperlink r:id="rId46" w:history="1">
        <w:r w:rsidRPr="000A65BA">
          <w:rPr>
            <w:noProof/>
            <w:color w:val="0000FF"/>
            <w:sz w:val="22"/>
            <w:szCs w:val="22"/>
          </w:rPr>
          <w:t>https://doi.org/10.17509/eh.v10i2.10865</w:t>
        </w:r>
      </w:hyperlink>
      <w:r w:rsidRPr="000A65BA">
        <w:rPr>
          <w:noProof/>
          <w:sz w:val="22"/>
          <w:szCs w:val="22"/>
        </w:rPr>
        <w:t>.</w:t>
      </w:r>
    </w:p>
    <w:p w14:paraId="35E14409"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48" w:name="Yaumi"/>
      <w:r w:rsidRPr="000A65BA">
        <w:rPr>
          <w:noProof/>
          <w:sz w:val="22"/>
          <w:szCs w:val="22"/>
        </w:rPr>
        <w:t>Yaumi</w:t>
      </w:r>
      <w:bookmarkEnd w:id="48"/>
      <w:r w:rsidRPr="000A65BA">
        <w:rPr>
          <w:noProof/>
          <w:sz w:val="22"/>
          <w:szCs w:val="22"/>
        </w:rPr>
        <w:t xml:space="preserve">, Muhammad, and N Ibrahim. 2013. </w:t>
      </w:r>
      <w:r w:rsidRPr="000A65BA">
        <w:rPr>
          <w:i/>
          <w:iCs/>
          <w:noProof/>
          <w:sz w:val="22"/>
          <w:szCs w:val="22"/>
        </w:rPr>
        <w:t>Pembelajaran Berbasis Kecerdasan Jamak</w:t>
      </w:r>
      <w:r w:rsidRPr="000A65BA">
        <w:rPr>
          <w:noProof/>
          <w:sz w:val="22"/>
          <w:szCs w:val="22"/>
        </w:rPr>
        <w:t>. Jakarta: Kencana.</w:t>
      </w:r>
    </w:p>
    <w:p w14:paraId="1DFBE1CB"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49" w:name="YaumiSitti"/>
      <w:r w:rsidRPr="000A65BA">
        <w:rPr>
          <w:noProof/>
          <w:sz w:val="22"/>
          <w:szCs w:val="22"/>
        </w:rPr>
        <w:t>Yaumi, Muhammad, Sitti</w:t>
      </w:r>
      <w:bookmarkEnd w:id="49"/>
      <w:r w:rsidRPr="000A65BA">
        <w:rPr>
          <w:noProof/>
          <w:sz w:val="22"/>
          <w:szCs w:val="22"/>
        </w:rPr>
        <w:t xml:space="preserve"> Fatimah Sangkala Sirate, and Andi Anto Patak. 2018. “Investigating Multiple Intelligence-Based Instructions Approach on Performance Improvement of Indonesian Elementary Madrasah Teachers.” </w:t>
      </w:r>
      <w:r w:rsidRPr="000A65BA">
        <w:rPr>
          <w:i/>
          <w:iCs/>
          <w:noProof/>
          <w:sz w:val="22"/>
          <w:szCs w:val="22"/>
        </w:rPr>
        <w:t>SAGE Open</w:t>
      </w:r>
      <w:r w:rsidRPr="000A65BA">
        <w:rPr>
          <w:noProof/>
          <w:sz w:val="22"/>
          <w:szCs w:val="22"/>
        </w:rPr>
        <w:t xml:space="preserve"> 8 (4). </w:t>
      </w:r>
      <w:hyperlink r:id="rId47" w:history="1">
        <w:r w:rsidRPr="000A65BA">
          <w:rPr>
            <w:noProof/>
            <w:color w:val="0000FF"/>
            <w:sz w:val="22"/>
            <w:szCs w:val="22"/>
          </w:rPr>
          <w:t>https://doi.org/10.1177/2158244018809216</w:t>
        </w:r>
      </w:hyperlink>
      <w:r w:rsidRPr="000A65BA">
        <w:rPr>
          <w:noProof/>
          <w:sz w:val="22"/>
          <w:szCs w:val="22"/>
        </w:rPr>
        <w:t>.</w:t>
      </w:r>
    </w:p>
    <w:p w14:paraId="6311D806"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50" w:name="Yeoh"/>
      <w:r w:rsidRPr="000A65BA">
        <w:rPr>
          <w:noProof/>
          <w:sz w:val="22"/>
          <w:szCs w:val="22"/>
        </w:rPr>
        <w:t>Yeoh</w:t>
      </w:r>
      <w:bookmarkEnd w:id="50"/>
      <w:r w:rsidRPr="000A65BA">
        <w:rPr>
          <w:noProof/>
          <w:sz w:val="22"/>
          <w:szCs w:val="22"/>
        </w:rPr>
        <w:t xml:space="preserve">, Sepideh. 2022. “Heart-Led Behaviors of Exemplary Unified School District Superintendents.” Dissertations, California: University of Massachusetts Global. </w:t>
      </w:r>
      <w:hyperlink r:id="rId48" w:history="1">
        <w:r w:rsidRPr="000A65BA">
          <w:rPr>
            <w:noProof/>
            <w:color w:val="0000FF"/>
            <w:sz w:val="22"/>
            <w:szCs w:val="22"/>
          </w:rPr>
          <w:t>https://digitalcommons.umassglobal.edu/edd_dissertations/436</w:t>
        </w:r>
      </w:hyperlink>
      <w:r w:rsidRPr="000A65BA">
        <w:rPr>
          <w:noProof/>
          <w:sz w:val="22"/>
          <w:szCs w:val="22"/>
        </w:rPr>
        <w:t>.</w:t>
      </w:r>
    </w:p>
    <w:p w14:paraId="3E994F9F"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51" w:name="Young"/>
      <w:r w:rsidRPr="000A65BA">
        <w:rPr>
          <w:noProof/>
          <w:sz w:val="22"/>
          <w:szCs w:val="22"/>
        </w:rPr>
        <w:t>Young</w:t>
      </w:r>
      <w:bookmarkEnd w:id="51"/>
      <w:r w:rsidRPr="000A65BA">
        <w:rPr>
          <w:noProof/>
          <w:sz w:val="22"/>
          <w:szCs w:val="22"/>
        </w:rPr>
        <w:t xml:space="preserve">, Michael, and Jim Hordern. 2022. “Does the Vocational Curriculum Have a Future?” </w:t>
      </w:r>
      <w:r w:rsidRPr="000A65BA">
        <w:rPr>
          <w:i/>
          <w:iCs/>
          <w:noProof/>
          <w:sz w:val="22"/>
          <w:szCs w:val="22"/>
        </w:rPr>
        <w:t>Journal of Vocational Education &amp; Training</w:t>
      </w:r>
      <w:r w:rsidRPr="000A65BA">
        <w:rPr>
          <w:noProof/>
          <w:sz w:val="22"/>
          <w:szCs w:val="22"/>
        </w:rPr>
        <w:t xml:space="preserve"> 74 (1): 68–88. </w:t>
      </w:r>
      <w:hyperlink r:id="rId49" w:history="1">
        <w:r w:rsidRPr="000A65BA">
          <w:rPr>
            <w:noProof/>
            <w:color w:val="0000FF"/>
            <w:sz w:val="22"/>
            <w:szCs w:val="22"/>
          </w:rPr>
          <w:t>https://doi.org/10.1080/13636820.2020.1833078</w:t>
        </w:r>
      </w:hyperlink>
      <w:r w:rsidRPr="000A65BA">
        <w:rPr>
          <w:noProof/>
          <w:sz w:val="22"/>
          <w:szCs w:val="22"/>
        </w:rPr>
        <w:t>.</w:t>
      </w:r>
    </w:p>
    <w:p w14:paraId="1A9060C1" w14:textId="77777777" w:rsidR="000A65BA" w:rsidRPr="000A65BA" w:rsidRDefault="000A65BA" w:rsidP="000A65BA">
      <w:pPr>
        <w:widowControl w:val="0"/>
        <w:autoSpaceDE w:val="0"/>
        <w:autoSpaceDN w:val="0"/>
        <w:adjustRightInd w:val="0"/>
        <w:spacing w:after="60"/>
        <w:ind w:left="480" w:hanging="480"/>
        <w:rPr>
          <w:noProof/>
          <w:sz w:val="22"/>
          <w:szCs w:val="22"/>
        </w:rPr>
      </w:pPr>
      <w:bookmarkStart w:id="52" w:name="Zhao"/>
      <w:r w:rsidRPr="000A65BA">
        <w:rPr>
          <w:noProof/>
          <w:sz w:val="22"/>
          <w:szCs w:val="22"/>
        </w:rPr>
        <w:t>Zhao</w:t>
      </w:r>
      <w:bookmarkEnd w:id="52"/>
      <w:r w:rsidRPr="000A65BA">
        <w:rPr>
          <w:noProof/>
          <w:sz w:val="22"/>
          <w:szCs w:val="22"/>
        </w:rPr>
        <w:t xml:space="preserve">, Jian, Mengqing Wu, Liyun Zhou, Xuezhu Wang, and Jian Jia. 2022. “Cognitive Psychology-Based Artificial Intelligence Review.” </w:t>
      </w:r>
      <w:r w:rsidRPr="000A65BA">
        <w:rPr>
          <w:i/>
          <w:iCs/>
          <w:noProof/>
          <w:sz w:val="22"/>
          <w:szCs w:val="22"/>
        </w:rPr>
        <w:t>Frontiers in Neuroscience</w:t>
      </w:r>
      <w:r w:rsidRPr="000A65BA">
        <w:rPr>
          <w:noProof/>
          <w:sz w:val="22"/>
          <w:szCs w:val="22"/>
        </w:rPr>
        <w:t xml:space="preserve"> 16: 1024316. </w:t>
      </w:r>
      <w:hyperlink r:id="rId50" w:history="1">
        <w:r w:rsidRPr="000A65BA">
          <w:rPr>
            <w:noProof/>
            <w:color w:val="0000FF"/>
            <w:sz w:val="22"/>
            <w:szCs w:val="22"/>
          </w:rPr>
          <w:t>https://doi.org/10.3389/fnins.2022.1024316</w:t>
        </w:r>
      </w:hyperlink>
      <w:r w:rsidRPr="000A65BA">
        <w:rPr>
          <w:noProof/>
          <w:sz w:val="22"/>
          <w:szCs w:val="22"/>
        </w:rPr>
        <w:t>.</w:t>
      </w:r>
    </w:p>
    <w:p w14:paraId="2FDC855C" w14:textId="01F0E726" w:rsidR="000A65BA" w:rsidRPr="000A65BA" w:rsidRDefault="000A65BA" w:rsidP="000A65BA">
      <w:pPr>
        <w:widowControl w:val="0"/>
        <w:autoSpaceDE w:val="0"/>
        <w:autoSpaceDN w:val="0"/>
        <w:adjustRightInd w:val="0"/>
        <w:spacing w:after="60"/>
        <w:ind w:left="480" w:hanging="480"/>
        <w:rPr>
          <w:noProof/>
          <w:sz w:val="22"/>
          <w:szCs w:val="22"/>
        </w:rPr>
      </w:pPr>
      <w:bookmarkStart w:id="53" w:name="Zulfatmi"/>
      <w:r w:rsidRPr="000A65BA">
        <w:rPr>
          <w:noProof/>
          <w:sz w:val="22"/>
          <w:szCs w:val="22"/>
        </w:rPr>
        <w:t>Zulfatmi</w:t>
      </w:r>
      <w:bookmarkEnd w:id="53"/>
      <w:r w:rsidRPr="000A65BA">
        <w:rPr>
          <w:noProof/>
          <w:sz w:val="22"/>
          <w:szCs w:val="22"/>
        </w:rPr>
        <w:t xml:space="preserve">, Zulfatmi. 2020. “Al-Nafs dalam Al-Qur’an (Analisis Terma Al-Nafs </w:t>
      </w:r>
      <w:r w:rsidR="00AD6314">
        <w:rPr>
          <w:noProof/>
          <w:sz w:val="22"/>
          <w:szCs w:val="22"/>
        </w:rPr>
        <w:t>s</w:t>
      </w:r>
      <w:r w:rsidRPr="000A65BA">
        <w:rPr>
          <w:noProof/>
          <w:sz w:val="22"/>
          <w:szCs w:val="22"/>
        </w:rPr>
        <w:t xml:space="preserve">ebagai Dimensi Psikis Manusia).” </w:t>
      </w:r>
      <w:r w:rsidRPr="000A65BA">
        <w:rPr>
          <w:i/>
          <w:iCs/>
          <w:noProof/>
          <w:sz w:val="22"/>
          <w:szCs w:val="22"/>
        </w:rPr>
        <w:t>Jurnal Mudarrisuna: Media Kajian Pendidikan Agama Islam</w:t>
      </w:r>
      <w:r w:rsidRPr="000A65BA">
        <w:rPr>
          <w:noProof/>
          <w:sz w:val="22"/>
          <w:szCs w:val="22"/>
        </w:rPr>
        <w:t xml:space="preserve"> 10 (2): 192–208. </w:t>
      </w:r>
      <w:hyperlink r:id="rId51" w:history="1">
        <w:r w:rsidRPr="000A65BA">
          <w:rPr>
            <w:noProof/>
            <w:color w:val="0000FF"/>
            <w:sz w:val="22"/>
            <w:szCs w:val="22"/>
          </w:rPr>
          <w:t>http://dx.doi.org/10.22373/jm.v10i2.7838</w:t>
        </w:r>
      </w:hyperlink>
      <w:r w:rsidRPr="000A65BA">
        <w:rPr>
          <w:noProof/>
          <w:sz w:val="22"/>
          <w:szCs w:val="22"/>
        </w:rPr>
        <w:t>.</w:t>
      </w:r>
    </w:p>
    <w:p w14:paraId="7DBC9D95" w14:textId="39F4EB92" w:rsidR="000A65BA" w:rsidRDefault="000A65BA" w:rsidP="000A65BA">
      <w:pPr>
        <w:autoSpaceDE w:val="0"/>
        <w:autoSpaceDN w:val="0"/>
        <w:adjustRightInd w:val="0"/>
        <w:spacing w:line="276" w:lineRule="auto"/>
        <w:ind w:firstLine="720"/>
      </w:pPr>
      <w:r w:rsidRPr="000A65BA">
        <w:rPr>
          <w:noProof/>
          <w:sz w:val="22"/>
          <w:szCs w:val="22"/>
        </w:rPr>
        <w:fldChar w:fldCharType="end"/>
      </w:r>
    </w:p>
    <w:p w14:paraId="491C1FB7" w14:textId="77777777" w:rsidR="000A65BA" w:rsidRDefault="000A65BA" w:rsidP="0024149C">
      <w:pPr>
        <w:autoSpaceDE w:val="0"/>
        <w:autoSpaceDN w:val="0"/>
        <w:adjustRightInd w:val="0"/>
        <w:spacing w:line="276" w:lineRule="auto"/>
        <w:ind w:firstLine="720"/>
        <w:jc w:val="both"/>
      </w:pPr>
    </w:p>
    <w:p w14:paraId="3E9CFA62" w14:textId="77777777" w:rsidR="000A65BA" w:rsidRDefault="000A65BA" w:rsidP="0024149C">
      <w:pPr>
        <w:autoSpaceDE w:val="0"/>
        <w:autoSpaceDN w:val="0"/>
        <w:adjustRightInd w:val="0"/>
        <w:spacing w:line="276" w:lineRule="auto"/>
        <w:ind w:firstLine="720"/>
        <w:jc w:val="both"/>
      </w:pPr>
    </w:p>
    <w:p w14:paraId="41963AEB" w14:textId="77777777" w:rsidR="000A65BA" w:rsidRDefault="000A65BA" w:rsidP="0024149C">
      <w:pPr>
        <w:autoSpaceDE w:val="0"/>
        <w:autoSpaceDN w:val="0"/>
        <w:adjustRightInd w:val="0"/>
        <w:spacing w:line="276" w:lineRule="auto"/>
        <w:ind w:firstLine="720"/>
        <w:jc w:val="both"/>
      </w:pPr>
    </w:p>
    <w:p w14:paraId="52E2C68E" w14:textId="77777777" w:rsidR="000A65BA" w:rsidRPr="0004527F" w:rsidRDefault="000A65BA" w:rsidP="0024149C">
      <w:pPr>
        <w:autoSpaceDE w:val="0"/>
        <w:autoSpaceDN w:val="0"/>
        <w:adjustRightInd w:val="0"/>
        <w:spacing w:line="276" w:lineRule="auto"/>
        <w:ind w:firstLine="720"/>
        <w:jc w:val="both"/>
      </w:pPr>
    </w:p>
    <w:sectPr w:rsidR="000A65BA" w:rsidRPr="0004527F" w:rsidSect="00F75327">
      <w:headerReference w:type="even" r:id="rId52"/>
      <w:headerReference w:type="default" r:id="rId53"/>
      <w:footerReference w:type="even" r:id="rId54"/>
      <w:footerReference w:type="default" r:id="rId55"/>
      <w:headerReference w:type="first" r:id="rId56"/>
      <w:footerReference w:type="first" r:id="rId57"/>
      <w:footnotePr>
        <w:pos w:val="beneathText"/>
      </w:footnotePr>
      <w:type w:val="continuous"/>
      <w:pgSz w:w="11905" w:h="16837"/>
      <w:pgMar w:top="1701" w:right="1418" w:bottom="1701" w:left="1418" w:header="851" w:footer="851" w:gutter="0"/>
      <w:pgNumType w:start="1"/>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7C43AA" w14:textId="77777777" w:rsidR="00C46553" w:rsidRDefault="00C46553" w:rsidP="004E422B">
      <w:r>
        <w:separator/>
      </w:r>
    </w:p>
  </w:endnote>
  <w:endnote w:type="continuationSeparator" w:id="0">
    <w:p w14:paraId="048C2B37" w14:textId="77777777" w:rsidR="00C46553" w:rsidRDefault="00C46553"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87391E" w14:textId="2BFE58DC"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F75327">
      <w:rPr>
        <w:rFonts w:ascii="Lucida Bright" w:hAnsi="Lucida Bright"/>
        <w:sz w:val="20"/>
        <w:szCs w:val="20"/>
      </w:rPr>
      <w:t>6</w:t>
    </w:r>
    <w:r w:rsidR="00E417FB" w:rsidRPr="000C3BAA">
      <w:rPr>
        <w:rFonts w:ascii="Lucida Bright" w:hAnsi="Lucida Bright"/>
        <w:sz w:val="20"/>
        <w:szCs w:val="20"/>
      </w:rPr>
      <w:t xml:space="preserve">, No. </w:t>
    </w:r>
    <w:r w:rsidR="00F75327">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w:t>
    </w:r>
    <w:r w:rsidR="00F75327">
      <w:rPr>
        <w:rFonts w:ascii="Lucida Bright" w:hAnsi="Lucida Bright"/>
        <w:sz w:val="20"/>
        <w:szCs w:val="20"/>
      </w:rPr>
      <w:t>4</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8ADAA3" w14:textId="48421C0A"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F75327">
      <w:rPr>
        <w:rFonts w:ascii="Lucida Bright" w:hAnsi="Lucida Bright"/>
        <w:sz w:val="20"/>
        <w:szCs w:val="20"/>
      </w:rPr>
      <w:t>6</w:t>
    </w:r>
    <w:r w:rsidR="00E417FB" w:rsidRPr="000C3BAA">
      <w:rPr>
        <w:rFonts w:ascii="Lucida Bright" w:hAnsi="Lucida Bright"/>
        <w:sz w:val="20"/>
        <w:szCs w:val="20"/>
      </w:rPr>
      <w:t xml:space="preserve">, No. </w:t>
    </w:r>
    <w:r w:rsidR="00F75327">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w:t>
    </w:r>
    <w:r w:rsidR="00F75327">
      <w:rPr>
        <w:rFonts w:ascii="Lucida Bright" w:hAnsi="Lucida Bright"/>
        <w:sz w:val="20"/>
        <w:szCs w:val="20"/>
      </w:rPr>
      <w:t>4</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64A806" w14:textId="2649BCE7" w:rsidR="001E6AF2" w:rsidRPr="005B6048" w:rsidRDefault="001E6AF2" w:rsidP="001E6AF2">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w:t>
    </w:r>
    <w:r w:rsidR="00CB6911" w:rsidRPr="005B6048">
      <w:rPr>
        <w:rFonts w:ascii="Lucida Bright" w:hAnsi="Lucida Bright" w:cs="Arial"/>
        <w:sz w:val="18"/>
        <w:szCs w:val="18"/>
      </w:rPr>
      <w:t>STAI</w:t>
    </w:r>
    <w:r w:rsidRPr="005B6048">
      <w:rPr>
        <w:rFonts w:ascii="Lucida Bright" w:hAnsi="Lucida Bright" w:cs="Arial"/>
        <w:sz w:val="18"/>
        <w:szCs w:val="18"/>
      </w:rPr>
      <w:t xml:space="preserve">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w:t>
    </w:r>
    <w:r w:rsidR="00CB6911" w:rsidRPr="005B6048">
      <w:rPr>
        <w:rFonts w:ascii="Lucida Bright" w:hAnsi="Lucida Bright" w:cs="Arial"/>
        <w:sz w:val="18"/>
        <w:szCs w:val="18"/>
      </w:rPr>
      <w:t>MTs</w:t>
    </w:r>
    <w:r w:rsidRPr="005B6048">
      <w:rPr>
        <w:rFonts w:ascii="Lucida Bright" w:hAnsi="Lucida Bright" w:cs="Arial"/>
        <w:sz w:val="18"/>
        <w:szCs w:val="18"/>
      </w:rPr>
      <w:t xml:space="preserve"> DDI Cilellang</w:t>
    </w:r>
  </w:p>
  <w:p w14:paraId="4EFE46D7" w14:textId="2E6227CC" w:rsidR="004017BF" w:rsidRDefault="00F47BE9" w:rsidP="001E6AF2">
    <w:pPr>
      <w:spacing w:line="0" w:lineRule="atLeast"/>
      <w:ind w:left="20"/>
      <w:jc w:val="center"/>
      <w:rPr>
        <w:rFonts w:cs="Arial"/>
        <w:sz w:val="20"/>
        <w:szCs w:val="20"/>
      </w:rPr>
    </w:pPr>
    <w:r w:rsidRPr="005B6048">
      <w:rPr>
        <w:rFonts w:ascii="Lucida Bright" w:hAnsi="Lucida Bright" w:cs="Arial"/>
        <w:sz w:val="18"/>
        <w:szCs w:val="18"/>
      </w:rPr>
      <w:t>© 20</w:t>
    </w:r>
    <w:r w:rsidR="004017BF" w:rsidRPr="005B6048">
      <w:rPr>
        <w:rFonts w:ascii="Lucida Bright" w:hAnsi="Lucida Bright" w:cs="Arial"/>
        <w:sz w:val="18"/>
        <w:szCs w:val="18"/>
      </w:rPr>
      <w:t>2</w:t>
    </w:r>
    <w:r w:rsidR="005769C6" w:rsidRPr="005B6048">
      <w:rPr>
        <w:rFonts w:ascii="Lucida Bright" w:hAnsi="Lucida Bright" w:cs="Arial"/>
        <w:sz w:val="18"/>
        <w:szCs w:val="18"/>
      </w:rPr>
      <w:t>3</w:t>
    </w:r>
    <w:r w:rsidRPr="005B6048">
      <w:rPr>
        <w:rFonts w:ascii="Lucida Bright" w:hAnsi="Lucida Bright" w:cs="Arial"/>
        <w:sz w:val="18"/>
        <w:szCs w:val="18"/>
      </w:rPr>
      <w:t xml:space="preserve"> </w:t>
    </w:r>
    <w:r w:rsidR="00723147" w:rsidRPr="005B6048">
      <w:rPr>
        <w:rFonts w:ascii="Lucida Bright" w:hAnsi="Lucida Bright" w:cs="Arial"/>
        <w:sz w:val="18"/>
        <w:szCs w:val="18"/>
      </w:rPr>
      <w:t>Al-Musannif</w:t>
    </w:r>
    <w:r w:rsidR="00081245" w:rsidRPr="005B6048">
      <w:rPr>
        <w:rFonts w:ascii="Lucida Bright" w:hAnsi="Lucida Bright" w:cs="Arial"/>
        <w:sz w:val="18"/>
        <w:szCs w:val="18"/>
      </w:rPr>
      <w:t xml:space="preserve"> </w:t>
    </w:r>
    <w:r w:rsidR="00081245" w:rsidRPr="005B6048">
      <w:rPr>
        <w:rFonts w:ascii="Lucida Bright" w:hAnsi="Lucida Bright" w:cs="Arial"/>
        <w:sz w:val="22"/>
        <w:szCs w:val="22"/>
      </w:rPr>
      <w:t>|</w:t>
    </w:r>
    <w:r w:rsidR="00081245" w:rsidRPr="005B6048">
      <w:rPr>
        <w:rFonts w:ascii="Lucida Bright" w:hAnsi="Lucida Bright" w:cs="Arial"/>
        <w:b/>
        <w:bCs/>
        <w:sz w:val="18"/>
        <w:szCs w:val="18"/>
      </w:rPr>
      <w:t xml:space="preserve"> </w:t>
    </w:r>
    <w:r w:rsidR="00081245" w:rsidRPr="005B6048">
      <w:rPr>
        <w:rFonts w:ascii="Lucida Bright" w:hAnsi="Lucida Bright" w:cs="Arial"/>
        <w:sz w:val="18"/>
        <w:szCs w:val="18"/>
      </w:rPr>
      <w:t xml:space="preserve">Licensed </w:t>
    </w:r>
    <w:r w:rsidR="00BC4A35" w:rsidRPr="005B6048">
      <w:rPr>
        <w:rFonts w:ascii="Lucida Bright" w:hAnsi="Lucida Bright" w:cs="Arial"/>
        <w:sz w:val="18"/>
        <w:szCs w:val="18"/>
      </w:rPr>
      <w:t>under </w:t>
    </w:r>
    <w:hyperlink r:id="rId1" w:history="1">
      <w:r w:rsidR="00986786" w:rsidRPr="005B6048">
        <w:rPr>
          <w:rFonts w:ascii="Lucida Bright" w:hAnsi="Lucida Bright" w:cs="Arial"/>
          <w:sz w:val="18"/>
          <w:szCs w:val="18"/>
        </w:rPr>
        <w:t>CC BY</w:t>
      </w:r>
      <w:r w:rsidR="00BC4A35" w:rsidRPr="005B6048">
        <w:rPr>
          <w:rFonts w:ascii="Lucida Bright" w:hAnsi="Lucida Bright" w:cs="Arial"/>
          <w:sz w:val="18"/>
          <w:szCs w:val="18"/>
        </w:rPr>
        <w:t xml:space="preserve"> 4.0</w:t>
      </w:r>
    </w:hyperlink>
  </w:p>
  <w:p w14:paraId="7459EAEF" w14:textId="77777777" w:rsidR="001E6AF2" w:rsidRPr="00082D66"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3D8AB3" w14:textId="77777777" w:rsidR="00C46553" w:rsidRDefault="00C46553" w:rsidP="004E422B">
      <w:r>
        <w:separator/>
      </w:r>
    </w:p>
  </w:footnote>
  <w:footnote w:type="continuationSeparator" w:id="0">
    <w:p w14:paraId="754CD5A2" w14:textId="77777777" w:rsidR="00C46553" w:rsidRDefault="00C46553"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543D99" w14:textId="5EA90855" w:rsidR="00E749D2" w:rsidRPr="000C3BAA" w:rsidRDefault="00F75327" w:rsidP="00073287">
    <w:pPr>
      <w:pStyle w:val="Header"/>
      <w:pBdr>
        <w:bottom w:val="single" w:sz="8" w:space="1" w:color="538135"/>
      </w:pBdr>
      <w:tabs>
        <w:tab w:val="clear" w:pos="4680"/>
        <w:tab w:val="clear" w:pos="9360"/>
      </w:tabs>
      <w:jc w:val="center"/>
      <w:rPr>
        <w:rFonts w:ascii="Lucida Bright" w:hAnsi="Lucida Bright"/>
        <w:sz w:val="22"/>
        <w:szCs w:val="22"/>
      </w:rPr>
    </w:pPr>
    <w:r w:rsidRPr="00F75327">
      <w:rPr>
        <w:rFonts w:ascii="Lucida Bright" w:hAnsi="Lucida Bright"/>
        <w:sz w:val="20"/>
        <w:szCs w:val="20"/>
      </w:rPr>
      <w:t>Ethical-Spiritual Dimensions</w:t>
    </w:r>
    <w:r w:rsidR="00436E17" w:rsidRPr="00436E17">
      <w:rPr>
        <w:rFonts w:ascii="Lucida Bright" w:hAnsi="Lucida Bright"/>
        <w:sz w:val="20"/>
        <w:szCs w:val="20"/>
      </w:rPr>
      <w:t xml:space="preserve"> </w:t>
    </w:r>
    <w:r w:rsidR="002E7FC5" w:rsidRPr="000C3BAA">
      <w:rPr>
        <w:rFonts w:ascii="Lucida Bright" w:hAnsi="Lucida Bright"/>
        <w:sz w:val="22"/>
        <w:szCs w:val="22"/>
      </w:rPr>
      <w:t>…</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sidR="0052036B" w:rsidRPr="0052036B">
      <w:rPr>
        <w:rFonts w:ascii="Lucida Bright" w:hAnsi="Lucida Bright"/>
        <w:sz w:val="20"/>
        <w:szCs w:val="20"/>
      </w:rPr>
      <w:t>M</w:t>
    </w:r>
    <w:r w:rsidR="0052036B">
      <w:rPr>
        <w:rFonts w:ascii="Lucida Bright" w:hAnsi="Lucida Bright"/>
        <w:sz w:val="20"/>
        <w:szCs w:val="20"/>
      </w:rPr>
      <w:t xml:space="preserve">. </w:t>
    </w:r>
    <w:r w:rsidRPr="00F75327">
      <w:rPr>
        <w:rFonts w:ascii="Lucida Bright" w:hAnsi="Lucida Bright"/>
        <w:sz w:val="20"/>
        <w:szCs w:val="20"/>
      </w:rPr>
      <w:t>Yaumi</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D4BFD3" w14:textId="578D7A19" w:rsidR="00E749D2" w:rsidRPr="000C3BAA" w:rsidRDefault="00F75327"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F75327">
      <w:rPr>
        <w:rFonts w:ascii="Lucida Bright" w:hAnsi="Lucida Bright"/>
        <w:sz w:val="20"/>
        <w:szCs w:val="20"/>
      </w:rPr>
      <w:t>Ethical-Spiritual Dimensions</w:t>
    </w:r>
    <w:r w:rsidRPr="00436E17">
      <w:rPr>
        <w:rFonts w:ascii="Lucida Bright" w:hAnsi="Lucida Bright"/>
        <w:sz w:val="20"/>
        <w:szCs w:val="20"/>
      </w:rPr>
      <w:t xml:space="preserve"> </w:t>
    </w:r>
    <w:r w:rsidRPr="000C3BAA">
      <w:rPr>
        <w:rFonts w:ascii="Lucida Bright" w:hAnsi="Lucida Bright"/>
        <w:sz w:val="22"/>
        <w:szCs w:val="22"/>
      </w:rPr>
      <w:t xml:space="preserve">… </w:t>
    </w:r>
    <w:r w:rsidRPr="000C3BAA">
      <w:rPr>
        <w:rFonts w:ascii="Lucida Bright" w:hAnsi="Lucida Bright"/>
      </w:rPr>
      <w:t>|</w:t>
    </w:r>
    <w:r w:rsidRPr="000C3BAA">
      <w:rPr>
        <w:rFonts w:ascii="Lucida Bright" w:hAnsi="Lucida Bright"/>
        <w:sz w:val="22"/>
        <w:szCs w:val="22"/>
      </w:rPr>
      <w:t xml:space="preserve"> </w:t>
    </w:r>
    <w:r w:rsidRPr="0052036B">
      <w:rPr>
        <w:rFonts w:ascii="Lucida Bright" w:hAnsi="Lucida Bright"/>
        <w:sz w:val="20"/>
        <w:szCs w:val="20"/>
      </w:rPr>
      <w:t>M</w:t>
    </w:r>
    <w:r>
      <w:rPr>
        <w:rFonts w:ascii="Lucida Bright" w:hAnsi="Lucida Bright"/>
        <w:sz w:val="20"/>
        <w:szCs w:val="20"/>
      </w:rPr>
      <w:t xml:space="preserve">. </w:t>
    </w:r>
    <w:r w:rsidRPr="00F75327">
      <w:rPr>
        <w:rFonts w:ascii="Lucida Bright" w:hAnsi="Lucida Bright"/>
        <w:sz w:val="20"/>
        <w:szCs w:val="20"/>
      </w:rPr>
      <w:t>Yaumi</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054AB6" w14:textId="039BDC4F" w:rsidR="000836AA" w:rsidRPr="00793B14"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2E05E7">
      <w:rPr>
        <w:rFonts w:ascii="Lucida Bright" w:hAnsi="Lucida Bright"/>
        <w:sz w:val="20"/>
        <w:szCs w:val="20"/>
      </w:rPr>
      <w:t>6</w:t>
    </w:r>
    <w:r w:rsidR="00016CA0" w:rsidRPr="00346913">
      <w:rPr>
        <w:rFonts w:ascii="Lucida Bright" w:hAnsi="Lucida Bright"/>
        <w:sz w:val="20"/>
        <w:szCs w:val="20"/>
      </w:rPr>
      <w:t xml:space="preserve">, No. </w:t>
    </w:r>
    <w:r w:rsidR="002E05E7">
      <w:rPr>
        <w:rFonts w:ascii="Lucida Bright" w:hAnsi="Lucida Bright"/>
        <w:sz w:val="20"/>
        <w:szCs w:val="20"/>
        <w:lang w:val="id-ID"/>
      </w:rPr>
      <w:t>1</w:t>
    </w:r>
    <w:r w:rsidR="00016CA0" w:rsidRPr="00346913">
      <w:rPr>
        <w:rFonts w:ascii="Lucida Bright" w:hAnsi="Lucida Bright"/>
        <w:sz w:val="20"/>
        <w:szCs w:val="20"/>
      </w:rPr>
      <w:t xml:space="preserve"> (</w:t>
    </w:r>
    <w:r w:rsidR="002E05E7">
      <w:rPr>
        <w:rFonts w:ascii="Lucida Bright" w:hAnsi="Lucida Bright"/>
        <w:sz w:val="20"/>
        <w:szCs w:val="20"/>
        <w:lang w:val="id-ID"/>
      </w:rPr>
      <w:t>June</w:t>
    </w:r>
    <w:r w:rsidR="00427427">
      <w:rPr>
        <w:rFonts w:ascii="Lucida Bright" w:hAnsi="Lucida Bright"/>
        <w:sz w:val="20"/>
        <w:szCs w:val="20"/>
      </w:rPr>
      <w:t xml:space="preserve"> </w:t>
    </w:r>
    <w:r w:rsidR="000B3032">
      <w:rPr>
        <w:rFonts w:ascii="Lucida Bright" w:hAnsi="Lucida Bright"/>
        <w:sz w:val="20"/>
        <w:szCs w:val="20"/>
      </w:rPr>
      <w:t>202</w:t>
    </w:r>
    <w:r w:rsidR="002E05E7">
      <w:rPr>
        <w:rFonts w:ascii="Lucida Bright" w:hAnsi="Lucida Bright"/>
        <w:sz w:val="20"/>
        <w:szCs w:val="20"/>
      </w:rPr>
      <w:t>4</w:t>
    </w:r>
    <w:r w:rsidR="00016CA0" w:rsidRPr="00346913">
      <w:rPr>
        <w:rFonts w:ascii="Lucida Bright" w:hAnsi="Lucida Bright"/>
        <w:sz w:val="20"/>
        <w:szCs w:val="20"/>
      </w:rPr>
      <w:t xml:space="preserve">): </w:t>
    </w:r>
    <w:r w:rsidR="00A57351">
      <w:rPr>
        <w:rFonts w:ascii="Lucida Bright" w:hAnsi="Lucida Bright"/>
        <w:sz w:val="20"/>
        <w:szCs w:val="20"/>
        <w:lang w:val="id-ID"/>
      </w:rPr>
      <w:t>1</w:t>
    </w:r>
    <w:r w:rsidR="00016CA0" w:rsidRPr="00346913">
      <w:rPr>
        <w:rFonts w:ascii="Lucida Bright" w:hAnsi="Lucida Bright"/>
        <w:sz w:val="20"/>
        <w:szCs w:val="20"/>
      </w:rPr>
      <w:t>–</w:t>
    </w:r>
    <w:r w:rsidR="007B4EE9">
      <w:rPr>
        <w:rFonts w:ascii="Lucida Bright" w:hAnsi="Lucida Bright"/>
        <w:sz w:val="20"/>
        <w:szCs w:val="20"/>
      </w:rPr>
      <w:t>1</w:t>
    </w:r>
    <w:r w:rsidR="002E05E7">
      <w:rPr>
        <w:rFonts w:ascii="Lucida Bright" w:hAnsi="Lucida Bright"/>
        <w:sz w:val="20"/>
        <w:szCs w:val="20"/>
      </w:rPr>
      <w:t>4</w:t>
    </w:r>
    <w:r w:rsidR="008F1302" w:rsidRPr="00793B14">
      <w:rPr>
        <w:rFonts w:ascii="Lucida Bright" w:hAnsi="Lucida Bright"/>
        <w:sz w:val="22"/>
        <w:szCs w:val="22"/>
      </w:rPr>
      <w:tab/>
    </w:r>
    <w:r w:rsidR="008F1302" w:rsidRPr="00793B14">
      <w:rPr>
        <w:rFonts w:ascii="Lucida Bright" w:hAnsi="Lucida Bright"/>
        <w:sz w:val="20"/>
        <w:szCs w:val="20"/>
      </w:rPr>
      <w:t xml:space="preserve">p-ISSN </w:t>
    </w:r>
    <w:hyperlink r:id="rId1" w:tgtFrame="_blank" w:history="1">
      <w:r w:rsidR="008F1302" w:rsidRPr="00793B14">
        <w:rPr>
          <w:rFonts w:ascii="Lucida Bright" w:hAnsi="Lucida Bright"/>
          <w:sz w:val="20"/>
          <w:szCs w:val="20"/>
        </w:rPr>
        <w:t>2657-2362</w:t>
      </w:r>
    </w:hyperlink>
  </w:p>
  <w:p w14:paraId="75A9854F" w14:textId="3EAD520F" w:rsidR="000836AA" w:rsidRPr="00135EA4" w:rsidRDefault="00016CA0" w:rsidP="00135EA4">
    <w:pPr>
      <w:tabs>
        <w:tab w:val="right" w:pos="9069"/>
      </w:tabs>
      <w:rPr>
        <w:sz w:val="20"/>
        <w:szCs w:val="20"/>
      </w:rPr>
    </w:pPr>
    <w:r w:rsidRPr="00793B14">
      <w:rPr>
        <w:rFonts w:ascii="Lucida Bright" w:hAnsi="Lucida Bright"/>
        <w:sz w:val="20"/>
        <w:szCs w:val="20"/>
      </w:rPr>
      <w:t>DOI:</w:t>
    </w:r>
    <w:r w:rsidR="00793B14" w:rsidRPr="003C3950">
      <w:rPr>
        <w:rFonts w:ascii="Lucida Bright" w:hAnsi="Lucida Bright"/>
        <w:sz w:val="20"/>
        <w:szCs w:val="20"/>
      </w:rPr>
      <w:t xml:space="preserve"> </w:t>
    </w:r>
    <w:hyperlink r:id="rId2" w:history="1">
      <w:r w:rsidR="002E05E7" w:rsidRPr="002E05E7">
        <w:rPr>
          <w:rStyle w:val="Hyperlink"/>
          <w:rFonts w:ascii="Lucida Bright" w:hAnsi="Lucida Bright"/>
          <w:color w:val="auto"/>
          <w:sz w:val="20"/>
          <w:szCs w:val="20"/>
          <w:u w:val="none"/>
        </w:rPr>
        <w:t>https://doi.org/10.56324/al-musannif.v6i</w:t>
      </w:r>
      <w:r w:rsidR="002E05E7" w:rsidRPr="002E05E7">
        <w:rPr>
          <w:rStyle w:val="Hyperlink"/>
          <w:rFonts w:ascii="Lucida Bright" w:hAnsi="Lucida Bright"/>
          <w:color w:val="auto"/>
          <w:sz w:val="20"/>
          <w:szCs w:val="20"/>
          <w:u w:val="none"/>
          <w:lang w:val="id-ID"/>
        </w:rPr>
        <w:t>1</w:t>
      </w:r>
      <w:r w:rsidR="002E05E7" w:rsidRPr="002E05E7">
        <w:rPr>
          <w:rStyle w:val="Hyperlink"/>
          <w:rFonts w:ascii="Lucida Bright" w:hAnsi="Lucida Bright"/>
          <w:color w:val="auto"/>
          <w:sz w:val="20"/>
          <w:szCs w:val="20"/>
          <w:u w:val="none"/>
        </w:rPr>
        <w:t>.</w:t>
      </w:r>
      <w:r w:rsidR="002E05E7" w:rsidRPr="002E05E7">
        <w:rPr>
          <w:rStyle w:val="Hyperlink"/>
          <w:rFonts w:ascii="Lucida Bright" w:hAnsi="Lucida Bright"/>
          <w:color w:val="auto"/>
          <w:sz w:val="20"/>
          <w:szCs w:val="20"/>
          <w:u w:val="none"/>
          <w:lang w:val="id-ID"/>
        </w:rPr>
        <w:t>82</w:t>
      </w:r>
    </w:hyperlink>
    <w:r w:rsidR="002E05E7" w:rsidRPr="002E05E7">
      <w:rPr>
        <w:rFonts w:ascii="Lucida Bright" w:hAnsi="Lucida Bright"/>
        <w:sz w:val="20"/>
        <w:szCs w:val="20"/>
        <w:lang w:val="id-ID"/>
      </w:rPr>
      <w:t xml:space="preserve"> </w:t>
    </w:r>
    <w:r w:rsidR="005D54B6" w:rsidRPr="002E05E7">
      <w:rPr>
        <w:rFonts w:ascii="Lucida Bright" w:hAnsi="Lucida Bright"/>
        <w:sz w:val="20"/>
        <w:szCs w:val="20"/>
        <w:lang w:val="id-ID"/>
      </w:rPr>
      <w:t xml:space="preserve"> </w:t>
    </w:r>
    <w:r w:rsidR="00254C7C" w:rsidRPr="002E05E7">
      <w:rPr>
        <w:rStyle w:val="Hyperlink"/>
        <w:rFonts w:ascii="Lucida Bright" w:hAnsi="Lucida Bright"/>
        <w:color w:val="auto"/>
        <w:sz w:val="20"/>
        <w:szCs w:val="20"/>
        <w:u w:val="none"/>
      </w:rPr>
      <w:t xml:space="preserve"> </w:t>
    </w:r>
    <w:r w:rsidR="003C7131" w:rsidRPr="002E05E7">
      <w:rPr>
        <w:rStyle w:val="Hyperlink"/>
        <w:color w:val="auto"/>
        <w:u w:val="none"/>
      </w:rPr>
      <w:t xml:space="preserve"> </w:t>
    </w:r>
    <w:r w:rsidR="008F1302" w:rsidRPr="001519D6">
      <w:rPr>
        <w:sz w:val="20"/>
        <w:szCs w:val="20"/>
      </w:rPr>
      <w:tab/>
    </w:r>
    <w:r w:rsidR="008F1302" w:rsidRPr="001519D6">
      <w:rPr>
        <w:rFonts w:ascii="Lucida Bright" w:hAnsi="Lucida Bright"/>
        <w:sz w:val="20"/>
        <w:szCs w:val="20"/>
      </w:rPr>
      <w:t xml:space="preserve">e-ISSN </w:t>
    </w:r>
    <w:hyperlink r:id="rId3" w:tgtFrame="_blank" w:history="1">
      <w:r w:rsidR="008F1302" w:rsidRPr="001519D6">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E252D"/>
    <w:multiLevelType w:val="hybridMultilevel"/>
    <w:tmpl w:val="DC286D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3B55D32"/>
    <w:multiLevelType w:val="hybridMultilevel"/>
    <w:tmpl w:val="FDB0D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3137C0"/>
    <w:multiLevelType w:val="hybridMultilevel"/>
    <w:tmpl w:val="97505D7E"/>
    <w:lvl w:ilvl="0" w:tplc="0A82934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DAC2529"/>
    <w:multiLevelType w:val="hybridMultilevel"/>
    <w:tmpl w:val="202EDB8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1C567A5"/>
    <w:multiLevelType w:val="hybridMultilevel"/>
    <w:tmpl w:val="0EEE202C"/>
    <w:lvl w:ilvl="0" w:tplc="179AC50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 w15:restartNumberingAfterBreak="0">
    <w:nsid w:val="1913229A"/>
    <w:multiLevelType w:val="hybridMultilevel"/>
    <w:tmpl w:val="517A5068"/>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 w15:restartNumberingAfterBreak="0">
    <w:nsid w:val="2F9C2849"/>
    <w:multiLevelType w:val="hybridMultilevel"/>
    <w:tmpl w:val="65A6FE5C"/>
    <w:lvl w:ilvl="0" w:tplc="D6BA5F5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15:restartNumberingAfterBreak="0">
    <w:nsid w:val="3191387D"/>
    <w:multiLevelType w:val="hybridMultilevel"/>
    <w:tmpl w:val="38FA2392"/>
    <w:lvl w:ilvl="0" w:tplc="04090001">
      <w:start w:val="1"/>
      <w:numFmt w:val="bullet"/>
      <w:lvlText w:val=""/>
      <w:lvlJc w:val="left"/>
      <w:pPr>
        <w:ind w:left="1494" w:hanging="360"/>
      </w:pPr>
      <w:rPr>
        <w:rFonts w:ascii="Symbol" w:hAnsi="Symbol" w:hint="default"/>
      </w:rPr>
    </w:lvl>
    <w:lvl w:ilvl="1" w:tplc="04090001">
      <w:start w:val="1"/>
      <w:numFmt w:val="bullet"/>
      <w:lvlText w:val=""/>
      <w:lvlJc w:val="left"/>
      <w:pPr>
        <w:ind w:left="2214" w:hanging="360"/>
      </w:pPr>
      <w:rPr>
        <w:rFonts w:ascii="Symbol" w:hAnsi="Symbol"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8" w15:restartNumberingAfterBreak="0">
    <w:nsid w:val="35CB5F9B"/>
    <w:multiLevelType w:val="hybridMultilevel"/>
    <w:tmpl w:val="360E0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1A266D"/>
    <w:multiLevelType w:val="hybridMultilevel"/>
    <w:tmpl w:val="03FAD0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B9138F"/>
    <w:multiLevelType w:val="hybridMultilevel"/>
    <w:tmpl w:val="5602E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DE7C0A"/>
    <w:multiLevelType w:val="hybridMultilevel"/>
    <w:tmpl w:val="32AE82CA"/>
    <w:lvl w:ilvl="0" w:tplc="9F40D648">
      <w:start w:val="1"/>
      <w:numFmt w:val="lowerLetter"/>
      <w:lvlText w:val="%1)"/>
      <w:lvlJc w:val="left"/>
      <w:pPr>
        <w:ind w:left="1494" w:hanging="360"/>
      </w:pPr>
      <w:rPr>
        <w:rFonts w:hint="default"/>
      </w:rPr>
    </w:lvl>
    <w:lvl w:ilvl="1" w:tplc="2708B95A">
      <w:numFmt w:val="bullet"/>
      <w:lvlText w:val="•"/>
      <w:lvlJc w:val="left"/>
      <w:pPr>
        <w:ind w:left="2679" w:hanging="825"/>
      </w:pPr>
      <w:rPr>
        <w:rFonts w:ascii="Candara" w:eastAsia="Times New Roman" w:hAnsi="Candara" w:cs="Times New Roman" w:hint="default"/>
      </w:r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2" w15:restartNumberingAfterBreak="0">
    <w:nsid w:val="46DE65A3"/>
    <w:multiLevelType w:val="hybridMultilevel"/>
    <w:tmpl w:val="A2C61C0C"/>
    <w:lvl w:ilvl="0" w:tplc="203CF1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7606169"/>
    <w:multiLevelType w:val="hybridMultilevel"/>
    <w:tmpl w:val="812CEA8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4" w15:restartNumberingAfterBreak="0">
    <w:nsid w:val="64851139"/>
    <w:multiLevelType w:val="hybridMultilevel"/>
    <w:tmpl w:val="F96E7E4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5" w15:restartNumberingAfterBreak="0">
    <w:nsid w:val="6534437D"/>
    <w:multiLevelType w:val="hybridMultilevel"/>
    <w:tmpl w:val="C7884C82"/>
    <w:lvl w:ilvl="0" w:tplc="A57E3BA6">
      <w:start w:val="1"/>
      <w:numFmt w:val="bullet"/>
      <w:lvlText w:val="-"/>
      <w:lvlJc w:val="left"/>
      <w:pPr>
        <w:ind w:left="785" w:hanging="360"/>
      </w:pPr>
      <w:rPr>
        <w:rFonts w:ascii="Candara" w:eastAsia="Times New Roman" w:hAnsi="Candara"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16" w15:restartNumberingAfterBreak="0">
    <w:nsid w:val="691636D1"/>
    <w:multiLevelType w:val="hybridMultilevel"/>
    <w:tmpl w:val="5BB0DF06"/>
    <w:lvl w:ilvl="0" w:tplc="45F67CA4">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518934703">
    <w:abstractNumId w:val="3"/>
  </w:num>
  <w:num w:numId="2" w16cid:durableId="294912620">
    <w:abstractNumId w:val="5"/>
  </w:num>
  <w:num w:numId="3" w16cid:durableId="2139256098">
    <w:abstractNumId w:val="9"/>
  </w:num>
  <w:num w:numId="4" w16cid:durableId="1808890307">
    <w:abstractNumId w:val="2"/>
  </w:num>
  <w:num w:numId="5" w16cid:durableId="94525655">
    <w:abstractNumId w:val="1"/>
  </w:num>
  <w:num w:numId="6" w16cid:durableId="194001852">
    <w:abstractNumId w:val="11"/>
  </w:num>
  <w:num w:numId="7" w16cid:durableId="1507359725">
    <w:abstractNumId w:val="7"/>
  </w:num>
  <w:num w:numId="8" w16cid:durableId="16660728">
    <w:abstractNumId w:val="6"/>
  </w:num>
  <w:num w:numId="9" w16cid:durableId="1177159857">
    <w:abstractNumId w:val="10"/>
  </w:num>
  <w:num w:numId="10" w16cid:durableId="638922549">
    <w:abstractNumId w:val="15"/>
  </w:num>
  <w:num w:numId="11" w16cid:durableId="978147823">
    <w:abstractNumId w:val="8"/>
  </w:num>
  <w:num w:numId="12" w16cid:durableId="396250910">
    <w:abstractNumId w:val="4"/>
  </w:num>
  <w:num w:numId="13" w16cid:durableId="1816023952">
    <w:abstractNumId w:val="12"/>
  </w:num>
  <w:num w:numId="14" w16cid:durableId="639388394">
    <w:abstractNumId w:val="16"/>
  </w:num>
  <w:num w:numId="15" w16cid:durableId="206493697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6472356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0307238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AD2"/>
    <w:rsid w:val="0000218D"/>
    <w:rsid w:val="00003109"/>
    <w:rsid w:val="000047F6"/>
    <w:rsid w:val="00004D7A"/>
    <w:rsid w:val="00005613"/>
    <w:rsid w:val="0000673E"/>
    <w:rsid w:val="00007A9C"/>
    <w:rsid w:val="0001010B"/>
    <w:rsid w:val="0001020A"/>
    <w:rsid w:val="00010E69"/>
    <w:rsid w:val="000130A0"/>
    <w:rsid w:val="000131F4"/>
    <w:rsid w:val="000151C0"/>
    <w:rsid w:val="00015256"/>
    <w:rsid w:val="00016CA0"/>
    <w:rsid w:val="00017372"/>
    <w:rsid w:val="00017387"/>
    <w:rsid w:val="00017A34"/>
    <w:rsid w:val="00021E58"/>
    <w:rsid w:val="00023004"/>
    <w:rsid w:val="00023195"/>
    <w:rsid w:val="0002378E"/>
    <w:rsid w:val="00027427"/>
    <w:rsid w:val="00030503"/>
    <w:rsid w:val="00030927"/>
    <w:rsid w:val="000316BC"/>
    <w:rsid w:val="00033A79"/>
    <w:rsid w:val="00033BC6"/>
    <w:rsid w:val="00034757"/>
    <w:rsid w:val="00034AAB"/>
    <w:rsid w:val="00034B7A"/>
    <w:rsid w:val="00036ACD"/>
    <w:rsid w:val="00040C06"/>
    <w:rsid w:val="000419F9"/>
    <w:rsid w:val="00041D84"/>
    <w:rsid w:val="000428B5"/>
    <w:rsid w:val="0004527F"/>
    <w:rsid w:val="00045786"/>
    <w:rsid w:val="0004787B"/>
    <w:rsid w:val="0005136F"/>
    <w:rsid w:val="000517D4"/>
    <w:rsid w:val="00051BA8"/>
    <w:rsid w:val="00051FB4"/>
    <w:rsid w:val="0005446A"/>
    <w:rsid w:val="0005463A"/>
    <w:rsid w:val="00055D71"/>
    <w:rsid w:val="0005684B"/>
    <w:rsid w:val="000571A6"/>
    <w:rsid w:val="00057201"/>
    <w:rsid w:val="00060519"/>
    <w:rsid w:val="00061C51"/>
    <w:rsid w:val="0006267A"/>
    <w:rsid w:val="00063CDC"/>
    <w:rsid w:val="00063DDE"/>
    <w:rsid w:val="00064D54"/>
    <w:rsid w:val="00065C31"/>
    <w:rsid w:val="00067AF9"/>
    <w:rsid w:val="000709E5"/>
    <w:rsid w:val="000718B1"/>
    <w:rsid w:val="00071A81"/>
    <w:rsid w:val="00071BEA"/>
    <w:rsid w:val="00071E2D"/>
    <w:rsid w:val="00072485"/>
    <w:rsid w:val="000725B9"/>
    <w:rsid w:val="00072959"/>
    <w:rsid w:val="00073287"/>
    <w:rsid w:val="000735A8"/>
    <w:rsid w:val="00073631"/>
    <w:rsid w:val="00073DC3"/>
    <w:rsid w:val="00073DCA"/>
    <w:rsid w:val="000743C9"/>
    <w:rsid w:val="00075DC8"/>
    <w:rsid w:val="00077C1A"/>
    <w:rsid w:val="00080A98"/>
    <w:rsid w:val="00080C54"/>
    <w:rsid w:val="00081245"/>
    <w:rsid w:val="0008177E"/>
    <w:rsid w:val="00081ED4"/>
    <w:rsid w:val="000824BC"/>
    <w:rsid w:val="00082CD4"/>
    <w:rsid w:val="00082D66"/>
    <w:rsid w:val="000836AA"/>
    <w:rsid w:val="000839D0"/>
    <w:rsid w:val="00084050"/>
    <w:rsid w:val="00084942"/>
    <w:rsid w:val="00084FED"/>
    <w:rsid w:val="000857C1"/>
    <w:rsid w:val="00086DF0"/>
    <w:rsid w:val="00086EC5"/>
    <w:rsid w:val="00090D77"/>
    <w:rsid w:val="00091C2A"/>
    <w:rsid w:val="0009323C"/>
    <w:rsid w:val="00093F96"/>
    <w:rsid w:val="0009749F"/>
    <w:rsid w:val="000979B4"/>
    <w:rsid w:val="00097E2E"/>
    <w:rsid w:val="000A106C"/>
    <w:rsid w:val="000A1489"/>
    <w:rsid w:val="000A1565"/>
    <w:rsid w:val="000A19DA"/>
    <w:rsid w:val="000A2E57"/>
    <w:rsid w:val="000A32F4"/>
    <w:rsid w:val="000A40AC"/>
    <w:rsid w:val="000A4968"/>
    <w:rsid w:val="000A49D1"/>
    <w:rsid w:val="000A4E61"/>
    <w:rsid w:val="000A4F95"/>
    <w:rsid w:val="000A5300"/>
    <w:rsid w:val="000A6275"/>
    <w:rsid w:val="000A6366"/>
    <w:rsid w:val="000A65BA"/>
    <w:rsid w:val="000A6F3C"/>
    <w:rsid w:val="000A7A98"/>
    <w:rsid w:val="000B2F29"/>
    <w:rsid w:val="000B3032"/>
    <w:rsid w:val="000B3DED"/>
    <w:rsid w:val="000B417F"/>
    <w:rsid w:val="000B582C"/>
    <w:rsid w:val="000B5F85"/>
    <w:rsid w:val="000B6036"/>
    <w:rsid w:val="000B6642"/>
    <w:rsid w:val="000B6B8C"/>
    <w:rsid w:val="000B7418"/>
    <w:rsid w:val="000B7935"/>
    <w:rsid w:val="000B7976"/>
    <w:rsid w:val="000B79C3"/>
    <w:rsid w:val="000C0590"/>
    <w:rsid w:val="000C3088"/>
    <w:rsid w:val="000C3461"/>
    <w:rsid w:val="000C366C"/>
    <w:rsid w:val="000C3BAA"/>
    <w:rsid w:val="000C3C30"/>
    <w:rsid w:val="000C3FEF"/>
    <w:rsid w:val="000C4F6E"/>
    <w:rsid w:val="000D1972"/>
    <w:rsid w:val="000D2C25"/>
    <w:rsid w:val="000D36D7"/>
    <w:rsid w:val="000D64C3"/>
    <w:rsid w:val="000D6C93"/>
    <w:rsid w:val="000E0895"/>
    <w:rsid w:val="000E0989"/>
    <w:rsid w:val="000E22C3"/>
    <w:rsid w:val="000E2713"/>
    <w:rsid w:val="000E27AB"/>
    <w:rsid w:val="000E319B"/>
    <w:rsid w:val="000E3499"/>
    <w:rsid w:val="000E383E"/>
    <w:rsid w:val="000E565E"/>
    <w:rsid w:val="000E61FE"/>
    <w:rsid w:val="000E6F08"/>
    <w:rsid w:val="000E79DA"/>
    <w:rsid w:val="000E7DF4"/>
    <w:rsid w:val="000F0699"/>
    <w:rsid w:val="000F0CFB"/>
    <w:rsid w:val="000F2A64"/>
    <w:rsid w:val="000F3805"/>
    <w:rsid w:val="000F3EF6"/>
    <w:rsid w:val="000F6D5B"/>
    <w:rsid w:val="000F6ED3"/>
    <w:rsid w:val="000F74FB"/>
    <w:rsid w:val="00100410"/>
    <w:rsid w:val="00100DA3"/>
    <w:rsid w:val="00100EF9"/>
    <w:rsid w:val="0010190B"/>
    <w:rsid w:val="00103631"/>
    <w:rsid w:val="00103654"/>
    <w:rsid w:val="001040DC"/>
    <w:rsid w:val="00104A8D"/>
    <w:rsid w:val="00105404"/>
    <w:rsid w:val="001068CA"/>
    <w:rsid w:val="00107DAF"/>
    <w:rsid w:val="001105C7"/>
    <w:rsid w:val="00110F56"/>
    <w:rsid w:val="0011151D"/>
    <w:rsid w:val="00112159"/>
    <w:rsid w:val="001121CE"/>
    <w:rsid w:val="00113A31"/>
    <w:rsid w:val="001151DC"/>
    <w:rsid w:val="001169F7"/>
    <w:rsid w:val="00116EF9"/>
    <w:rsid w:val="00117767"/>
    <w:rsid w:val="00121AF0"/>
    <w:rsid w:val="00122266"/>
    <w:rsid w:val="00122FA6"/>
    <w:rsid w:val="001236A4"/>
    <w:rsid w:val="001308C0"/>
    <w:rsid w:val="00130E26"/>
    <w:rsid w:val="00130EE1"/>
    <w:rsid w:val="001324A4"/>
    <w:rsid w:val="001333F7"/>
    <w:rsid w:val="001349B3"/>
    <w:rsid w:val="00135968"/>
    <w:rsid w:val="00135CD0"/>
    <w:rsid w:val="00135EA4"/>
    <w:rsid w:val="0013684E"/>
    <w:rsid w:val="00136D7A"/>
    <w:rsid w:val="00136E13"/>
    <w:rsid w:val="001379B2"/>
    <w:rsid w:val="00137AA9"/>
    <w:rsid w:val="00141CB1"/>
    <w:rsid w:val="00141ED5"/>
    <w:rsid w:val="0014243D"/>
    <w:rsid w:val="0014330C"/>
    <w:rsid w:val="001435F8"/>
    <w:rsid w:val="00143F40"/>
    <w:rsid w:val="00145D08"/>
    <w:rsid w:val="00145F7B"/>
    <w:rsid w:val="0014646D"/>
    <w:rsid w:val="00146CC6"/>
    <w:rsid w:val="00147097"/>
    <w:rsid w:val="0015005D"/>
    <w:rsid w:val="001519D6"/>
    <w:rsid w:val="001528CD"/>
    <w:rsid w:val="00153CA5"/>
    <w:rsid w:val="00153CDE"/>
    <w:rsid w:val="0015585A"/>
    <w:rsid w:val="00156330"/>
    <w:rsid w:val="00157131"/>
    <w:rsid w:val="0016009B"/>
    <w:rsid w:val="00160446"/>
    <w:rsid w:val="0016070E"/>
    <w:rsid w:val="00160D61"/>
    <w:rsid w:val="0016168E"/>
    <w:rsid w:val="00163A22"/>
    <w:rsid w:val="0016583F"/>
    <w:rsid w:val="001666ED"/>
    <w:rsid w:val="00167D3D"/>
    <w:rsid w:val="00175D35"/>
    <w:rsid w:val="00180AB7"/>
    <w:rsid w:val="00181705"/>
    <w:rsid w:val="001817E3"/>
    <w:rsid w:val="00184694"/>
    <w:rsid w:val="00184C16"/>
    <w:rsid w:val="001872D6"/>
    <w:rsid w:val="00187D41"/>
    <w:rsid w:val="0019099B"/>
    <w:rsid w:val="00190F67"/>
    <w:rsid w:val="00192052"/>
    <w:rsid w:val="001927C6"/>
    <w:rsid w:val="00193926"/>
    <w:rsid w:val="001951BD"/>
    <w:rsid w:val="00195353"/>
    <w:rsid w:val="00195E4B"/>
    <w:rsid w:val="001960BD"/>
    <w:rsid w:val="001969F4"/>
    <w:rsid w:val="001A0B9C"/>
    <w:rsid w:val="001A157B"/>
    <w:rsid w:val="001A1586"/>
    <w:rsid w:val="001A3D34"/>
    <w:rsid w:val="001A4815"/>
    <w:rsid w:val="001A6425"/>
    <w:rsid w:val="001A64ED"/>
    <w:rsid w:val="001A6A51"/>
    <w:rsid w:val="001A73D1"/>
    <w:rsid w:val="001A7969"/>
    <w:rsid w:val="001B0B2A"/>
    <w:rsid w:val="001B13C0"/>
    <w:rsid w:val="001B55AC"/>
    <w:rsid w:val="001B660B"/>
    <w:rsid w:val="001B69B5"/>
    <w:rsid w:val="001B70F0"/>
    <w:rsid w:val="001B763D"/>
    <w:rsid w:val="001C0FE5"/>
    <w:rsid w:val="001C20A1"/>
    <w:rsid w:val="001C221B"/>
    <w:rsid w:val="001C2D68"/>
    <w:rsid w:val="001C461B"/>
    <w:rsid w:val="001C4685"/>
    <w:rsid w:val="001C475A"/>
    <w:rsid w:val="001C5195"/>
    <w:rsid w:val="001C542A"/>
    <w:rsid w:val="001C72FB"/>
    <w:rsid w:val="001C7566"/>
    <w:rsid w:val="001C7685"/>
    <w:rsid w:val="001C7C58"/>
    <w:rsid w:val="001D02C5"/>
    <w:rsid w:val="001D0589"/>
    <w:rsid w:val="001D06A5"/>
    <w:rsid w:val="001D0B9C"/>
    <w:rsid w:val="001D0C20"/>
    <w:rsid w:val="001D1D24"/>
    <w:rsid w:val="001D1F43"/>
    <w:rsid w:val="001D2229"/>
    <w:rsid w:val="001D2521"/>
    <w:rsid w:val="001D2877"/>
    <w:rsid w:val="001D2B63"/>
    <w:rsid w:val="001D36F7"/>
    <w:rsid w:val="001D6A07"/>
    <w:rsid w:val="001E0384"/>
    <w:rsid w:val="001E0D4A"/>
    <w:rsid w:val="001E262E"/>
    <w:rsid w:val="001E27C2"/>
    <w:rsid w:val="001E2828"/>
    <w:rsid w:val="001E3E01"/>
    <w:rsid w:val="001E52B7"/>
    <w:rsid w:val="001E626E"/>
    <w:rsid w:val="001E69F0"/>
    <w:rsid w:val="001E6AF2"/>
    <w:rsid w:val="001E703A"/>
    <w:rsid w:val="001F0CEF"/>
    <w:rsid w:val="001F1A3C"/>
    <w:rsid w:val="001F2737"/>
    <w:rsid w:val="001F32C2"/>
    <w:rsid w:val="001F393F"/>
    <w:rsid w:val="001F4134"/>
    <w:rsid w:val="002007A4"/>
    <w:rsid w:val="0020218D"/>
    <w:rsid w:val="00202309"/>
    <w:rsid w:val="0020233A"/>
    <w:rsid w:val="002033D1"/>
    <w:rsid w:val="0020345A"/>
    <w:rsid w:val="00203A02"/>
    <w:rsid w:val="00206666"/>
    <w:rsid w:val="00206A94"/>
    <w:rsid w:val="0021042F"/>
    <w:rsid w:val="002105EC"/>
    <w:rsid w:val="00210AF7"/>
    <w:rsid w:val="00211105"/>
    <w:rsid w:val="0021274D"/>
    <w:rsid w:val="00213700"/>
    <w:rsid w:val="00213C55"/>
    <w:rsid w:val="002140B2"/>
    <w:rsid w:val="00214E9B"/>
    <w:rsid w:val="0022019B"/>
    <w:rsid w:val="00220C89"/>
    <w:rsid w:val="002218B0"/>
    <w:rsid w:val="00226208"/>
    <w:rsid w:val="0022699D"/>
    <w:rsid w:val="00227B75"/>
    <w:rsid w:val="00231144"/>
    <w:rsid w:val="00232183"/>
    <w:rsid w:val="00233DF0"/>
    <w:rsid w:val="00234B6F"/>
    <w:rsid w:val="00236EBE"/>
    <w:rsid w:val="0024149C"/>
    <w:rsid w:val="00241C91"/>
    <w:rsid w:val="00242861"/>
    <w:rsid w:val="00242DF8"/>
    <w:rsid w:val="002440D8"/>
    <w:rsid w:val="0024451E"/>
    <w:rsid w:val="00244697"/>
    <w:rsid w:val="00244C45"/>
    <w:rsid w:val="00245370"/>
    <w:rsid w:val="00245B31"/>
    <w:rsid w:val="0024628E"/>
    <w:rsid w:val="00246C8B"/>
    <w:rsid w:val="002477C0"/>
    <w:rsid w:val="00251741"/>
    <w:rsid w:val="0025308A"/>
    <w:rsid w:val="00253825"/>
    <w:rsid w:val="00254C7C"/>
    <w:rsid w:val="00254F47"/>
    <w:rsid w:val="002558AB"/>
    <w:rsid w:val="00255F44"/>
    <w:rsid w:val="00260929"/>
    <w:rsid w:val="0026114A"/>
    <w:rsid w:val="00261587"/>
    <w:rsid w:val="0026258F"/>
    <w:rsid w:val="00262A28"/>
    <w:rsid w:val="0026392B"/>
    <w:rsid w:val="00264F60"/>
    <w:rsid w:val="00265C9F"/>
    <w:rsid w:val="00265FEE"/>
    <w:rsid w:val="002664D8"/>
    <w:rsid w:val="00267BBF"/>
    <w:rsid w:val="00267BE9"/>
    <w:rsid w:val="00272A2B"/>
    <w:rsid w:val="002763FB"/>
    <w:rsid w:val="00280E2B"/>
    <w:rsid w:val="00283366"/>
    <w:rsid w:val="00283800"/>
    <w:rsid w:val="00283E17"/>
    <w:rsid w:val="00284874"/>
    <w:rsid w:val="00285D9B"/>
    <w:rsid w:val="002862F8"/>
    <w:rsid w:val="0028768E"/>
    <w:rsid w:val="002876EE"/>
    <w:rsid w:val="00287761"/>
    <w:rsid w:val="002908BC"/>
    <w:rsid w:val="00291742"/>
    <w:rsid w:val="00291D2B"/>
    <w:rsid w:val="002927BA"/>
    <w:rsid w:val="00292E98"/>
    <w:rsid w:val="00293220"/>
    <w:rsid w:val="00293342"/>
    <w:rsid w:val="00293546"/>
    <w:rsid w:val="00293AB3"/>
    <w:rsid w:val="00293D9A"/>
    <w:rsid w:val="00294860"/>
    <w:rsid w:val="00295145"/>
    <w:rsid w:val="002954CF"/>
    <w:rsid w:val="00296374"/>
    <w:rsid w:val="00296D92"/>
    <w:rsid w:val="00296DE1"/>
    <w:rsid w:val="00296DF9"/>
    <w:rsid w:val="00297E41"/>
    <w:rsid w:val="002A0285"/>
    <w:rsid w:val="002A0EE7"/>
    <w:rsid w:val="002A0FB1"/>
    <w:rsid w:val="002A1D29"/>
    <w:rsid w:val="002A6F99"/>
    <w:rsid w:val="002A7E49"/>
    <w:rsid w:val="002B094C"/>
    <w:rsid w:val="002B1B9E"/>
    <w:rsid w:val="002B296B"/>
    <w:rsid w:val="002B2F0D"/>
    <w:rsid w:val="002B4477"/>
    <w:rsid w:val="002B63DE"/>
    <w:rsid w:val="002B7E9F"/>
    <w:rsid w:val="002C058A"/>
    <w:rsid w:val="002C20B4"/>
    <w:rsid w:val="002C24AE"/>
    <w:rsid w:val="002C25E4"/>
    <w:rsid w:val="002C3282"/>
    <w:rsid w:val="002C3568"/>
    <w:rsid w:val="002D0BDF"/>
    <w:rsid w:val="002D3ADD"/>
    <w:rsid w:val="002D3FE5"/>
    <w:rsid w:val="002D4D0C"/>
    <w:rsid w:val="002D6168"/>
    <w:rsid w:val="002D69ED"/>
    <w:rsid w:val="002D6C08"/>
    <w:rsid w:val="002D7057"/>
    <w:rsid w:val="002D7201"/>
    <w:rsid w:val="002D7632"/>
    <w:rsid w:val="002D767A"/>
    <w:rsid w:val="002E0507"/>
    <w:rsid w:val="002E05E7"/>
    <w:rsid w:val="002E4C76"/>
    <w:rsid w:val="002E4D0C"/>
    <w:rsid w:val="002E4F7E"/>
    <w:rsid w:val="002E649C"/>
    <w:rsid w:val="002E6F99"/>
    <w:rsid w:val="002E7553"/>
    <w:rsid w:val="002E7A6A"/>
    <w:rsid w:val="002E7F21"/>
    <w:rsid w:val="002E7FC5"/>
    <w:rsid w:val="002F06B9"/>
    <w:rsid w:val="002F12D4"/>
    <w:rsid w:val="002F25F8"/>
    <w:rsid w:val="002F27F0"/>
    <w:rsid w:val="002F2E49"/>
    <w:rsid w:val="002F3377"/>
    <w:rsid w:val="002F33A6"/>
    <w:rsid w:val="002F40FE"/>
    <w:rsid w:val="002F4668"/>
    <w:rsid w:val="002F6208"/>
    <w:rsid w:val="002F7B39"/>
    <w:rsid w:val="0030264B"/>
    <w:rsid w:val="003070D5"/>
    <w:rsid w:val="003079C2"/>
    <w:rsid w:val="0031134A"/>
    <w:rsid w:val="003124B2"/>
    <w:rsid w:val="00313E7B"/>
    <w:rsid w:val="003153DA"/>
    <w:rsid w:val="0031564E"/>
    <w:rsid w:val="00315804"/>
    <w:rsid w:val="00316029"/>
    <w:rsid w:val="00316C02"/>
    <w:rsid w:val="0031718D"/>
    <w:rsid w:val="00317E6A"/>
    <w:rsid w:val="003211B0"/>
    <w:rsid w:val="00322CF4"/>
    <w:rsid w:val="003251F4"/>
    <w:rsid w:val="00326D80"/>
    <w:rsid w:val="00331187"/>
    <w:rsid w:val="003334FA"/>
    <w:rsid w:val="00333800"/>
    <w:rsid w:val="00334257"/>
    <w:rsid w:val="00335B1B"/>
    <w:rsid w:val="0033663B"/>
    <w:rsid w:val="00340F10"/>
    <w:rsid w:val="003417D5"/>
    <w:rsid w:val="003426C9"/>
    <w:rsid w:val="003434EC"/>
    <w:rsid w:val="00344494"/>
    <w:rsid w:val="0034502D"/>
    <w:rsid w:val="00345149"/>
    <w:rsid w:val="0034537D"/>
    <w:rsid w:val="00346913"/>
    <w:rsid w:val="00347437"/>
    <w:rsid w:val="00347A48"/>
    <w:rsid w:val="00350A7E"/>
    <w:rsid w:val="00353149"/>
    <w:rsid w:val="00354199"/>
    <w:rsid w:val="00354A4C"/>
    <w:rsid w:val="003563D3"/>
    <w:rsid w:val="00356618"/>
    <w:rsid w:val="003574CB"/>
    <w:rsid w:val="0036070F"/>
    <w:rsid w:val="00360974"/>
    <w:rsid w:val="00360A73"/>
    <w:rsid w:val="00361319"/>
    <w:rsid w:val="00361C26"/>
    <w:rsid w:val="00362CCD"/>
    <w:rsid w:val="00363FEE"/>
    <w:rsid w:val="00364269"/>
    <w:rsid w:val="0036498F"/>
    <w:rsid w:val="0036606A"/>
    <w:rsid w:val="00366B4E"/>
    <w:rsid w:val="003678EA"/>
    <w:rsid w:val="003679B6"/>
    <w:rsid w:val="00371205"/>
    <w:rsid w:val="003715C8"/>
    <w:rsid w:val="00372740"/>
    <w:rsid w:val="00372B61"/>
    <w:rsid w:val="00372CF1"/>
    <w:rsid w:val="003732A5"/>
    <w:rsid w:val="00374001"/>
    <w:rsid w:val="00375A5C"/>
    <w:rsid w:val="00375B24"/>
    <w:rsid w:val="00375F2D"/>
    <w:rsid w:val="003814F8"/>
    <w:rsid w:val="0038184A"/>
    <w:rsid w:val="00381B09"/>
    <w:rsid w:val="00381BBA"/>
    <w:rsid w:val="00382871"/>
    <w:rsid w:val="00383493"/>
    <w:rsid w:val="00383510"/>
    <w:rsid w:val="00383657"/>
    <w:rsid w:val="00384436"/>
    <w:rsid w:val="0038582C"/>
    <w:rsid w:val="00386AD3"/>
    <w:rsid w:val="003870B9"/>
    <w:rsid w:val="003875C6"/>
    <w:rsid w:val="003901FD"/>
    <w:rsid w:val="003927B8"/>
    <w:rsid w:val="00392B81"/>
    <w:rsid w:val="0039436B"/>
    <w:rsid w:val="00394B05"/>
    <w:rsid w:val="0039564F"/>
    <w:rsid w:val="003967C9"/>
    <w:rsid w:val="00396D52"/>
    <w:rsid w:val="003975C3"/>
    <w:rsid w:val="003A16D8"/>
    <w:rsid w:val="003A1D70"/>
    <w:rsid w:val="003A1F4E"/>
    <w:rsid w:val="003A2958"/>
    <w:rsid w:val="003A5ADD"/>
    <w:rsid w:val="003A5F96"/>
    <w:rsid w:val="003A6349"/>
    <w:rsid w:val="003B0122"/>
    <w:rsid w:val="003B065E"/>
    <w:rsid w:val="003B0A14"/>
    <w:rsid w:val="003B0BB4"/>
    <w:rsid w:val="003B2239"/>
    <w:rsid w:val="003B26E3"/>
    <w:rsid w:val="003B3C90"/>
    <w:rsid w:val="003B622B"/>
    <w:rsid w:val="003B6490"/>
    <w:rsid w:val="003C0D71"/>
    <w:rsid w:val="003C1AD4"/>
    <w:rsid w:val="003C22FC"/>
    <w:rsid w:val="003C3745"/>
    <w:rsid w:val="003C3950"/>
    <w:rsid w:val="003C3B1D"/>
    <w:rsid w:val="003C3E19"/>
    <w:rsid w:val="003C3F9E"/>
    <w:rsid w:val="003C426F"/>
    <w:rsid w:val="003C4973"/>
    <w:rsid w:val="003C4E1A"/>
    <w:rsid w:val="003C511E"/>
    <w:rsid w:val="003C5C23"/>
    <w:rsid w:val="003C607C"/>
    <w:rsid w:val="003C7131"/>
    <w:rsid w:val="003D0F50"/>
    <w:rsid w:val="003D117A"/>
    <w:rsid w:val="003D1F7E"/>
    <w:rsid w:val="003D3486"/>
    <w:rsid w:val="003D4135"/>
    <w:rsid w:val="003D4BB9"/>
    <w:rsid w:val="003D5C0B"/>
    <w:rsid w:val="003D658D"/>
    <w:rsid w:val="003D79BD"/>
    <w:rsid w:val="003D7BC5"/>
    <w:rsid w:val="003E01E1"/>
    <w:rsid w:val="003E1344"/>
    <w:rsid w:val="003E1D4B"/>
    <w:rsid w:val="003E288D"/>
    <w:rsid w:val="003E34FE"/>
    <w:rsid w:val="003E3B8B"/>
    <w:rsid w:val="003E5A0B"/>
    <w:rsid w:val="003E65A7"/>
    <w:rsid w:val="003E7C33"/>
    <w:rsid w:val="003E7E8C"/>
    <w:rsid w:val="003F0677"/>
    <w:rsid w:val="003F0AB8"/>
    <w:rsid w:val="003F0D9A"/>
    <w:rsid w:val="003F1242"/>
    <w:rsid w:val="003F2089"/>
    <w:rsid w:val="003F21EB"/>
    <w:rsid w:val="003F27E1"/>
    <w:rsid w:val="003F3046"/>
    <w:rsid w:val="003F3154"/>
    <w:rsid w:val="003F3616"/>
    <w:rsid w:val="003F415B"/>
    <w:rsid w:val="003F429F"/>
    <w:rsid w:val="003F4FE1"/>
    <w:rsid w:val="003F5981"/>
    <w:rsid w:val="003F5DA3"/>
    <w:rsid w:val="003F6537"/>
    <w:rsid w:val="003F7CF4"/>
    <w:rsid w:val="003F7DC2"/>
    <w:rsid w:val="00400354"/>
    <w:rsid w:val="004010F8"/>
    <w:rsid w:val="00401479"/>
    <w:rsid w:val="0040167E"/>
    <w:rsid w:val="004017BF"/>
    <w:rsid w:val="00403150"/>
    <w:rsid w:val="00406FBC"/>
    <w:rsid w:val="004076CE"/>
    <w:rsid w:val="004110DA"/>
    <w:rsid w:val="00412CF7"/>
    <w:rsid w:val="00414273"/>
    <w:rsid w:val="00414933"/>
    <w:rsid w:val="004152EB"/>
    <w:rsid w:val="00415AF0"/>
    <w:rsid w:val="00415CA5"/>
    <w:rsid w:val="00415CE7"/>
    <w:rsid w:val="00417494"/>
    <w:rsid w:val="00420630"/>
    <w:rsid w:val="00421CC2"/>
    <w:rsid w:val="00422243"/>
    <w:rsid w:val="00424215"/>
    <w:rsid w:val="00424F16"/>
    <w:rsid w:val="00425507"/>
    <w:rsid w:val="00425D41"/>
    <w:rsid w:val="0042622D"/>
    <w:rsid w:val="00426CA0"/>
    <w:rsid w:val="00427427"/>
    <w:rsid w:val="00430F23"/>
    <w:rsid w:val="00431004"/>
    <w:rsid w:val="0043183D"/>
    <w:rsid w:val="0043197B"/>
    <w:rsid w:val="00432BA7"/>
    <w:rsid w:val="00432F2F"/>
    <w:rsid w:val="00436E17"/>
    <w:rsid w:val="00436F83"/>
    <w:rsid w:val="0043768E"/>
    <w:rsid w:val="00437926"/>
    <w:rsid w:val="00440C54"/>
    <w:rsid w:val="00440FD7"/>
    <w:rsid w:val="0044257E"/>
    <w:rsid w:val="00442B93"/>
    <w:rsid w:val="004439A2"/>
    <w:rsid w:val="00444416"/>
    <w:rsid w:val="00444ABE"/>
    <w:rsid w:val="00450C9A"/>
    <w:rsid w:val="00450D9E"/>
    <w:rsid w:val="00451067"/>
    <w:rsid w:val="00451158"/>
    <w:rsid w:val="00454A38"/>
    <w:rsid w:val="00457718"/>
    <w:rsid w:val="00461BE4"/>
    <w:rsid w:val="0046718A"/>
    <w:rsid w:val="00467C43"/>
    <w:rsid w:val="00467FE9"/>
    <w:rsid w:val="0047100A"/>
    <w:rsid w:val="00471AB6"/>
    <w:rsid w:val="00472017"/>
    <w:rsid w:val="0047236B"/>
    <w:rsid w:val="00474591"/>
    <w:rsid w:val="00474B4C"/>
    <w:rsid w:val="00475CA7"/>
    <w:rsid w:val="00477FD8"/>
    <w:rsid w:val="00482F22"/>
    <w:rsid w:val="00483086"/>
    <w:rsid w:val="004839B1"/>
    <w:rsid w:val="00483AD5"/>
    <w:rsid w:val="00486146"/>
    <w:rsid w:val="004864B5"/>
    <w:rsid w:val="00486FF1"/>
    <w:rsid w:val="0049091F"/>
    <w:rsid w:val="00490A7C"/>
    <w:rsid w:val="004917B4"/>
    <w:rsid w:val="004936D8"/>
    <w:rsid w:val="00493993"/>
    <w:rsid w:val="0049599B"/>
    <w:rsid w:val="00495CCD"/>
    <w:rsid w:val="00495DB5"/>
    <w:rsid w:val="0049619E"/>
    <w:rsid w:val="00496777"/>
    <w:rsid w:val="00496928"/>
    <w:rsid w:val="00496CBD"/>
    <w:rsid w:val="00496F39"/>
    <w:rsid w:val="00497E19"/>
    <w:rsid w:val="004A00A9"/>
    <w:rsid w:val="004A0C7F"/>
    <w:rsid w:val="004A1A1A"/>
    <w:rsid w:val="004A22D7"/>
    <w:rsid w:val="004A2AEB"/>
    <w:rsid w:val="004A30F2"/>
    <w:rsid w:val="004A33D4"/>
    <w:rsid w:val="004A3C6E"/>
    <w:rsid w:val="004A3C7D"/>
    <w:rsid w:val="004A3E33"/>
    <w:rsid w:val="004A46ED"/>
    <w:rsid w:val="004A7F92"/>
    <w:rsid w:val="004B26F9"/>
    <w:rsid w:val="004B2F0A"/>
    <w:rsid w:val="004B2FEF"/>
    <w:rsid w:val="004B3B5E"/>
    <w:rsid w:val="004B44E3"/>
    <w:rsid w:val="004B54EE"/>
    <w:rsid w:val="004B5E05"/>
    <w:rsid w:val="004B6CC8"/>
    <w:rsid w:val="004C144B"/>
    <w:rsid w:val="004C1C26"/>
    <w:rsid w:val="004C2F99"/>
    <w:rsid w:val="004C3B64"/>
    <w:rsid w:val="004C49E6"/>
    <w:rsid w:val="004C6664"/>
    <w:rsid w:val="004C74A4"/>
    <w:rsid w:val="004C75AC"/>
    <w:rsid w:val="004D192A"/>
    <w:rsid w:val="004D4356"/>
    <w:rsid w:val="004D46ED"/>
    <w:rsid w:val="004D4734"/>
    <w:rsid w:val="004D4B7D"/>
    <w:rsid w:val="004D4BBA"/>
    <w:rsid w:val="004D56E0"/>
    <w:rsid w:val="004D6A85"/>
    <w:rsid w:val="004E030C"/>
    <w:rsid w:val="004E0EF1"/>
    <w:rsid w:val="004E1242"/>
    <w:rsid w:val="004E12C8"/>
    <w:rsid w:val="004E356A"/>
    <w:rsid w:val="004E39B3"/>
    <w:rsid w:val="004E3CB4"/>
    <w:rsid w:val="004E422B"/>
    <w:rsid w:val="004E5E7F"/>
    <w:rsid w:val="004E6083"/>
    <w:rsid w:val="004E73CF"/>
    <w:rsid w:val="004E740D"/>
    <w:rsid w:val="004F01D4"/>
    <w:rsid w:val="004F041B"/>
    <w:rsid w:val="004F1F5A"/>
    <w:rsid w:val="004F2D7A"/>
    <w:rsid w:val="004F37C6"/>
    <w:rsid w:val="004F4314"/>
    <w:rsid w:val="0050006E"/>
    <w:rsid w:val="0050176B"/>
    <w:rsid w:val="00501B52"/>
    <w:rsid w:val="00501D20"/>
    <w:rsid w:val="00502ABC"/>
    <w:rsid w:val="005036A1"/>
    <w:rsid w:val="00504656"/>
    <w:rsid w:val="00504EA8"/>
    <w:rsid w:val="0050709B"/>
    <w:rsid w:val="005071B1"/>
    <w:rsid w:val="005074BE"/>
    <w:rsid w:val="005078F4"/>
    <w:rsid w:val="00512C7B"/>
    <w:rsid w:val="00513D5E"/>
    <w:rsid w:val="00514407"/>
    <w:rsid w:val="005148EE"/>
    <w:rsid w:val="00514987"/>
    <w:rsid w:val="00515875"/>
    <w:rsid w:val="0051703E"/>
    <w:rsid w:val="005177E9"/>
    <w:rsid w:val="00517951"/>
    <w:rsid w:val="0052036B"/>
    <w:rsid w:val="0052094E"/>
    <w:rsid w:val="00522376"/>
    <w:rsid w:val="00523414"/>
    <w:rsid w:val="0052554F"/>
    <w:rsid w:val="005257B9"/>
    <w:rsid w:val="00526525"/>
    <w:rsid w:val="005269F3"/>
    <w:rsid w:val="00527A4C"/>
    <w:rsid w:val="005315B7"/>
    <w:rsid w:val="00534676"/>
    <w:rsid w:val="00534F96"/>
    <w:rsid w:val="005374DA"/>
    <w:rsid w:val="00542119"/>
    <w:rsid w:val="00542C3B"/>
    <w:rsid w:val="00544303"/>
    <w:rsid w:val="00546670"/>
    <w:rsid w:val="00546900"/>
    <w:rsid w:val="00546CEC"/>
    <w:rsid w:val="005479AF"/>
    <w:rsid w:val="00552CCD"/>
    <w:rsid w:val="0055332A"/>
    <w:rsid w:val="0055365A"/>
    <w:rsid w:val="00554450"/>
    <w:rsid w:val="00554460"/>
    <w:rsid w:val="00556A2D"/>
    <w:rsid w:val="00556A5A"/>
    <w:rsid w:val="00557100"/>
    <w:rsid w:val="0055715C"/>
    <w:rsid w:val="00557885"/>
    <w:rsid w:val="00560AD8"/>
    <w:rsid w:val="005610A8"/>
    <w:rsid w:val="005614A1"/>
    <w:rsid w:val="005625AB"/>
    <w:rsid w:val="00562E3B"/>
    <w:rsid w:val="005633CE"/>
    <w:rsid w:val="005660B5"/>
    <w:rsid w:val="00566640"/>
    <w:rsid w:val="00567A61"/>
    <w:rsid w:val="00567D5A"/>
    <w:rsid w:val="005703B6"/>
    <w:rsid w:val="0057097C"/>
    <w:rsid w:val="005715BC"/>
    <w:rsid w:val="00573188"/>
    <w:rsid w:val="0057346F"/>
    <w:rsid w:val="0057517B"/>
    <w:rsid w:val="00575DEC"/>
    <w:rsid w:val="005769C6"/>
    <w:rsid w:val="00577092"/>
    <w:rsid w:val="005774F2"/>
    <w:rsid w:val="00583E46"/>
    <w:rsid w:val="00584FEB"/>
    <w:rsid w:val="00586FA6"/>
    <w:rsid w:val="00590BD2"/>
    <w:rsid w:val="00590EB3"/>
    <w:rsid w:val="00590EE8"/>
    <w:rsid w:val="00591046"/>
    <w:rsid w:val="005910B8"/>
    <w:rsid w:val="005918F4"/>
    <w:rsid w:val="0059387E"/>
    <w:rsid w:val="00594556"/>
    <w:rsid w:val="0059578A"/>
    <w:rsid w:val="00595DB7"/>
    <w:rsid w:val="005A045F"/>
    <w:rsid w:val="005A047E"/>
    <w:rsid w:val="005A24D8"/>
    <w:rsid w:val="005A44F2"/>
    <w:rsid w:val="005A526D"/>
    <w:rsid w:val="005A5D2A"/>
    <w:rsid w:val="005A5ECC"/>
    <w:rsid w:val="005A70DC"/>
    <w:rsid w:val="005B0023"/>
    <w:rsid w:val="005B00E7"/>
    <w:rsid w:val="005B04EC"/>
    <w:rsid w:val="005B1A53"/>
    <w:rsid w:val="005B4083"/>
    <w:rsid w:val="005B42AE"/>
    <w:rsid w:val="005B59BE"/>
    <w:rsid w:val="005B6048"/>
    <w:rsid w:val="005B6FC2"/>
    <w:rsid w:val="005C02D4"/>
    <w:rsid w:val="005C0E02"/>
    <w:rsid w:val="005C1161"/>
    <w:rsid w:val="005C1B4C"/>
    <w:rsid w:val="005C2B55"/>
    <w:rsid w:val="005C2EA8"/>
    <w:rsid w:val="005C7907"/>
    <w:rsid w:val="005C7BB6"/>
    <w:rsid w:val="005C7D16"/>
    <w:rsid w:val="005D375E"/>
    <w:rsid w:val="005D54B6"/>
    <w:rsid w:val="005E070D"/>
    <w:rsid w:val="005E0DDC"/>
    <w:rsid w:val="005E1058"/>
    <w:rsid w:val="005E154F"/>
    <w:rsid w:val="005E36AE"/>
    <w:rsid w:val="005E5406"/>
    <w:rsid w:val="005E6311"/>
    <w:rsid w:val="005E7762"/>
    <w:rsid w:val="005E7894"/>
    <w:rsid w:val="005E79F5"/>
    <w:rsid w:val="005F0419"/>
    <w:rsid w:val="005F29E2"/>
    <w:rsid w:val="005F31C5"/>
    <w:rsid w:val="005F4B76"/>
    <w:rsid w:val="005F7BDB"/>
    <w:rsid w:val="00601579"/>
    <w:rsid w:val="00601913"/>
    <w:rsid w:val="00601B13"/>
    <w:rsid w:val="00602608"/>
    <w:rsid w:val="00604898"/>
    <w:rsid w:val="00605D22"/>
    <w:rsid w:val="00606876"/>
    <w:rsid w:val="00610A0E"/>
    <w:rsid w:val="006110E9"/>
    <w:rsid w:val="0061206F"/>
    <w:rsid w:val="00612149"/>
    <w:rsid w:val="00615E0F"/>
    <w:rsid w:val="00616EE6"/>
    <w:rsid w:val="0061725A"/>
    <w:rsid w:val="00620244"/>
    <w:rsid w:val="00621AB0"/>
    <w:rsid w:val="00621BF0"/>
    <w:rsid w:val="00622689"/>
    <w:rsid w:val="00622AC9"/>
    <w:rsid w:val="0062324F"/>
    <w:rsid w:val="006239A0"/>
    <w:rsid w:val="006239BD"/>
    <w:rsid w:val="00625D59"/>
    <w:rsid w:val="00626A0C"/>
    <w:rsid w:val="00626ECF"/>
    <w:rsid w:val="00627C97"/>
    <w:rsid w:val="00631197"/>
    <w:rsid w:val="0063192C"/>
    <w:rsid w:val="00632492"/>
    <w:rsid w:val="00632E27"/>
    <w:rsid w:val="00633376"/>
    <w:rsid w:val="00633801"/>
    <w:rsid w:val="0063391A"/>
    <w:rsid w:val="00634553"/>
    <w:rsid w:val="00635441"/>
    <w:rsid w:val="00636B78"/>
    <w:rsid w:val="006373EE"/>
    <w:rsid w:val="00637A17"/>
    <w:rsid w:val="00640D30"/>
    <w:rsid w:val="00641146"/>
    <w:rsid w:val="00641FFD"/>
    <w:rsid w:val="006423B9"/>
    <w:rsid w:val="00646244"/>
    <w:rsid w:val="0064798A"/>
    <w:rsid w:val="006524B5"/>
    <w:rsid w:val="00652DD9"/>
    <w:rsid w:val="00653B21"/>
    <w:rsid w:val="00656C6D"/>
    <w:rsid w:val="006605E0"/>
    <w:rsid w:val="00661445"/>
    <w:rsid w:val="00661D7F"/>
    <w:rsid w:val="00662DC4"/>
    <w:rsid w:val="00665DB8"/>
    <w:rsid w:val="00667A5D"/>
    <w:rsid w:val="00671052"/>
    <w:rsid w:val="00671BA0"/>
    <w:rsid w:val="00673AB9"/>
    <w:rsid w:val="00673C4E"/>
    <w:rsid w:val="0067509D"/>
    <w:rsid w:val="00677F3F"/>
    <w:rsid w:val="00680A58"/>
    <w:rsid w:val="00681DBD"/>
    <w:rsid w:val="006831C0"/>
    <w:rsid w:val="00683F27"/>
    <w:rsid w:val="0068430C"/>
    <w:rsid w:val="00684ADF"/>
    <w:rsid w:val="00686A31"/>
    <w:rsid w:val="00687B7F"/>
    <w:rsid w:val="00690004"/>
    <w:rsid w:val="00692468"/>
    <w:rsid w:val="00692F25"/>
    <w:rsid w:val="00695D41"/>
    <w:rsid w:val="00695E71"/>
    <w:rsid w:val="00695EA3"/>
    <w:rsid w:val="0069650E"/>
    <w:rsid w:val="00696787"/>
    <w:rsid w:val="00697258"/>
    <w:rsid w:val="00697F8F"/>
    <w:rsid w:val="006A1503"/>
    <w:rsid w:val="006A2AE1"/>
    <w:rsid w:val="006A3E79"/>
    <w:rsid w:val="006A4591"/>
    <w:rsid w:val="006A4A8C"/>
    <w:rsid w:val="006A4B48"/>
    <w:rsid w:val="006A65D7"/>
    <w:rsid w:val="006A6740"/>
    <w:rsid w:val="006A6D81"/>
    <w:rsid w:val="006A73C4"/>
    <w:rsid w:val="006A74F0"/>
    <w:rsid w:val="006A7EEA"/>
    <w:rsid w:val="006B01DE"/>
    <w:rsid w:val="006B098A"/>
    <w:rsid w:val="006B225B"/>
    <w:rsid w:val="006B450A"/>
    <w:rsid w:val="006B525B"/>
    <w:rsid w:val="006B5C54"/>
    <w:rsid w:val="006C127F"/>
    <w:rsid w:val="006C22D8"/>
    <w:rsid w:val="006C2781"/>
    <w:rsid w:val="006C36C8"/>
    <w:rsid w:val="006C5E53"/>
    <w:rsid w:val="006C65F7"/>
    <w:rsid w:val="006D4EEA"/>
    <w:rsid w:val="006D4FFB"/>
    <w:rsid w:val="006D4FFF"/>
    <w:rsid w:val="006D61F4"/>
    <w:rsid w:val="006D72BC"/>
    <w:rsid w:val="006D79DE"/>
    <w:rsid w:val="006E2531"/>
    <w:rsid w:val="006E3925"/>
    <w:rsid w:val="006E523C"/>
    <w:rsid w:val="006E5462"/>
    <w:rsid w:val="006E7915"/>
    <w:rsid w:val="006F0C18"/>
    <w:rsid w:val="006F1717"/>
    <w:rsid w:val="006F1917"/>
    <w:rsid w:val="006F234B"/>
    <w:rsid w:val="006F2634"/>
    <w:rsid w:val="006F2716"/>
    <w:rsid w:val="006F7728"/>
    <w:rsid w:val="0070077A"/>
    <w:rsid w:val="00700B3D"/>
    <w:rsid w:val="00701CC8"/>
    <w:rsid w:val="0070340A"/>
    <w:rsid w:val="00703C5A"/>
    <w:rsid w:val="00710361"/>
    <w:rsid w:val="007114D9"/>
    <w:rsid w:val="00712E37"/>
    <w:rsid w:val="007176F2"/>
    <w:rsid w:val="0072058F"/>
    <w:rsid w:val="0072163C"/>
    <w:rsid w:val="00721E0C"/>
    <w:rsid w:val="007223D1"/>
    <w:rsid w:val="00722A00"/>
    <w:rsid w:val="00722D28"/>
    <w:rsid w:val="00723147"/>
    <w:rsid w:val="0072412D"/>
    <w:rsid w:val="007242BD"/>
    <w:rsid w:val="00726010"/>
    <w:rsid w:val="00726539"/>
    <w:rsid w:val="00726D9C"/>
    <w:rsid w:val="00730684"/>
    <w:rsid w:val="0073211C"/>
    <w:rsid w:val="00732A2E"/>
    <w:rsid w:val="007331CC"/>
    <w:rsid w:val="00733A0B"/>
    <w:rsid w:val="00733A66"/>
    <w:rsid w:val="0073440E"/>
    <w:rsid w:val="00734CCA"/>
    <w:rsid w:val="007365CB"/>
    <w:rsid w:val="00736728"/>
    <w:rsid w:val="00736B1D"/>
    <w:rsid w:val="00740507"/>
    <w:rsid w:val="00740B35"/>
    <w:rsid w:val="00741C16"/>
    <w:rsid w:val="007422B8"/>
    <w:rsid w:val="007422CD"/>
    <w:rsid w:val="0074322F"/>
    <w:rsid w:val="0074616E"/>
    <w:rsid w:val="007473C7"/>
    <w:rsid w:val="0074752D"/>
    <w:rsid w:val="0075056B"/>
    <w:rsid w:val="00752918"/>
    <w:rsid w:val="007547B7"/>
    <w:rsid w:val="007553B0"/>
    <w:rsid w:val="00756A98"/>
    <w:rsid w:val="00756D95"/>
    <w:rsid w:val="00760E53"/>
    <w:rsid w:val="00761162"/>
    <w:rsid w:val="007618DB"/>
    <w:rsid w:val="00761F43"/>
    <w:rsid w:val="00762761"/>
    <w:rsid w:val="00763ED6"/>
    <w:rsid w:val="00764345"/>
    <w:rsid w:val="007643AE"/>
    <w:rsid w:val="007661B6"/>
    <w:rsid w:val="007713B1"/>
    <w:rsid w:val="00772652"/>
    <w:rsid w:val="007732AC"/>
    <w:rsid w:val="0077475B"/>
    <w:rsid w:val="00774B32"/>
    <w:rsid w:val="00775DCD"/>
    <w:rsid w:val="00776FD3"/>
    <w:rsid w:val="00777EE8"/>
    <w:rsid w:val="00777FCC"/>
    <w:rsid w:val="00780A3D"/>
    <w:rsid w:val="00781799"/>
    <w:rsid w:val="0078203C"/>
    <w:rsid w:val="0078325D"/>
    <w:rsid w:val="00784BC2"/>
    <w:rsid w:val="00785262"/>
    <w:rsid w:val="00785D24"/>
    <w:rsid w:val="00786427"/>
    <w:rsid w:val="00787561"/>
    <w:rsid w:val="0079026A"/>
    <w:rsid w:val="0079172C"/>
    <w:rsid w:val="007917D4"/>
    <w:rsid w:val="00793336"/>
    <w:rsid w:val="00793B14"/>
    <w:rsid w:val="00794449"/>
    <w:rsid w:val="007945A5"/>
    <w:rsid w:val="00794CF2"/>
    <w:rsid w:val="007A0B3E"/>
    <w:rsid w:val="007A0B7C"/>
    <w:rsid w:val="007A1224"/>
    <w:rsid w:val="007A30CB"/>
    <w:rsid w:val="007A3815"/>
    <w:rsid w:val="007A4698"/>
    <w:rsid w:val="007A6AE6"/>
    <w:rsid w:val="007B0028"/>
    <w:rsid w:val="007B0E14"/>
    <w:rsid w:val="007B1E5B"/>
    <w:rsid w:val="007B2667"/>
    <w:rsid w:val="007B29A2"/>
    <w:rsid w:val="007B398D"/>
    <w:rsid w:val="007B41B5"/>
    <w:rsid w:val="007B4DF4"/>
    <w:rsid w:val="007B4EE9"/>
    <w:rsid w:val="007B5522"/>
    <w:rsid w:val="007B6440"/>
    <w:rsid w:val="007B71D8"/>
    <w:rsid w:val="007B788A"/>
    <w:rsid w:val="007B7A26"/>
    <w:rsid w:val="007B7C56"/>
    <w:rsid w:val="007C078B"/>
    <w:rsid w:val="007C0CC4"/>
    <w:rsid w:val="007C2B3A"/>
    <w:rsid w:val="007C463D"/>
    <w:rsid w:val="007C5905"/>
    <w:rsid w:val="007C5B85"/>
    <w:rsid w:val="007C68C8"/>
    <w:rsid w:val="007C6954"/>
    <w:rsid w:val="007C7CF9"/>
    <w:rsid w:val="007D0AA5"/>
    <w:rsid w:val="007D23F5"/>
    <w:rsid w:val="007D26AC"/>
    <w:rsid w:val="007D3A8F"/>
    <w:rsid w:val="007D424B"/>
    <w:rsid w:val="007D4947"/>
    <w:rsid w:val="007D582D"/>
    <w:rsid w:val="007D5B20"/>
    <w:rsid w:val="007D5B9E"/>
    <w:rsid w:val="007D5D54"/>
    <w:rsid w:val="007D680E"/>
    <w:rsid w:val="007E6315"/>
    <w:rsid w:val="007E6588"/>
    <w:rsid w:val="007F01C6"/>
    <w:rsid w:val="007F08FA"/>
    <w:rsid w:val="007F0B50"/>
    <w:rsid w:val="007F0DE4"/>
    <w:rsid w:val="007F2DBF"/>
    <w:rsid w:val="007F3027"/>
    <w:rsid w:val="007F34A9"/>
    <w:rsid w:val="007F371D"/>
    <w:rsid w:val="007F4667"/>
    <w:rsid w:val="007F47E0"/>
    <w:rsid w:val="007F4BE0"/>
    <w:rsid w:val="007F5074"/>
    <w:rsid w:val="007F519A"/>
    <w:rsid w:val="007F558D"/>
    <w:rsid w:val="007F6E4F"/>
    <w:rsid w:val="007F776C"/>
    <w:rsid w:val="008000AE"/>
    <w:rsid w:val="0080123B"/>
    <w:rsid w:val="00802EE8"/>
    <w:rsid w:val="00802EF6"/>
    <w:rsid w:val="008037DF"/>
    <w:rsid w:val="00803FE4"/>
    <w:rsid w:val="008067B8"/>
    <w:rsid w:val="00806B8A"/>
    <w:rsid w:val="008076E8"/>
    <w:rsid w:val="0081015F"/>
    <w:rsid w:val="0081098A"/>
    <w:rsid w:val="0081148E"/>
    <w:rsid w:val="00811EDA"/>
    <w:rsid w:val="008124FE"/>
    <w:rsid w:val="008147C8"/>
    <w:rsid w:val="008163DE"/>
    <w:rsid w:val="008164B2"/>
    <w:rsid w:val="00821105"/>
    <w:rsid w:val="00821243"/>
    <w:rsid w:val="00821515"/>
    <w:rsid w:val="008232B7"/>
    <w:rsid w:val="00824387"/>
    <w:rsid w:val="00825C38"/>
    <w:rsid w:val="00825CB6"/>
    <w:rsid w:val="00825E90"/>
    <w:rsid w:val="0082611A"/>
    <w:rsid w:val="00826BB7"/>
    <w:rsid w:val="00826F65"/>
    <w:rsid w:val="0082707B"/>
    <w:rsid w:val="0083138B"/>
    <w:rsid w:val="00831A6F"/>
    <w:rsid w:val="00832622"/>
    <w:rsid w:val="0083436C"/>
    <w:rsid w:val="008346CB"/>
    <w:rsid w:val="008348ED"/>
    <w:rsid w:val="00834ECB"/>
    <w:rsid w:val="00835474"/>
    <w:rsid w:val="008359D0"/>
    <w:rsid w:val="00835B0F"/>
    <w:rsid w:val="008366F3"/>
    <w:rsid w:val="008369BF"/>
    <w:rsid w:val="00840EF3"/>
    <w:rsid w:val="00841972"/>
    <w:rsid w:val="008422CB"/>
    <w:rsid w:val="00842499"/>
    <w:rsid w:val="008426CE"/>
    <w:rsid w:val="00843119"/>
    <w:rsid w:val="00843451"/>
    <w:rsid w:val="0084406C"/>
    <w:rsid w:val="00845460"/>
    <w:rsid w:val="00850825"/>
    <w:rsid w:val="00850C56"/>
    <w:rsid w:val="00851AB4"/>
    <w:rsid w:val="00852C28"/>
    <w:rsid w:val="00853D75"/>
    <w:rsid w:val="00856193"/>
    <w:rsid w:val="00856990"/>
    <w:rsid w:val="00860496"/>
    <w:rsid w:val="00861317"/>
    <w:rsid w:val="00862011"/>
    <w:rsid w:val="00863DD8"/>
    <w:rsid w:val="00863EA4"/>
    <w:rsid w:val="00865A58"/>
    <w:rsid w:val="00866F9A"/>
    <w:rsid w:val="00867D73"/>
    <w:rsid w:val="008708CE"/>
    <w:rsid w:val="008713D4"/>
    <w:rsid w:val="00871BF4"/>
    <w:rsid w:val="008753D3"/>
    <w:rsid w:val="0087659F"/>
    <w:rsid w:val="00877237"/>
    <w:rsid w:val="00877DD5"/>
    <w:rsid w:val="0088002E"/>
    <w:rsid w:val="00881582"/>
    <w:rsid w:val="0088183B"/>
    <w:rsid w:val="00881ADD"/>
    <w:rsid w:val="0088276F"/>
    <w:rsid w:val="00884AFF"/>
    <w:rsid w:val="008861C4"/>
    <w:rsid w:val="0089074E"/>
    <w:rsid w:val="00890FC1"/>
    <w:rsid w:val="00891045"/>
    <w:rsid w:val="00891327"/>
    <w:rsid w:val="008916B0"/>
    <w:rsid w:val="00891735"/>
    <w:rsid w:val="00891B14"/>
    <w:rsid w:val="00891BFB"/>
    <w:rsid w:val="00893A61"/>
    <w:rsid w:val="00893EE2"/>
    <w:rsid w:val="008947EC"/>
    <w:rsid w:val="008956C7"/>
    <w:rsid w:val="00895F52"/>
    <w:rsid w:val="0089631D"/>
    <w:rsid w:val="00896F5C"/>
    <w:rsid w:val="00897B30"/>
    <w:rsid w:val="00897E75"/>
    <w:rsid w:val="008A2231"/>
    <w:rsid w:val="008A25D6"/>
    <w:rsid w:val="008A2E21"/>
    <w:rsid w:val="008A3C2E"/>
    <w:rsid w:val="008A3E4C"/>
    <w:rsid w:val="008A4CCD"/>
    <w:rsid w:val="008A5CBF"/>
    <w:rsid w:val="008A5EE6"/>
    <w:rsid w:val="008B1715"/>
    <w:rsid w:val="008B1C1A"/>
    <w:rsid w:val="008B26E5"/>
    <w:rsid w:val="008B3E80"/>
    <w:rsid w:val="008B426E"/>
    <w:rsid w:val="008B69A3"/>
    <w:rsid w:val="008B764F"/>
    <w:rsid w:val="008C04B6"/>
    <w:rsid w:val="008C29D7"/>
    <w:rsid w:val="008C3347"/>
    <w:rsid w:val="008C3420"/>
    <w:rsid w:val="008C48B8"/>
    <w:rsid w:val="008C538B"/>
    <w:rsid w:val="008C5BBF"/>
    <w:rsid w:val="008C6856"/>
    <w:rsid w:val="008C69A0"/>
    <w:rsid w:val="008C7733"/>
    <w:rsid w:val="008D0D36"/>
    <w:rsid w:val="008D2162"/>
    <w:rsid w:val="008D33AB"/>
    <w:rsid w:val="008D38EB"/>
    <w:rsid w:val="008D52A8"/>
    <w:rsid w:val="008D728E"/>
    <w:rsid w:val="008E0117"/>
    <w:rsid w:val="008E0FB7"/>
    <w:rsid w:val="008E14A1"/>
    <w:rsid w:val="008E2DCD"/>
    <w:rsid w:val="008E3080"/>
    <w:rsid w:val="008E36B4"/>
    <w:rsid w:val="008E5E38"/>
    <w:rsid w:val="008E6A4A"/>
    <w:rsid w:val="008E6DD6"/>
    <w:rsid w:val="008F1302"/>
    <w:rsid w:val="008F18A9"/>
    <w:rsid w:val="008F25F8"/>
    <w:rsid w:val="008F2D91"/>
    <w:rsid w:val="008F43C5"/>
    <w:rsid w:val="008F4C7B"/>
    <w:rsid w:val="008F4E32"/>
    <w:rsid w:val="008F5D94"/>
    <w:rsid w:val="008F6AFE"/>
    <w:rsid w:val="008F6C76"/>
    <w:rsid w:val="008F6CEE"/>
    <w:rsid w:val="009004D0"/>
    <w:rsid w:val="00900FD8"/>
    <w:rsid w:val="009023C0"/>
    <w:rsid w:val="00905486"/>
    <w:rsid w:val="00905B25"/>
    <w:rsid w:val="009068EE"/>
    <w:rsid w:val="00911047"/>
    <w:rsid w:val="00912DAE"/>
    <w:rsid w:val="00912F5F"/>
    <w:rsid w:val="00913CEE"/>
    <w:rsid w:val="00914273"/>
    <w:rsid w:val="00914ECB"/>
    <w:rsid w:val="00915157"/>
    <w:rsid w:val="00915B03"/>
    <w:rsid w:val="00915D32"/>
    <w:rsid w:val="00916053"/>
    <w:rsid w:val="00916CF5"/>
    <w:rsid w:val="00916D22"/>
    <w:rsid w:val="00916D2F"/>
    <w:rsid w:val="009177E8"/>
    <w:rsid w:val="00920459"/>
    <w:rsid w:val="009221D3"/>
    <w:rsid w:val="00922D9B"/>
    <w:rsid w:val="00925412"/>
    <w:rsid w:val="009306DD"/>
    <w:rsid w:val="0093140B"/>
    <w:rsid w:val="00933347"/>
    <w:rsid w:val="0093582D"/>
    <w:rsid w:val="00935E15"/>
    <w:rsid w:val="009409D9"/>
    <w:rsid w:val="009418DF"/>
    <w:rsid w:val="009418EE"/>
    <w:rsid w:val="0094230F"/>
    <w:rsid w:val="00942333"/>
    <w:rsid w:val="009434D3"/>
    <w:rsid w:val="00943F12"/>
    <w:rsid w:val="009440C0"/>
    <w:rsid w:val="009448D9"/>
    <w:rsid w:val="00944982"/>
    <w:rsid w:val="0094516F"/>
    <w:rsid w:val="009457C9"/>
    <w:rsid w:val="00947064"/>
    <w:rsid w:val="009501E9"/>
    <w:rsid w:val="00951187"/>
    <w:rsid w:val="0095172D"/>
    <w:rsid w:val="00951734"/>
    <w:rsid w:val="00951E76"/>
    <w:rsid w:val="00953C39"/>
    <w:rsid w:val="0095496A"/>
    <w:rsid w:val="009559E1"/>
    <w:rsid w:val="009564B7"/>
    <w:rsid w:val="009610C8"/>
    <w:rsid w:val="0096408E"/>
    <w:rsid w:val="009649BE"/>
    <w:rsid w:val="00966106"/>
    <w:rsid w:val="0096658B"/>
    <w:rsid w:val="00967815"/>
    <w:rsid w:val="00970B4C"/>
    <w:rsid w:val="00970BC4"/>
    <w:rsid w:val="0097104D"/>
    <w:rsid w:val="00971ED6"/>
    <w:rsid w:val="00973623"/>
    <w:rsid w:val="00973C1D"/>
    <w:rsid w:val="009746DB"/>
    <w:rsid w:val="00974AE2"/>
    <w:rsid w:val="00975B71"/>
    <w:rsid w:val="009760C1"/>
    <w:rsid w:val="009811EB"/>
    <w:rsid w:val="00981335"/>
    <w:rsid w:val="00981B3C"/>
    <w:rsid w:val="00981FB4"/>
    <w:rsid w:val="00982F4A"/>
    <w:rsid w:val="00983621"/>
    <w:rsid w:val="00983852"/>
    <w:rsid w:val="00983DF7"/>
    <w:rsid w:val="00985123"/>
    <w:rsid w:val="00985B4D"/>
    <w:rsid w:val="009863B1"/>
    <w:rsid w:val="00986786"/>
    <w:rsid w:val="009875BB"/>
    <w:rsid w:val="009906F6"/>
    <w:rsid w:val="00991AD4"/>
    <w:rsid w:val="00992014"/>
    <w:rsid w:val="00992057"/>
    <w:rsid w:val="00993226"/>
    <w:rsid w:val="00993626"/>
    <w:rsid w:val="00994653"/>
    <w:rsid w:val="00995516"/>
    <w:rsid w:val="00995781"/>
    <w:rsid w:val="009958C9"/>
    <w:rsid w:val="00997046"/>
    <w:rsid w:val="009A19CC"/>
    <w:rsid w:val="009A28E7"/>
    <w:rsid w:val="009A2FF4"/>
    <w:rsid w:val="009A7FE0"/>
    <w:rsid w:val="009B1020"/>
    <w:rsid w:val="009B2A1F"/>
    <w:rsid w:val="009B4AC2"/>
    <w:rsid w:val="009B655E"/>
    <w:rsid w:val="009B7305"/>
    <w:rsid w:val="009C0472"/>
    <w:rsid w:val="009C06E2"/>
    <w:rsid w:val="009C2744"/>
    <w:rsid w:val="009C2A2C"/>
    <w:rsid w:val="009C2B75"/>
    <w:rsid w:val="009C407B"/>
    <w:rsid w:val="009C4B27"/>
    <w:rsid w:val="009C5763"/>
    <w:rsid w:val="009C74B5"/>
    <w:rsid w:val="009C74BD"/>
    <w:rsid w:val="009D05AC"/>
    <w:rsid w:val="009D3028"/>
    <w:rsid w:val="009D3276"/>
    <w:rsid w:val="009D32F4"/>
    <w:rsid w:val="009D3F34"/>
    <w:rsid w:val="009D573D"/>
    <w:rsid w:val="009D5B35"/>
    <w:rsid w:val="009D699E"/>
    <w:rsid w:val="009E0986"/>
    <w:rsid w:val="009E3F67"/>
    <w:rsid w:val="009E48C9"/>
    <w:rsid w:val="009E49A4"/>
    <w:rsid w:val="009E5D45"/>
    <w:rsid w:val="009E695A"/>
    <w:rsid w:val="009F2E32"/>
    <w:rsid w:val="009F412D"/>
    <w:rsid w:val="009F46EB"/>
    <w:rsid w:val="009F5693"/>
    <w:rsid w:val="009F5C43"/>
    <w:rsid w:val="009F5E5A"/>
    <w:rsid w:val="009F65D9"/>
    <w:rsid w:val="009F68FA"/>
    <w:rsid w:val="00A00518"/>
    <w:rsid w:val="00A01F84"/>
    <w:rsid w:val="00A02E45"/>
    <w:rsid w:val="00A02EAE"/>
    <w:rsid w:val="00A040CB"/>
    <w:rsid w:val="00A041DC"/>
    <w:rsid w:val="00A061F2"/>
    <w:rsid w:val="00A062C9"/>
    <w:rsid w:val="00A07C3E"/>
    <w:rsid w:val="00A07E29"/>
    <w:rsid w:val="00A10653"/>
    <w:rsid w:val="00A14026"/>
    <w:rsid w:val="00A1532F"/>
    <w:rsid w:val="00A16A11"/>
    <w:rsid w:val="00A1748E"/>
    <w:rsid w:val="00A17B34"/>
    <w:rsid w:val="00A2051C"/>
    <w:rsid w:val="00A20ED8"/>
    <w:rsid w:val="00A22585"/>
    <w:rsid w:val="00A23EB1"/>
    <w:rsid w:val="00A24E44"/>
    <w:rsid w:val="00A25964"/>
    <w:rsid w:val="00A25E1B"/>
    <w:rsid w:val="00A2630A"/>
    <w:rsid w:val="00A2635D"/>
    <w:rsid w:val="00A264BD"/>
    <w:rsid w:val="00A309E2"/>
    <w:rsid w:val="00A30DE1"/>
    <w:rsid w:val="00A3476A"/>
    <w:rsid w:val="00A371A8"/>
    <w:rsid w:val="00A372D7"/>
    <w:rsid w:val="00A41C96"/>
    <w:rsid w:val="00A42506"/>
    <w:rsid w:val="00A42814"/>
    <w:rsid w:val="00A42A41"/>
    <w:rsid w:val="00A4332C"/>
    <w:rsid w:val="00A446E5"/>
    <w:rsid w:val="00A46890"/>
    <w:rsid w:val="00A5305D"/>
    <w:rsid w:val="00A5455C"/>
    <w:rsid w:val="00A550F0"/>
    <w:rsid w:val="00A553B1"/>
    <w:rsid w:val="00A55D2C"/>
    <w:rsid w:val="00A56B0F"/>
    <w:rsid w:val="00A57351"/>
    <w:rsid w:val="00A574FC"/>
    <w:rsid w:val="00A606A2"/>
    <w:rsid w:val="00A60BA2"/>
    <w:rsid w:val="00A61048"/>
    <w:rsid w:val="00A61FD6"/>
    <w:rsid w:val="00A637DE"/>
    <w:rsid w:val="00A63EF5"/>
    <w:rsid w:val="00A64317"/>
    <w:rsid w:val="00A665BD"/>
    <w:rsid w:val="00A673CE"/>
    <w:rsid w:val="00A7019A"/>
    <w:rsid w:val="00A7183F"/>
    <w:rsid w:val="00A72290"/>
    <w:rsid w:val="00A72668"/>
    <w:rsid w:val="00A7287D"/>
    <w:rsid w:val="00A72C42"/>
    <w:rsid w:val="00A7304B"/>
    <w:rsid w:val="00A7352F"/>
    <w:rsid w:val="00A73BA1"/>
    <w:rsid w:val="00A73E10"/>
    <w:rsid w:val="00A75E22"/>
    <w:rsid w:val="00A76CB5"/>
    <w:rsid w:val="00A8167C"/>
    <w:rsid w:val="00A82E3B"/>
    <w:rsid w:val="00A83D69"/>
    <w:rsid w:val="00A8420C"/>
    <w:rsid w:val="00A84838"/>
    <w:rsid w:val="00A8487C"/>
    <w:rsid w:val="00A8541E"/>
    <w:rsid w:val="00A86296"/>
    <w:rsid w:val="00A901A9"/>
    <w:rsid w:val="00A90D84"/>
    <w:rsid w:val="00A90FA1"/>
    <w:rsid w:val="00A91366"/>
    <w:rsid w:val="00A91573"/>
    <w:rsid w:val="00A92BED"/>
    <w:rsid w:val="00A93695"/>
    <w:rsid w:val="00A93EE3"/>
    <w:rsid w:val="00AA1CE8"/>
    <w:rsid w:val="00AA1CF9"/>
    <w:rsid w:val="00AA1F63"/>
    <w:rsid w:val="00AA407B"/>
    <w:rsid w:val="00AA445C"/>
    <w:rsid w:val="00AA4BAA"/>
    <w:rsid w:val="00AA4D5D"/>
    <w:rsid w:val="00AA60B4"/>
    <w:rsid w:val="00AA756F"/>
    <w:rsid w:val="00AB16E8"/>
    <w:rsid w:val="00AB2569"/>
    <w:rsid w:val="00AB2769"/>
    <w:rsid w:val="00AB291F"/>
    <w:rsid w:val="00AB34CA"/>
    <w:rsid w:val="00AB46AF"/>
    <w:rsid w:val="00AB582C"/>
    <w:rsid w:val="00AB62F0"/>
    <w:rsid w:val="00AB67D1"/>
    <w:rsid w:val="00AB6AB6"/>
    <w:rsid w:val="00AB79B0"/>
    <w:rsid w:val="00AC0FFB"/>
    <w:rsid w:val="00AC21B8"/>
    <w:rsid w:val="00AC27BA"/>
    <w:rsid w:val="00AC36E2"/>
    <w:rsid w:val="00AC3C43"/>
    <w:rsid w:val="00AC40F8"/>
    <w:rsid w:val="00AC49B5"/>
    <w:rsid w:val="00AC4B6A"/>
    <w:rsid w:val="00AC5371"/>
    <w:rsid w:val="00AC570E"/>
    <w:rsid w:val="00AC596E"/>
    <w:rsid w:val="00AC5D85"/>
    <w:rsid w:val="00AC66ED"/>
    <w:rsid w:val="00AC687B"/>
    <w:rsid w:val="00AC746F"/>
    <w:rsid w:val="00AD127C"/>
    <w:rsid w:val="00AD1BFA"/>
    <w:rsid w:val="00AD1F1D"/>
    <w:rsid w:val="00AD2169"/>
    <w:rsid w:val="00AD3B3E"/>
    <w:rsid w:val="00AD542E"/>
    <w:rsid w:val="00AD6314"/>
    <w:rsid w:val="00AD694F"/>
    <w:rsid w:val="00AD7210"/>
    <w:rsid w:val="00AD73A8"/>
    <w:rsid w:val="00AD7F53"/>
    <w:rsid w:val="00AE3E11"/>
    <w:rsid w:val="00AE41FB"/>
    <w:rsid w:val="00AE4B15"/>
    <w:rsid w:val="00AE595D"/>
    <w:rsid w:val="00AF1D28"/>
    <w:rsid w:val="00AF31D3"/>
    <w:rsid w:val="00AF334A"/>
    <w:rsid w:val="00AF4A63"/>
    <w:rsid w:val="00AF4DBF"/>
    <w:rsid w:val="00AF51B7"/>
    <w:rsid w:val="00AF6ABA"/>
    <w:rsid w:val="00B00C54"/>
    <w:rsid w:val="00B01449"/>
    <w:rsid w:val="00B04F8D"/>
    <w:rsid w:val="00B05046"/>
    <w:rsid w:val="00B110D4"/>
    <w:rsid w:val="00B1173B"/>
    <w:rsid w:val="00B122C4"/>
    <w:rsid w:val="00B12E42"/>
    <w:rsid w:val="00B12E51"/>
    <w:rsid w:val="00B12FB3"/>
    <w:rsid w:val="00B13C56"/>
    <w:rsid w:val="00B147F7"/>
    <w:rsid w:val="00B1585C"/>
    <w:rsid w:val="00B16414"/>
    <w:rsid w:val="00B2064F"/>
    <w:rsid w:val="00B2087D"/>
    <w:rsid w:val="00B2279D"/>
    <w:rsid w:val="00B23335"/>
    <w:rsid w:val="00B23565"/>
    <w:rsid w:val="00B23A89"/>
    <w:rsid w:val="00B23FBC"/>
    <w:rsid w:val="00B24130"/>
    <w:rsid w:val="00B24E24"/>
    <w:rsid w:val="00B251B5"/>
    <w:rsid w:val="00B25434"/>
    <w:rsid w:val="00B25DD5"/>
    <w:rsid w:val="00B26407"/>
    <w:rsid w:val="00B27093"/>
    <w:rsid w:val="00B338D1"/>
    <w:rsid w:val="00B34184"/>
    <w:rsid w:val="00B350AD"/>
    <w:rsid w:val="00B36F22"/>
    <w:rsid w:val="00B3788C"/>
    <w:rsid w:val="00B405E2"/>
    <w:rsid w:val="00B4199C"/>
    <w:rsid w:val="00B4354B"/>
    <w:rsid w:val="00B4479F"/>
    <w:rsid w:val="00B45AB7"/>
    <w:rsid w:val="00B4734A"/>
    <w:rsid w:val="00B4772E"/>
    <w:rsid w:val="00B47BC6"/>
    <w:rsid w:val="00B50194"/>
    <w:rsid w:val="00B51081"/>
    <w:rsid w:val="00B5505B"/>
    <w:rsid w:val="00B55B2A"/>
    <w:rsid w:val="00B60041"/>
    <w:rsid w:val="00B613F8"/>
    <w:rsid w:val="00B61EC2"/>
    <w:rsid w:val="00B64259"/>
    <w:rsid w:val="00B64617"/>
    <w:rsid w:val="00B6497C"/>
    <w:rsid w:val="00B65368"/>
    <w:rsid w:val="00B65447"/>
    <w:rsid w:val="00B65537"/>
    <w:rsid w:val="00B66511"/>
    <w:rsid w:val="00B6662F"/>
    <w:rsid w:val="00B66A1A"/>
    <w:rsid w:val="00B66F11"/>
    <w:rsid w:val="00B70830"/>
    <w:rsid w:val="00B727F3"/>
    <w:rsid w:val="00B7294B"/>
    <w:rsid w:val="00B738D1"/>
    <w:rsid w:val="00B74211"/>
    <w:rsid w:val="00B775A9"/>
    <w:rsid w:val="00B77701"/>
    <w:rsid w:val="00B80CFA"/>
    <w:rsid w:val="00B81A43"/>
    <w:rsid w:val="00B8426E"/>
    <w:rsid w:val="00B85FA7"/>
    <w:rsid w:val="00B86047"/>
    <w:rsid w:val="00B86640"/>
    <w:rsid w:val="00B901AA"/>
    <w:rsid w:val="00B9045C"/>
    <w:rsid w:val="00B90816"/>
    <w:rsid w:val="00B91C8B"/>
    <w:rsid w:val="00B91E0D"/>
    <w:rsid w:val="00B947C9"/>
    <w:rsid w:val="00BA0910"/>
    <w:rsid w:val="00BA1283"/>
    <w:rsid w:val="00BA15D7"/>
    <w:rsid w:val="00BA2452"/>
    <w:rsid w:val="00BA3255"/>
    <w:rsid w:val="00BA32B9"/>
    <w:rsid w:val="00BA4A03"/>
    <w:rsid w:val="00BA6ADD"/>
    <w:rsid w:val="00BA70C8"/>
    <w:rsid w:val="00BA72BD"/>
    <w:rsid w:val="00BA7C5D"/>
    <w:rsid w:val="00BB11C7"/>
    <w:rsid w:val="00BB227E"/>
    <w:rsid w:val="00BB3B5E"/>
    <w:rsid w:val="00BB43D9"/>
    <w:rsid w:val="00BB4790"/>
    <w:rsid w:val="00BB4C0D"/>
    <w:rsid w:val="00BB51BD"/>
    <w:rsid w:val="00BB5EAB"/>
    <w:rsid w:val="00BC005F"/>
    <w:rsid w:val="00BC076C"/>
    <w:rsid w:val="00BC0DA4"/>
    <w:rsid w:val="00BC1D06"/>
    <w:rsid w:val="00BC1D71"/>
    <w:rsid w:val="00BC21B0"/>
    <w:rsid w:val="00BC278A"/>
    <w:rsid w:val="00BC2FAA"/>
    <w:rsid w:val="00BC32AE"/>
    <w:rsid w:val="00BC41C1"/>
    <w:rsid w:val="00BC4A35"/>
    <w:rsid w:val="00BC5ABE"/>
    <w:rsid w:val="00BC67DF"/>
    <w:rsid w:val="00BC709D"/>
    <w:rsid w:val="00BC7707"/>
    <w:rsid w:val="00BD0489"/>
    <w:rsid w:val="00BD0D20"/>
    <w:rsid w:val="00BD257D"/>
    <w:rsid w:val="00BD326D"/>
    <w:rsid w:val="00BD34A2"/>
    <w:rsid w:val="00BD3B68"/>
    <w:rsid w:val="00BD4D72"/>
    <w:rsid w:val="00BD509C"/>
    <w:rsid w:val="00BD5A56"/>
    <w:rsid w:val="00BD5AA2"/>
    <w:rsid w:val="00BD5B6A"/>
    <w:rsid w:val="00BD70BA"/>
    <w:rsid w:val="00BE0699"/>
    <w:rsid w:val="00BE0A45"/>
    <w:rsid w:val="00BE1A8B"/>
    <w:rsid w:val="00BE24CD"/>
    <w:rsid w:val="00BE29B9"/>
    <w:rsid w:val="00BE3BC8"/>
    <w:rsid w:val="00BE52D9"/>
    <w:rsid w:val="00BE562A"/>
    <w:rsid w:val="00BE5C06"/>
    <w:rsid w:val="00BF0AED"/>
    <w:rsid w:val="00BF0F00"/>
    <w:rsid w:val="00BF1B45"/>
    <w:rsid w:val="00BF2553"/>
    <w:rsid w:val="00BF2B98"/>
    <w:rsid w:val="00BF3032"/>
    <w:rsid w:val="00BF3591"/>
    <w:rsid w:val="00BF3AF6"/>
    <w:rsid w:val="00BF4C5D"/>
    <w:rsid w:val="00BF5582"/>
    <w:rsid w:val="00BF58B7"/>
    <w:rsid w:val="00C03C81"/>
    <w:rsid w:val="00C03E43"/>
    <w:rsid w:val="00C0412B"/>
    <w:rsid w:val="00C0593D"/>
    <w:rsid w:val="00C059AF"/>
    <w:rsid w:val="00C05F48"/>
    <w:rsid w:val="00C10415"/>
    <w:rsid w:val="00C104A9"/>
    <w:rsid w:val="00C10A7A"/>
    <w:rsid w:val="00C12DBD"/>
    <w:rsid w:val="00C13CD2"/>
    <w:rsid w:val="00C15AE5"/>
    <w:rsid w:val="00C167BD"/>
    <w:rsid w:val="00C16A2D"/>
    <w:rsid w:val="00C20046"/>
    <w:rsid w:val="00C21A7A"/>
    <w:rsid w:val="00C230A2"/>
    <w:rsid w:val="00C26048"/>
    <w:rsid w:val="00C26634"/>
    <w:rsid w:val="00C26956"/>
    <w:rsid w:val="00C27EE5"/>
    <w:rsid w:val="00C32093"/>
    <w:rsid w:val="00C3214A"/>
    <w:rsid w:val="00C3304F"/>
    <w:rsid w:val="00C33124"/>
    <w:rsid w:val="00C33CBF"/>
    <w:rsid w:val="00C34008"/>
    <w:rsid w:val="00C349A9"/>
    <w:rsid w:val="00C34C9A"/>
    <w:rsid w:val="00C34E18"/>
    <w:rsid w:val="00C350ED"/>
    <w:rsid w:val="00C3554C"/>
    <w:rsid w:val="00C35710"/>
    <w:rsid w:val="00C4011A"/>
    <w:rsid w:val="00C40D43"/>
    <w:rsid w:val="00C428AF"/>
    <w:rsid w:val="00C42C94"/>
    <w:rsid w:val="00C43735"/>
    <w:rsid w:val="00C4422C"/>
    <w:rsid w:val="00C44291"/>
    <w:rsid w:val="00C44D69"/>
    <w:rsid w:val="00C46553"/>
    <w:rsid w:val="00C46DC5"/>
    <w:rsid w:val="00C47111"/>
    <w:rsid w:val="00C477CF"/>
    <w:rsid w:val="00C477DF"/>
    <w:rsid w:val="00C477F1"/>
    <w:rsid w:val="00C47A8F"/>
    <w:rsid w:val="00C47FBF"/>
    <w:rsid w:val="00C50AE1"/>
    <w:rsid w:val="00C51701"/>
    <w:rsid w:val="00C5246D"/>
    <w:rsid w:val="00C53D56"/>
    <w:rsid w:val="00C53D7F"/>
    <w:rsid w:val="00C54ADF"/>
    <w:rsid w:val="00C568AA"/>
    <w:rsid w:val="00C56B96"/>
    <w:rsid w:val="00C570BC"/>
    <w:rsid w:val="00C57610"/>
    <w:rsid w:val="00C577EA"/>
    <w:rsid w:val="00C60BEB"/>
    <w:rsid w:val="00C61A3F"/>
    <w:rsid w:val="00C63201"/>
    <w:rsid w:val="00C63712"/>
    <w:rsid w:val="00C663B6"/>
    <w:rsid w:val="00C667E9"/>
    <w:rsid w:val="00C67C78"/>
    <w:rsid w:val="00C70049"/>
    <w:rsid w:val="00C717F7"/>
    <w:rsid w:val="00C73ED0"/>
    <w:rsid w:val="00C74E33"/>
    <w:rsid w:val="00C7664C"/>
    <w:rsid w:val="00C77A54"/>
    <w:rsid w:val="00C80672"/>
    <w:rsid w:val="00C813E6"/>
    <w:rsid w:val="00C81A3B"/>
    <w:rsid w:val="00C82BD3"/>
    <w:rsid w:val="00C83358"/>
    <w:rsid w:val="00C83CCD"/>
    <w:rsid w:val="00C8510F"/>
    <w:rsid w:val="00C856B2"/>
    <w:rsid w:val="00C86ED7"/>
    <w:rsid w:val="00C90AFD"/>
    <w:rsid w:val="00C921FD"/>
    <w:rsid w:val="00C96830"/>
    <w:rsid w:val="00C97AB7"/>
    <w:rsid w:val="00CA1A1E"/>
    <w:rsid w:val="00CA1ACA"/>
    <w:rsid w:val="00CA315C"/>
    <w:rsid w:val="00CA4052"/>
    <w:rsid w:val="00CA48E3"/>
    <w:rsid w:val="00CA5003"/>
    <w:rsid w:val="00CA62E2"/>
    <w:rsid w:val="00CA6A6E"/>
    <w:rsid w:val="00CA7CE4"/>
    <w:rsid w:val="00CB09B3"/>
    <w:rsid w:val="00CB153B"/>
    <w:rsid w:val="00CB1598"/>
    <w:rsid w:val="00CB29A8"/>
    <w:rsid w:val="00CB2C33"/>
    <w:rsid w:val="00CB3780"/>
    <w:rsid w:val="00CB3DE4"/>
    <w:rsid w:val="00CB6911"/>
    <w:rsid w:val="00CC00A2"/>
    <w:rsid w:val="00CC0E7A"/>
    <w:rsid w:val="00CC2312"/>
    <w:rsid w:val="00CC2B69"/>
    <w:rsid w:val="00CC348B"/>
    <w:rsid w:val="00CC3CDE"/>
    <w:rsid w:val="00CC5938"/>
    <w:rsid w:val="00CC5DD3"/>
    <w:rsid w:val="00CC620E"/>
    <w:rsid w:val="00CC6C74"/>
    <w:rsid w:val="00CD1158"/>
    <w:rsid w:val="00CD1C9B"/>
    <w:rsid w:val="00CD1FEF"/>
    <w:rsid w:val="00CD249E"/>
    <w:rsid w:val="00CD2F34"/>
    <w:rsid w:val="00CD42B8"/>
    <w:rsid w:val="00CD55AB"/>
    <w:rsid w:val="00CD5B9B"/>
    <w:rsid w:val="00CD6F39"/>
    <w:rsid w:val="00CD7ADC"/>
    <w:rsid w:val="00CE09C5"/>
    <w:rsid w:val="00CE1381"/>
    <w:rsid w:val="00CE1ED0"/>
    <w:rsid w:val="00CE3E05"/>
    <w:rsid w:val="00CE4416"/>
    <w:rsid w:val="00CE5046"/>
    <w:rsid w:val="00CE687C"/>
    <w:rsid w:val="00CE69A3"/>
    <w:rsid w:val="00CE78D6"/>
    <w:rsid w:val="00CE7FEB"/>
    <w:rsid w:val="00CF03F4"/>
    <w:rsid w:val="00CF1225"/>
    <w:rsid w:val="00CF1895"/>
    <w:rsid w:val="00CF212A"/>
    <w:rsid w:val="00CF2577"/>
    <w:rsid w:val="00CF2A03"/>
    <w:rsid w:val="00CF3252"/>
    <w:rsid w:val="00CF35B6"/>
    <w:rsid w:val="00CF3BC1"/>
    <w:rsid w:val="00CF4963"/>
    <w:rsid w:val="00CF61D7"/>
    <w:rsid w:val="00CF69DA"/>
    <w:rsid w:val="00CF6A96"/>
    <w:rsid w:val="00CF74C1"/>
    <w:rsid w:val="00D00003"/>
    <w:rsid w:val="00D00460"/>
    <w:rsid w:val="00D0055F"/>
    <w:rsid w:val="00D0095F"/>
    <w:rsid w:val="00D057FC"/>
    <w:rsid w:val="00D071B2"/>
    <w:rsid w:val="00D07DEE"/>
    <w:rsid w:val="00D07E7F"/>
    <w:rsid w:val="00D10035"/>
    <w:rsid w:val="00D10680"/>
    <w:rsid w:val="00D1069D"/>
    <w:rsid w:val="00D10A49"/>
    <w:rsid w:val="00D112BA"/>
    <w:rsid w:val="00D11A1F"/>
    <w:rsid w:val="00D12D16"/>
    <w:rsid w:val="00D13566"/>
    <w:rsid w:val="00D1366B"/>
    <w:rsid w:val="00D13E26"/>
    <w:rsid w:val="00D15967"/>
    <w:rsid w:val="00D16131"/>
    <w:rsid w:val="00D1690B"/>
    <w:rsid w:val="00D173D4"/>
    <w:rsid w:val="00D21CDF"/>
    <w:rsid w:val="00D23AE5"/>
    <w:rsid w:val="00D23B61"/>
    <w:rsid w:val="00D2402E"/>
    <w:rsid w:val="00D24CAB"/>
    <w:rsid w:val="00D273B6"/>
    <w:rsid w:val="00D3050C"/>
    <w:rsid w:val="00D30B96"/>
    <w:rsid w:val="00D30FCE"/>
    <w:rsid w:val="00D3218A"/>
    <w:rsid w:val="00D34A46"/>
    <w:rsid w:val="00D403E6"/>
    <w:rsid w:val="00D4534E"/>
    <w:rsid w:val="00D45B8E"/>
    <w:rsid w:val="00D462DE"/>
    <w:rsid w:val="00D46308"/>
    <w:rsid w:val="00D46889"/>
    <w:rsid w:val="00D4724D"/>
    <w:rsid w:val="00D47C29"/>
    <w:rsid w:val="00D51779"/>
    <w:rsid w:val="00D51E81"/>
    <w:rsid w:val="00D51E9C"/>
    <w:rsid w:val="00D5278D"/>
    <w:rsid w:val="00D54023"/>
    <w:rsid w:val="00D5420E"/>
    <w:rsid w:val="00D54A32"/>
    <w:rsid w:val="00D561C8"/>
    <w:rsid w:val="00D56460"/>
    <w:rsid w:val="00D5718E"/>
    <w:rsid w:val="00D601C9"/>
    <w:rsid w:val="00D60C33"/>
    <w:rsid w:val="00D633ED"/>
    <w:rsid w:val="00D63CD9"/>
    <w:rsid w:val="00D63FB4"/>
    <w:rsid w:val="00D663B2"/>
    <w:rsid w:val="00D67141"/>
    <w:rsid w:val="00D679DC"/>
    <w:rsid w:val="00D679EB"/>
    <w:rsid w:val="00D747AD"/>
    <w:rsid w:val="00D75C65"/>
    <w:rsid w:val="00D76682"/>
    <w:rsid w:val="00D7795D"/>
    <w:rsid w:val="00D77C62"/>
    <w:rsid w:val="00D8024B"/>
    <w:rsid w:val="00D80BCD"/>
    <w:rsid w:val="00D80E07"/>
    <w:rsid w:val="00D82BF0"/>
    <w:rsid w:val="00D83778"/>
    <w:rsid w:val="00D84E5B"/>
    <w:rsid w:val="00D8506E"/>
    <w:rsid w:val="00D858DF"/>
    <w:rsid w:val="00D86AE9"/>
    <w:rsid w:val="00D86D85"/>
    <w:rsid w:val="00D87203"/>
    <w:rsid w:val="00D901B3"/>
    <w:rsid w:val="00D903CB"/>
    <w:rsid w:val="00D90BBF"/>
    <w:rsid w:val="00D91209"/>
    <w:rsid w:val="00D915A2"/>
    <w:rsid w:val="00D918BC"/>
    <w:rsid w:val="00D91977"/>
    <w:rsid w:val="00D91D52"/>
    <w:rsid w:val="00D9236F"/>
    <w:rsid w:val="00D93069"/>
    <w:rsid w:val="00D945ED"/>
    <w:rsid w:val="00D9506A"/>
    <w:rsid w:val="00D953A9"/>
    <w:rsid w:val="00D95D1E"/>
    <w:rsid w:val="00D96D5F"/>
    <w:rsid w:val="00DA0605"/>
    <w:rsid w:val="00DA1747"/>
    <w:rsid w:val="00DA18F2"/>
    <w:rsid w:val="00DA3597"/>
    <w:rsid w:val="00DA3F5D"/>
    <w:rsid w:val="00DA54A8"/>
    <w:rsid w:val="00DA64C8"/>
    <w:rsid w:val="00DA674A"/>
    <w:rsid w:val="00DA7721"/>
    <w:rsid w:val="00DA799E"/>
    <w:rsid w:val="00DB0E3F"/>
    <w:rsid w:val="00DB1B46"/>
    <w:rsid w:val="00DB2861"/>
    <w:rsid w:val="00DB40B2"/>
    <w:rsid w:val="00DB6C22"/>
    <w:rsid w:val="00DB76D6"/>
    <w:rsid w:val="00DB7880"/>
    <w:rsid w:val="00DC0403"/>
    <w:rsid w:val="00DC0EF9"/>
    <w:rsid w:val="00DC1510"/>
    <w:rsid w:val="00DC25FE"/>
    <w:rsid w:val="00DC2D35"/>
    <w:rsid w:val="00DC3A8A"/>
    <w:rsid w:val="00DC55E6"/>
    <w:rsid w:val="00DC5BC0"/>
    <w:rsid w:val="00DD069D"/>
    <w:rsid w:val="00DD2A53"/>
    <w:rsid w:val="00DD4294"/>
    <w:rsid w:val="00DD651D"/>
    <w:rsid w:val="00DD706E"/>
    <w:rsid w:val="00DE0403"/>
    <w:rsid w:val="00DE4193"/>
    <w:rsid w:val="00DE428E"/>
    <w:rsid w:val="00DE54BB"/>
    <w:rsid w:val="00DE55BD"/>
    <w:rsid w:val="00DE57C3"/>
    <w:rsid w:val="00DE5ECE"/>
    <w:rsid w:val="00DE6337"/>
    <w:rsid w:val="00DE740A"/>
    <w:rsid w:val="00DE7E39"/>
    <w:rsid w:val="00DF1235"/>
    <w:rsid w:val="00DF23D2"/>
    <w:rsid w:val="00DF2C69"/>
    <w:rsid w:val="00DF2F4A"/>
    <w:rsid w:val="00DF33C9"/>
    <w:rsid w:val="00DF38BF"/>
    <w:rsid w:val="00DF3D11"/>
    <w:rsid w:val="00DF3E76"/>
    <w:rsid w:val="00DF3EA1"/>
    <w:rsid w:val="00DF7217"/>
    <w:rsid w:val="00E0036B"/>
    <w:rsid w:val="00E0040B"/>
    <w:rsid w:val="00E00C55"/>
    <w:rsid w:val="00E01471"/>
    <w:rsid w:val="00E0269D"/>
    <w:rsid w:val="00E027A3"/>
    <w:rsid w:val="00E04222"/>
    <w:rsid w:val="00E04822"/>
    <w:rsid w:val="00E05768"/>
    <w:rsid w:val="00E06727"/>
    <w:rsid w:val="00E10488"/>
    <w:rsid w:val="00E1102F"/>
    <w:rsid w:val="00E11460"/>
    <w:rsid w:val="00E12B42"/>
    <w:rsid w:val="00E14480"/>
    <w:rsid w:val="00E16BB7"/>
    <w:rsid w:val="00E17A2D"/>
    <w:rsid w:val="00E17CD5"/>
    <w:rsid w:val="00E202BE"/>
    <w:rsid w:val="00E210BD"/>
    <w:rsid w:val="00E21BB5"/>
    <w:rsid w:val="00E22B09"/>
    <w:rsid w:val="00E23CE2"/>
    <w:rsid w:val="00E253BE"/>
    <w:rsid w:val="00E25845"/>
    <w:rsid w:val="00E279E2"/>
    <w:rsid w:val="00E3051C"/>
    <w:rsid w:val="00E31FA3"/>
    <w:rsid w:val="00E3344C"/>
    <w:rsid w:val="00E33D75"/>
    <w:rsid w:val="00E37CC4"/>
    <w:rsid w:val="00E40661"/>
    <w:rsid w:val="00E41128"/>
    <w:rsid w:val="00E411C6"/>
    <w:rsid w:val="00E415E4"/>
    <w:rsid w:val="00E417FB"/>
    <w:rsid w:val="00E41C11"/>
    <w:rsid w:val="00E42C2D"/>
    <w:rsid w:val="00E43938"/>
    <w:rsid w:val="00E442D2"/>
    <w:rsid w:val="00E44931"/>
    <w:rsid w:val="00E47103"/>
    <w:rsid w:val="00E47C10"/>
    <w:rsid w:val="00E50BAD"/>
    <w:rsid w:val="00E51415"/>
    <w:rsid w:val="00E516AF"/>
    <w:rsid w:val="00E51FD1"/>
    <w:rsid w:val="00E52159"/>
    <w:rsid w:val="00E53121"/>
    <w:rsid w:val="00E53CCE"/>
    <w:rsid w:val="00E55725"/>
    <w:rsid w:val="00E55CC3"/>
    <w:rsid w:val="00E56826"/>
    <w:rsid w:val="00E56E40"/>
    <w:rsid w:val="00E6136A"/>
    <w:rsid w:val="00E61928"/>
    <w:rsid w:val="00E61958"/>
    <w:rsid w:val="00E62E2D"/>
    <w:rsid w:val="00E635E3"/>
    <w:rsid w:val="00E6492B"/>
    <w:rsid w:val="00E70745"/>
    <w:rsid w:val="00E716B3"/>
    <w:rsid w:val="00E71C64"/>
    <w:rsid w:val="00E72939"/>
    <w:rsid w:val="00E730B6"/>
    <w:rsid w:val="00E73858"/>
    <w:rsid w:val="00E74739"/>
    <w:rsid w:val="00E749D2"/>
    <w:rsid w:val="00E75338"/>
    <w:rsid w:val="00E75BC9"/>
    <w:rsid w:val="00E76E7E"/>
    <w:rsid w:val="00E772EF"/>
    <w:rsid w:val="00E772FD"/>
    <w:rsid w:val="00E80DA4"/>
    <w:rsid w:val="00E820BC"/>
    <w:rsid w:val="00E83184"/>
    <w:rsid w:val="00E851FA"/>
    <w:rsid w:val="00E85360"/>
    <w:rsid w:val="00E85553"/>
    <w:rsid w:val="00E86648"/>
    <w:rsid w:val="00E86C87"/>
    <w:rsid w:val="00E87218"/>
    <w:rsid w:val="00E90A62"/>
    <w:rsid w:val="00E91AE1"/>
    <w:rsid w:val="00E92169"/>
    <w:rsid w:val="00E9227B"/>
    <w:rsid w:val="00E92990"/>
    <w:rsid w:val="00E92ADA"/>
    <w:rsid w:val="00E9431B"/>
    <w:rsid w:val="00E956C3"/>
    <w:rsid w:val="00E97276"/>
    <w:rsid w:val="00E97A5F"/>
    <w:rsid w:val="00EA1E0D"/>
    <w:rsid w:val="00EA5741"/>
    <w:rsid w:val="00EA598D"/>
    <w:rsid w:val="00EA6099"/>
    <w:rsid w:val="00EA7F8A"/>
    <w:rsid w:val="00EB1514"/>
    <w:rsid w:val="00EB226B"/>
    <w:rsid w:val="00EB4F3B"/>
    <w:rsid w:val="00EB5081"/>
    <w:rsid w:val="00EB522A"/>
    <w:rsid w:val="00EB6882"/>
    <w:rsid w:val="00EB6ACF"/>
    <w:rsid w:val="00EB7073"/>
    <w:rsid w:val="00EC0625"/>
    <w:rsid w:val="00EC2AA8"/>
    <w:rsid w:val="00EC4B96"/>
    <w:rsid w:val="00EC56F4"/>
    <w:rsid w:val="00EC7A40"/>
    <w:rsid w:val="00ED00E7"/>
    <w:rsid w:val="00ED19A7"/>
    <w:rsid w:val="00ED2513"/>
    <w:rsid w:val="00EE104C"/>
    <w:rsid w:val="00EE1578"/>
    <w:rsid w:val="00EE15F0"/>
    <w:rsid w:val="00EE226B"/>
    <w:rsid w:val="00EE3989"/>
    <w:rsid w:val="00EE3A1A"/>
    <w:rsid w:val="00EE49A3"/>
    <w:rsid w:val="00EE5338"/>
    <w:rsid w:val="00EE7BAB"/>
    <w:rsid w:val="00EE7D41"/>
    <w:rsid w:val="00EF04E6"/>
    <w:rsid w:val="00F005B9"/>
    <w:rsid w:val="00F01CC8"/>
    <w:rsid w:val="00F021C8"/>
    <w:rsid w:val="00F02E5A"/>
    <w:rsid w:val="00F03ED6"/>
    <w:rsid w:val="00F042BC"/>
    <w:rsid w:val="00F0441F"/>
    <w:rsid w:val="00F0454D"/>
    <w:rsid w:val="00F046CC"/>
    <w:rsid w:val="00F0474D"/>
    <w:rsid w:val="00F05D05"/>
    <w:rsid w:val="00F06521"/>
    <w:rsid w:val="00F0771E"/>
    <w:rsid w:val="00F07836"/>
    <w:rsid w:val="00F13970"/>
    <w:rsid w:val="00F15B51"/>
    <w:rsid w:val="00F15EFC"/>
    <w:rsid w:val="00F16844"/>
    <w:rsid w:val="00F16BBF"/>
    <w:rsid w:val="00F20CD1"/>
    <w:rsid w:val="00F21047"/>
    <w:rsid w:val="00F22B28"/>
    <w:rsid w:val="00F23F3F"/>
    <w:rsid w:val="00F23F66"/>
    <w:rsid w:val="00F24554"/>
    <w:rsid w:val="00F313B2"/>
    <w:rsid w:val="00F322AB"/>
    <w:rsid w:val="00F368C6"/>
    <w:rsid w:val="00F3693E"/>
    <w:rsid w:val="00F36981"/>
    <w:rsid w:val="00F36B36"/>
    <w:rsid w:val="00F3764F"/>
    <w:rsid w:val="00F41100"/>
    <w:rsid w:val="00F426D5"/>
    <w:rsid w:val="00F427CD"/>
    <w:rsid w:val="00F42979"/>
    <w:rsid w:val="00F4405B"/>
    <w:rsid w:val="00F4439D"/>
    <w:rsid w:val="00F447EA"/>
    <w:rsid w:val="00F44C4C"/>
    <w:rsid w:val="00F454B4"/>
    <w:rsid w:val="00F457B5"/>
    <w:rsid w:val="00F45E57"/>
    <w:rsid w:val="00F47BE9"/>
    <w:rsid w:val="00F47C53"/>
    <w:rsid w:val="00F504F6"/>
    <w:rsid w:val="00F5270D"/>
    <w:rsid w:val="00F529EF"/>
    <w:rsid w:val="00F54A1A"/>
    <w:rsid w:val="00F57397"/>
    <w:rsid w:val="00F61547"/>
    <w:rsid w:val="00F62C22"/>
    <w:rsid w:val="00F63182"/>
    <w:rsid w:val="00F6404E"/>
    <w:rsid w:val="00F640C7"/>
    <w:rsid w:val="00F65F9B"/>
    <w:rsid w:val="00F66F0F"/>
    <w:rsid w:val="00F6756A"/>
    <w:rsid w:val="00F70094"/>
    <w:rsid w:val="00F70FDE"/>
    <w:rsid w:val="00F71DE8"/>
    <w:rsid w:val="00F72058"/>
    <w:rsid w:val="00F7226B"/>
    <w:rsid w:val="00F7283A"/>
    <w:rsid w:val="00F73587"/>
    <w:rsid w:val="00F74735"/>
    <w:rsid w:val="00F749DD"/>
    <w:rsid w:val="00F75327"/>
    <w:rsid w:val="00F75545"/>
    <w:rsid w:val="00F76A12"/>
    <w:rsid w:val="00F76B71"/>
    <w:rsid w:val="00F800D6"/>
    <w:rsid w:val="00F8350C"/>
    <w:rsid w:val="00F854A2"/>
    <w:rsid w:val="00F8588F"/>
    <w:rsid w:val="00F861AC"/>
    <w:rsid w:val="00F86CED"/>
    <w:rsid w:val="00F87DEF"/>
    <w:rsid w:val="00F934D3"/>
    <w:rsid w:val="00F93524"/>
    <w:rsid w:val="00F95169"/>
    <w:rsid w:val="00F961C1"/>
    <w:rsid w:val="00F96E6A"/>
    <w:rsid w:val="00F97B0D"/>
    <w:rsid w:val="00FA006F"/>
    <w:rsid w:val="00FA0C90"/>
    <w:rsid w:val="00FA1AE3"/>
    <w:rsid w:val="00FA4A1A"/>
    <w:rsid w:val="00FA5956"/>
    <w:rsid w:val="00FA6ED8"/>
    <w:rsid w:val="00FA6F7D"/>
    <w:rsid w:val="00FA784C"/>
    <w:rsid w:val="00FA798B"/>
    <w:rsid w:val="00FB0E75"/>
    <w:rsid w:val="00FB1056"/>
    <w:rsid w:val="00FB4166"/>
    <w:rsid w:val="00FB782D"/>
    <w:rsid w:val="00FB7B63"/>
    <w:rsid w:val="00FC06E4"/>
    <w:rsid w:val="00FC2B4D"/>
    <w:rsid w:val="00FC2F4B"/>
    <w:rsid w:val="00FC44B8"/>
    <w:rsid w:val="00FC4A96"/>
    <w:rsid w:val="00FC54DC"/>
    <w:rsid w:val="00FC5CD9"/>
    <w:rsid w:val="00FC7069"/>
    <w:rsid w:val="00FD0A19"/>
    <w:rsid w:val="00FD1851"/>
    <w:rsid w:val="00FD19DF"/>
    <w:rsid w:val="00FD24D0"/>
    <w:rsid w:val="00FD4ECE"/>
    <w:rsid w:val="00FD585A"/>
    <w:rsid w:val="00FD587B"/>
    <w:rsid w:val="00FD5F0C"/>
    <w:rsid w:val="00FE088E"/>
    <w:rsid w:val="00FE2E58"/>
    <w:rsid w:val="00FE6130"/>
    <w:rsid w:val="00FE64A9"/>
    <w:rsid w:val="00FE66B9"/>
    <w:rsid w:val="00FE7B44"/>
    <w:rsid w:val="00FF0047"/>
    <w:rsid w:val="00FF14B6"/>
    <w:rsid w:val="00FF2BA0"/>
    <w:rsid w:val="00FF2FA1"/>
    <w:rsid w:val="00FF5168"/>
    <w:rsid w:val="00FF5187"/>
    <w:rsid w:val="00FF53D0"/>
    <w:rsid w:val="00FF6155"/>
    <w:rsid w:val="00FF733F"/>
    <w:rsid w:val="00FF7C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link w:val="ListParagraph"/>
    <w:uiPriority w:val="34"/>
    <w:qFormat/>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UnresolvedMention1">
    <w:name w:val="Unresolved Mention1"/>
    <w:uiPriority w:val="99"/>
    <w:semiHidden/>
    <w:unhideWhenUsed/>
    <w:rsid w:val="002E7F21"/>
    <w:rPr>
      <w:color w:val="605E5C"/>
      <w:shd w:val="clear" w:color="auto" w:fill="E1DFDD"/>
    </w:rPr>
  </w:style>
  <w:style w:type="character" w:customStyle="1" w:styleId="textwebstyledtext-sc-1uxddwr-0">
    <w:name w:val="textweb__styledtext-sc-1uxddwr-0"/>
    <w:basedOn w:val="DefaultParagraphFont"/>
    <w:rsid w:val="002E7F21"/>
  </w:style>
  <w:style w:type="character" w:styleId="SubtleEmphasis">
    <w:name w:val="Subtle Emphasis"/>
    <w:basedOn w:val="DefaultParagraphFont"/>
    <w:uiPriority w:val="19"/>
    <w:qFormat/>
    <w:rsid w:val="002E7F21"/>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184297737">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06934940">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01336528">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46826587">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doi.org/10.12973/ijem.9.1.261" TargetMode="External"/><Relationship Id="rId18" Type="http://schemas.openxmlformats.org/officeDocument/2006/relationships/hyperlink" Target="https://doi.org/10.1017/9781108770422.005" TargetMode="External"/><Relationship Id="rId26" Type="http://schemas.openxmlformats.org/officeDocument/2006/relationships/hyperlink" Target="https://doi.org/10.1016/j.envpol.2021.118316" TargetMode="External"/><Relationship Id="rId39" Type="http://schemas.openxmlformats.org/officeDocument/2006/relationships/hyperlink" Target="https://doi.org/10.1177/0033294120965876" TargetMode="External"/><Relationship Id="rId21" Type="http://schemas.openxmlformats.org/officeDocument/2006/relationships/hyperlink" Target="http://dx.doi.org/10.22555/joeed.v8i1.308" TargetMode="External"/><Relationship Id="rId34" Type="http://schemas.openxmlformats.org/officeDocument/2006/relationships/hyperlink" Target="https://doi.org/10.1007/978-981-13-6175-3_1" TargetMode="External"/><Relationship Id="rId42" Type="http://schemas.openxmlformats.org/officeDocument/2006/relationships/hyperlink" Target="https://doi.org/10.1016/j.matpr.2021.07.357" TargetMode="External"/><Relationship Id="rId47" Type="http://schemas.openxmlformats.org/officeDocument/2006/relationships/hyperlink" Target="https://doi.org/10.1177/2158244018809216" TargetMode="External"/><Relationship Id="rId50" Type="http://schemas.openxmlformats.org/officeDocument/2006/relationships/hyperlink" Target="https://doi.org/10.3389/fnins.2022.1024316" TargetMode="External"/><Relationship Id="rId55"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doi.org/10.1016/j.sbspro.2015.11.075" TargetMode="External"/><Relationship Id="rId25" Type="http://schemas.openxmlformats.org/officeDocument/2006/relationships/hyperlink" Target="https://doi.org/10.1016/j.ssaho.2024.100879" TargetMode="External"/><Relationship Id="rId33" Type="http://schemas.openxmlformats.org/officeDocument/2006/relationships/hyperlink" Target="https://www.brookings.edu/articles/automation-and-artificial-intelligence-how-machines-affect-people-and-places" TargetMode="External"/><Relationship Id="rId38" Type="http://schemas.openxmlformats.org/officeDocument/2006/relationships/hyperlink" Target="http://dx.doi.org/10.22373/substantia.v26i1.21897" TargetMode="External"/><Relationship Id="rId46" Type="http://schemas.openxmlformats.org/officeDocument/2006/relationships/hyperlink" Target="https://doi.org/10.17509/eh.v10i2.10865" TargetMode="Externa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16/j.lcsi.2020.100473" TargetMode="External"/><Relationship Id="rId20" Type="http://schemas.openxmlformats.org/officeDocument/2006/relationships/hyperlink" Target="https://doi.org/10.56324/al-musannif.v1i1.16" TargetMode="External"/><Relationship Id="rId29" Type="http://schemas.openxmlformats.org/officeDocument/2006/relationships/hyperlink" Target="https://www.cnbc.com/2017/11/06/stephen-hawking-ai-could-be-worst-event-in-civilization.html" TargetMode="External"/><Relationship Id="rId41" Type="http://schemas.openxmlformats.org/officeDocument/2006/relationships/hyperlink" Target="https://doi.org/10.3390/rel12110914"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s://doi.org/10.1016/j.soncn.2012.09.008" TargetMode="External"/><Relationship Id="rId32" Type="http://schemas.openxmlformats.org/officeDocument/2006/relationships/hyperlink" Target="https://doi.org/10.2991/978-2-494069-35-0_40" TargetMode="External"/><Relationship Id="rId37" Type="http://schemas.openxmlformats.org/officeDocument/2006/relationships/hyperlink" Target="https://doi.org/10.61194/education.v1i2.106" TargetMode="External"/><Relationship Id="rId40" Type="http://schemas.openxmlformats.org/officeDocument/2006/relationships/hyperlink" Target="https://doi.org/10.4102/hts.v78i4.8009" TargetMode="External"/><Relationship Id="rId45" Type="http://schemas.openxmlformats.org/officeDocument/2006/relationships/hyperlink" Target="https://doi.org/10.56442/ijble.v4i2.185" TargetMode="External"/><Relationship Id="rId53" Type="http://schemas.openxmlformats.org/officeDocument/2006/relationships/header" Target="header2.xm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3390/rel13121140" TargetMode="External"/><Relationship Id="rId23" Type="http://schemas.openxmlformats.org/officeDocument/2006/relationships/hyperlink" Target="https://eric.ed.gov/?id=EJ1274604" TargetMode="External"/><Relationship Id="rId28" Type="http://schemas.openxmlformats.org/officeDocument/2006/relationships/hyperlink" Target="https://doi.org/10.24252/ip.v11i1.30125" TargetMode="External"/><Relationship Id="rId36" Type="http://schemas.openxmlformats.org/officeDocument/2006/relationships/hyperlink" Target="https://doi.org/10.1002/9781119547167.ch145" TargetMode="External"/><Relationship Id="rId49" Type="http://schemas.openxmlformats.org/officeDocument/2006/relationships/hyperlink" Target="https://doi.org/10.1080/13636820.2020.1833078" TargetMode="External"/><Relationship Id="rId57" Type="http://schemas.openxmlformats.org/officeDocument/2006/relationships/footer" Target="footer3.xml"/><Relationship Id="rId10" Type="http://schemas.openxmlformats.org/officeDocument/2006/relationships/image" Target="media/image2.jpeg"/><Relationship Id="rId19" Type="http://schemas.openxmlformats.org/officeDocument/2006/relationships/hyperlink" Target="https://doi.org/10.48550/arXiv.1802.07228" TargetMode="External"/><Relationship Id="rId31" Type="http://schemas.openxmlformats.org/officeDocument/2006/relationships/hyperlink" Target="https://doi.org/10.22259/2637-5877.0401001" TargetMode="External"/><Relationship Id="rId44" Type="http://schemas.openxmlformats.org/officeDocument/2006/relationships/hyperlink" Target="https://doi.org/10.1080/14739879.2018.1439307" TargetMode="External"/><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yperlink" Target="https://doi.org/10.4102/hts.v76i1.6130" TargetMode="External"/><Relationship Id="rId22" Type="http://schemas.openxmlformats.org/officeDocument/2006/relationships/hyperlink" Target="https://doi.org/10.1177/0739456X20908928" TargetMode="External"/><Relationship Id="rId27" Type="http://schemas.openxmlformats.org/officeDocument/2006/relationships/hyperlink" Target="https://doi.org/10.46545/aijelr.v4i1.290" TargetMode="External"/><Relationship Id="rId30" Type="http://schemas.openxmlformats.org/officeDocument/2006/relationships/hyperlink" Target="https://doi.org/10.1037/a0027439" TargetMode="External"/><Relationship Id="rId35" Type="http://schemas.openxmlformats.org/officeDocument/2006/relationships/hyperlink" Target="https://doi.org/10.1016/j.childyouth.2020.105092" TargetMode="External"/><Relationship Id="rId43" Type="http://schemas.openxmlformats.org/officeDocument/2006/relationships/hyperlink" Target="https://doi.org/10.30862/jhm.v2i2.69" TargetMode="External"/><Relationship Id="rId48" Type="http://schemas.openxmlformats.org/officeDocument/2006/relationships/hyperlink" Target="https://digitalcommons.umassglobal.edu/edd_dissertations/436" TargetMode="External"/><Relationship Id="rId56" Type="http://schemas.openxmlformats.org/officeDocument/2006/relationships/header" Target="header3.xml"/><Relationship Id="rId8" Type="http://schemas.openxmlformats.org/officeDocument/2006/relationships/image" Target="media/image1.png"/><Relationship Id="rId51" Type="http://schemas.openxmlformats.org/officeDocument/2006/relationships/hyperlink" Target="http://dx.doi.org/10.22373/jm.v10i2.7838" TargetMode="External"/><Relationship Id="rId3" Type="http://schemas.openxmlformats.org/officeDocument/2006/relationships/styles" Target="styles.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6i1.82"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0</TotalTime>
  <Pages>14</Pages>
  <Words>15820</Words>
  <Characters>90174</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05783</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1024</cp:revision>
  <cp:lastPrinted>2023-12-14T05:54:00Z</cp:lastPrinted>
  <dcterms:created xsi:type="dcterms:W3CDTF">2023-01-24T15:33:00Z</dcterms:created>
  <dcterms:modified xsi:type="dcterms:W3CDTF">2024-06-14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